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chart10.xml" ContentType="application/vnd.openxmlformats-officedocument.drawingml.chart+xml"/>
  <Override PartName="/word/commentsIds.xml" ContentType="application/vnd.openxmlformats-officedocument.wordprocessingml.commentsIds+xml"/>
  <Override PartName="/word/charts/style10.xml" ContentType="application/vnd.ms-office.chartstyle+xml"/>
  <Override PartName="/word/charts/colors10.xml" ContentType="application/vnd.ms-office.chartcolor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4150CA" w14:textId="5418DFC3" w:rsidR="00B24B3B" w:rsidRDefault="00B24B3B" w:rsidP="00B24B3B">
      <w:pPr>
        <w:pStyle w:val="Heading1"/>
        <w:jc w:val="center"/>
      </w:pPr>
      <w:r>
        <w:t>S</w:t>
      </w:r>
      <w:bookmarkStart w:id="0" w:name="_GoBack"/>
      <w:bookmarkEnd w:id="0"/>
      <w:r>
        <w:t>ewage Sludge Supply Curve Construction and Documentation</w:t>
      </w:r>
    </w:p>
    <w:p w14:paraId="7CC5421A" w14:textId="3B2E1803" w:rsidR="00B24B3B" w:rsidRDefault="0068007D" w:rsidP="00B24B3B">
      <w:pPr>
        <w:spacing w:after="0"/>
        <w:jc w:val="center"/>
      </w:pPr>
      <w:r>
        <w:t>Prepared by Alex Badgett,</w:t>
      </w:r>
      <w:r w:rsidR="00B24B3B">
        <w:t xml:space="preserve"> Emily </w:t>
      </w:r>
      <w:proofErr w:type="spellStart"/>
      <w:r w:rsidR="00B24B3B">
        <w:t>Newes</w:t>
      </w:r>
      <w:proofErr w:type="spellEnd"/>
      <w:r w:rsidR="00B24B3B">
        <w:t xml:space="preserve">, </w:t>
      </w:r>
      <w:r>
        <w:t xml:space="preserve">and </w:t>
      </w:r>
      <w:proofErr w:type="spellStart"/>
      <w:r>
        <w:t>Anelia</w:t>
      </w:r>
      <w:proofErr w:type="spellEnd"/>
      <w:r>
        <w:t xml:space="preserve"> Milbrandt</w:t>
      </w:r>
    </w:p>
    <w:p w14:paraId="689D5E8E" w14:textId="465DD205" w:rsidR="00B24B3B" w:rsidRDefault="00B24B3B" w:rsidP="00B24B3B">
      <w:pPr>
        <w:spacing w:after="0"/>
        <w:jc w:val="center"/>
      </w:pPr>
      <w:r>
        <w:t>National Renewable Energy Laboratory</w:t>
      </w:r>
    </w:p>
    <w:p w14:paraId="2AAEB9B1" w14:textId="3A293B4D" w:rsidR="00F867D8" w:rsidRDefault="00734480" w:rsidP="00734480">
      <w:pPr>
        <w:pStyle w:val="Heading1"/>
      </w:pPr>
      <w:r>
        <w:t>1. Introduction</w:t>
      </w:r>
    </w:p>
    <w:p w14:paraId="4CAC26D6" w14:textId="77777777" w:rsidR="00F77844" w:rsidRDefault="00ED4AB1" w:rsidP="00734480">
      <w:r>
        <w:t>The U.S. Department of Energy’s Bioenergy Technology Office (BETO) has begun exploring the bioenergy feedstock potential of</w:t>
      </w:r>
      <w:r w:rsidR="00F77844">
        <w:t xml:space="preserve"> the following</w:t>
      </w:r>
      <w:r>
        <w:t xml:space="preserve"> residential, com</w:t>
      </w:r>
      <w:r w:rsidR="00F77844">
        <w:t>mercial, and industrial wastes:</w:t>
      </w:r>
    </w:p>
    <w:p w14:paraId="4874D2FC" w14:textId="1496C1F2" w:rsidR="00F77844" w:rsidRDefault="00F77844" w:rsidP="00F77844">
      <w:pPr>
        <w:pStyle w:val="ListParagraph"/>
        <w:numPr>
          <w:ilvl w:val="0"/>
          <w:numId w:val="2"/>
        </w:numPr>
      </w:pPr>
      <w:r>
        <w:t xml:space="preserve">Food </w:t>
      </w:r>
      <w:r w:rsidR="00B76140">
        <w:t>w</w:t>
      </w:r>
      <w:r>
        <w:t>aste</w:t>
      </w:r>
    </w:p>
    <w:p w14:paraId="5ACA8BC2" w14:textId="3948715F" w:rsidR="00F77844" w:rsidRDefault="00F77844" w:rsidP="00F77844">
      <w:pPr>
        <w:pStyle w:val="ListParagraph"/>
        <w:numPr>
          <w:ilvl w:val="0"/>
          <w:numId w:val="2"/>
        </w:numPr>
      </w:pPr>
      <w:r>
        <w:t>Fats, Oils, and Greases (FOG)</w:t>
      </w:r>
    </w:p>
    <w:p w14:paraId="37953BF0" w14:textId="769B10A4" w:rsidR="00F77844" w:rsidRDefault="00F77844" w:rsidP="00F77844">
      <w:pPr>
        <w:pStyle w:val="ListParagraph"/>
        <w:numPr>
          <w:ilvl w:val="0"/>
          <w:numId w:val="2"/>
        </w:numPr>
      </w:pPr>
      <w:r>
        <w:t xml:space="preserve">Sewage </w:t>
      </w:r>
      <w:r w:rsidR="00B76140">
        <w:t>s</w:t>
      </w:r>
      <w:r>
        <w:t>ludge</w:t>
      </w:r>
    </w:p>
    <w:p w14:paraId="2B321351" w14:textId="35DA5878" w:rsidR="00F77844" w:rsidRDefault="00F77844" w:rsidP="00F77844">
      <w:pPr>
        <w:pStyle w:val="ListParagraph"/>
        <w:numPr>
          <w:ilvl w:val="0"/>
          <w:numId w:val="2"/>
        </w:numPr>
      </w:pPr>
      <w:r>
        <w:t xml:space="preserve">Animal </w:t>
      </w:r>
      <w:r w:rsidR="00B76140">
        <w:t>m</w:t>
      </w:r>
      <w:r>
        <w:t>anure</w:t>
      </w:r>
    </w:p>
    <w:p w14:paraId="47D1B636" w14:textId="4F7CAEE1" w:rsidR="00CE24E7" w:rsidRDefault="00ED4AB1" w:rsidP="00734480">
      <w:r>
        <w:t xml:space="preserve">These materials </w:t>
      </w:r>
      <w:r w:rsidR="00513745">
        <w:t xml:space="preserve">are produced from various </w:t>
      </w:r>
      <w:r>
        <w:t>industries and are conven</w:t>
      </w:r>
      <w:r w:rsidR="00F77844">
        <w:t>tionally difficult to manage and</w:t>
      </w:r>
      <w:r w:rsidR="007276D9">
        <w:t xml:space="preserve"> safely</w:t>
      </w:r>
      <w:r w:rsidR="00F77844">
        <w:t xml:space="preserve"> dispose of. A low willingness to </w:t>
      </w:r>
      <w:r w:rsidR="00612D7F">
        <w:t>dispose of</w:t>
      </w:r>
      <w:r w:rsidR="00F77844">
        <w:t xml:space="preserve"> these wastes means that they would be </w:t>
      </w:r>
      <w:r w:rsidR="007276D9">
        <w:t xml:space="preserve">readily </w:t>
      </w:r>
      <w:r w:rsidR="00F77844">
        <w:t>available for use as bioenergy feedstocks</w:t>
      </w:r>
      <w:r w:rsidR="005C07B1">
        <w:t xml:space="preserve">. </w:t>
      </w:r>
      <w:r w:rsidR="00CE24E7">
        <w:t>This document specifically characterizes construction of economic models for sewage sludge</w:t>
      </w:r>
      <w:r w:rsidR="00057E94">
        <w:t xml:space="preserve"> and generates preliminary national and state supply curves</w:t>
      </w:r>
      <w:r w:rsidR="00CE24E7">
        <w:t xml:space="preserve">. </w:t>
      </w:r>
    </w:p>
    <w:p w14:paraId="0FA84F0D" w14:textId="71E9C696" w:rsidR="00F54167" w:rsidRDefault="00A955E8" w:rsidP="00734480">
      <w:r>
        <w:t xml:space="preserve">While the focus of this document is on sewage sludge, we also reference biosolids, another term used in the field. </w:t>
      </w:r>
      <w:r w:rsidR="0054541D">
        <w:t xml:space="preserve">Sewage sludge is solids separated during the municipal wastewater treatment process, while biosolids are treated sludge that meets EPA pollutant and pathogen limits for disposal. </w:t>
      </w:r>
      <w:r w:rsidR="00A13EA7">
        <w:fldChar w:fldCharType="begin" w:fldLock="1"/>
      </w:r>
      <w:r w:rsidR="00A13EA7">
        <w:instrText>ADDIN CSL_CITATION { "citationItems" : [ { "id" : "ITEM-1", "itemData" : { "URL" : "https://www3.epa.gov/region9/water/npdes/sludge.html", "author" : [ { "dropping-particle" : "", "family" : "EPA Region 9", "given" : "", "non-dropping-particle" : "", "parse-names" : false, "suffix" : "" } ], "container-title" : "United States Environmental Protection Agency", "id" : "ITEM-1", "issued" : { "date-parts" : [ [ "2017" ] ] }, "title" : "NPDES Wastewater &amp; Stormwater Permits", "type" : "webpage" }, "uris" : [ "http://www.mendeley.com/documents/?uuid=d546049b-d2e3-46ca-a3d3-963c8e8a6727" ] } ], "mendeley" : { "formattedCitation" : "[1]", "plainTextFormattedCitation" : "[1]", "previouslyFormattedCitation" : "[1]" }, "properties" : { "noteIndex" : 1 }, "schema" : "https://github.com/citation-style-language/schema/raw/master/csl-citation.json" }</w:instrText>
      </w:r>
      <w:r w:rsidR="00A13EA7">
        <w:fldChar w:fldCharType="separate"/>
      </w:r>
      <w:r w:rsidR="00A13EA7" w:rsidRPr="00A13EA7">
        <w:rPr>
          <w:noProof/>
        </w:rPr>
        <w:t>[1]</w:t>
      </w:r>
      <w:r w:rsidR="00A13EA7">
        <w:fldChar w:fldCharType="end"/>
      </w:r>
      <w:r w:rsidR="00F6603F">
        <w:t xml:space="preserve"> </w:t>
      </w:r>
    </w:p>
    <w:p w14:paraId="7951842A" w14:textId="7AA4F4D5" w:rsidR="00E81749" w:rsidRDefault="0023778B" w:rsidP="00E81749">
      <w:r>
        <w:t>We</w:t>
      </w:r>
      <w:r w:rsidR="00E81749">
        <w:t xml:space="preserve"> build upon analysis in Milbrandt et al. 2017, which provide</w:t>
      </w:r>
      <w:r w:rsidR="0023498E">
        <w:t>s</w:t>
      </w:r>
      <w:r w:rsidR="00E81749">
        <w:t xml:space="preserve"> an assessment of the total and available wet </w:t>
      </w:r>
      <w:r w:rsidR="005A14EA">
        <w:t>Waste-to-E</w:t>
      </w:r>
      <w:r w:rsidR="00971109">
        <w:t>nergy (</w:t>
      </w:r>
      <w:r w:rsidR="00E81749">
        <w:t>WTE</w:t>
      </w:r>
      <w:r w:rsidR="00971109">
        <w:t>)</w:t>
      </w:r>
      <w:r w:rsidR="00E81749">
        <w:t xml:space="preserve"> resource potential in the United States and illustrate</w:t>
      </w:r>
      <w:r w:rsidR="0023498E">
        <w:t>s</w:t>
      </w:r>
      <w:r w:rsidR="00E81749">
        <w:t xml:space="preserve"> their geographic distribution.</w:t>
      </w:r>
      <w:r w:rsidR="00B76140">
        <w:fldChar w:fldCharType="begin" w:fldLock="1"/>
      </w:r>
      <w:r w:rsidR="00537990">
        <w:instrText>ADDIN CSL_CITATION { "citationItems" : [ { "id" : "ITEM-1", "itemData" : { "author" : [ { "dropping-particle" : "", "family" : "Milbrandt", "given" : "Anelia", "non-dropping-particle" : "", "parse-names" : false, "suffix" : "" }, { "dropping-particle" : "", "family" : "Seiple", "given" : "Timothy", "non-dropping-particle" : "", "parse-names" : false, "suffix" : "" }, { "dropping-particle" : "", "family" : "Heimiller", "given" : "Donna", "non-dropping-particle" : "", "parse-names" : false, "suffix" : "" }, { "dropping-particle" : "", "family" : "Skaggs", "given" : "Richard", "non-dropping-particle" : "", "parse-names" : false, "suffix" : "" }, { "dropping-particle" : "", "family" : "Coleman", "given" : "Andre", "non-dropping-particle" : "", "parse-names" : false, "suffix" : "" } ], "id" : "ITEM-1", "issued" : { "date-parts" : [ [ "0" ] ] }, "title" : "Wet Waste-to-Energy Resource Assessment (Pending Publication)", "type" : "article-journal" }, "uris" : [ "http://www.mendeley.com/documents/?uuid=88dd26c4-4f16-43ef-914a-ffb456e8f4c2" ] } ], "mendeley" : { "formattedCitation" : "[2]", "plainTextFormattedCitation" : "[2]", "previouslyFormattedCitation" : "[2]" }, "properties" : { "noteIndex" : 1 }, "schema" : "https://github.com/citation-style-language/schema/raw/master/csl-citation.json" }</w:instrText>
      </w:r>
      <w:r w:rsidR="00B76140">
        <w:fldChar w:fldCharType="separate"/>
      </w:r>
      <w:r w:rsidR="00A13EA7" w:rsidRPr="00A13EA7">
        <w:rPr>
          <w:noProof/>
        </w:rPr>
        <w:t>[2]</w:t>
      </w:r>
      <w:r w:rsidR="00B76140">
        <w:fldChar w:fldCharType="end"/>
      </w:r>
    </w:p>
    <w:p w14:paraId="6D02743F" w14:textId="49A35191" w:rsidR="00612D7F" w:rsidRDefault="001776CC" w:rsidP="00734480">
      <w:r>
        <w:t>This work build</w:t>
      </w:r>
      <w:r w:rsidR="0023778B">
        <w:t>s</w:t>
      </w:r>
      <w:r>
        <w:t xml:space="preserve"> upon the aforementioned analysis by characterizing the economic drivers of </w:t>
      </w:r>
      <w:r w:rsidR="00D05AA3">
        <w:t>sludge management</w:t>
      </w:r>
      <w:r>
        <w:t xml:space="preserve">, and </w:t>
      </w:r>
      <w:r w:rsidR="00C04A37">
        <w:t>develop</w:t>
      </w:r>
      <w:r w:rsidR="00EF7C69">
        <w:t>s</w:t>
      </w:r>
      <w:r w:rsidR="0023778B">
        <w:t xml:space="preserve"> </w:t>
      </w:r>
      <w:r>
        <w:t xml:space="preserve">supply curves for the material. </w:t>
      </w:r>
      <w:r w:rsidR="00612D7F">
        <w:t>Understanding the economics of materials that are not conventionally treated as commodities by their handlers require</w:t>
      </w:r>
      <w:r w:rsidR="0023778B">
        <w:t>d</w:t>
      </w:r>
      <w:r w:rsidR="00612D7F">
        <w:t xml:space="preserve"> a di</w:t>
      </w:r>
      <w:r w:rsidR="00E81749">
        <w:t>fferent, more flexible approach</w:t>
      </w:r>
      <w:r w:rsidR="00612D7F">
        <w:t xml:space="preserve">. The supply curves </w:t>
      </w:r>
      <w:r w:rsidR="00A11D0C">
        <w:t xml:space="preserve">included </w:t>
      </w:r>
      <w:r w:rsidR="00612D7F">
        <w:t xml:space="preserve">in this document depict material economics at a nationwide level, however future work will </w:t>
      </w:r>
      <w:r w:rsidR="00CE24E7">
        <w:t>generate supply curves for</w:t>
      </w:r>
      <w:r w:rsidR="00776A52">
        <w:t xml:space="preserve"> individual</w:t>
      </w:r>
      <w:r w:rsidR="00CE24E7">
        <w:t xml:space="preserve"> states and regions. </w:t>
      </w:r>
    </w:p>
    <w:p w14:paraId="5A7D7F38" w14:textId="7C4396C9" w:rsidR="00CE24E7" w:rsidRDefault="00CE24E7" w:rsidP="00734480">
      <w:r>
        <w:t>As noted, sewage sludge is not</w:t>
      </w:r>
      <w:r w:rsidR="000807CD">
        <w:t xml:space="preserve"> conventionally</w:t>
      </w:r>
      <w:r>
        <w:t xml:space="preserve"> assigned a</w:t>
      </w:r>
      <w:r w:rsidR="00AB1A3F">
        <w:t xml:space="preserve"> dollar</w:t>
      </w:r>
      <w:r>
        <w:t xml:space="preserve"> value like a commodity. </w:t>
      </w:r>
      <w:r w:rsidR="000C1BDB">
        <w:t>O</w:t>
      </w:r>
      <w:r>
        <w:t>ften</w:t>
      </w:r>
      <w:r w:rsidR="000C1BDB">
        <w:t>, it is an expense</w:t>
      </w:r>
      <w:r>
        <w:t xml:space="preserve"> </w:t>
      </w:r>
      <w:r w:rsidR="000C1BDB">
        <w:t xml:space="preserve">for </w:t>
      </w:r>
      <w:r>
        <w:t>plants to dispose of the material safely and in accordance with</w:t>
      </w:r>
      <w:r w:rsidR="00B12A2C">
        <w:t xml:space="preserve"> </w:t>
      </w:r>
      <w:r w:rsidR="00E43F41">
        <w:t xml:space="preserve">the </w:t>
      </w:r>
      <w:r w:rsidR="00B12A2C">
        <w:t>U.S. Environmental Protection Agency</w:t>
      </w:r>
      <w:r>
        <w:t xml:space="preserve"> </w:t>
      </w:r>
      <w:r w:rsidR="00B12A2C">
        <w:t>(</w:t>
      </w:r>
      <w:r>
        <w:t>EPA</w:t>
      </w:r>
      <w:r w:rsidR="00B12A2C">
        <w:t>)</w:t>
      </w:r>
      <w:r>
        <w:t xml:space="preserve"> </w:t>
      </w:r>
      <w:r w:rsidR="001A79F1">
        <w:t xml:space="preserve">standards. This suggests that </w:t>
      </w:r>
      <w:r w:rsidR="00512F4D">
        <w:t>Publicly Owned Treatment W</w:t>
      </w:r>
      <w:r w:rsidR="001F3F09">
        <w:t>orks (</w:t>
      </w:r>
      <w:r w:rsidR="00391140">
        <w:t>POTW</w:t>
      </w:r>
      <w:r w:rsidR="001F3F09">
        <w:t>)</w:t>
      </w:r>
      <w:r>
        <w:t xml:space="preserve"> </w:t>
      </w:r>
      <w:r w:rsidR="001F3F09">
        <w:t>c</w:t>
      </w:r>
      <w:r>
        <w:t xml:space="preserve">ould be willing to pay some </w:t>
      </w:r>
      <w:r w:rsidR="00017ABE">
        <w:t xml:space="preserve">dollar </w:t>
      </w:r>
      <w:r>
        <w:t>amount f</w:t>
      </w:r>
      <w:r w:rsidR="00275CEB">
        <w:t xml:space="preserve">or the material to be taken </w:t>
      </w:r>
      <w:r>
        <w:t xml:space="preserve">and </w:t>
      </w:r>
      <w:r w:rsidR="003E2251">
        <w:t>managed for them</w:t>
      </w:r>
      <w:r>
        <w:t xml:space="preserve">. This work seeks to quantify that value, and refers to it as “avoided cost”. This is the cost that sludge producers would be willing to pay a bioenergy plant to accept the material, as long as it is below the value per weight they currently pay to dispose of it. </w:t>
      </w:r>
    </w:p>
    <w:p w14:paraId="4BB794CD" w14:textId="5A8DB03E" w:rsidR="00CE24E7" w:rsidRDefault="00CE24E7" w:rsidP="00734480">
      <w:r>
        <w:lastRenderedPageBreak/>
        <w:t xml:space="preserve">The following text summarizes methodologies and datasets employed during construction of sludge economic models. </w:t>
      </w:r>
      <w:r w:rsidR="00CA0040">
        <w:t xml:space="preserve">Our </w:t>
      </w:r>
      <w:r>
        <w:t xml:space="preserve">models </w:t>
      </w:r>
      <w:r w:rsidR="0012746B">
        <w:t xml:space="preserve">consider </w:t>
      </w:r>
      <w:r>
        <w:t>components of the wastewater treatment process and the</w:t>
      </w:r>
      <w:r w:rsidR="003E2251">
        <w:t xml:space="preserve"> </w:t>
      </w:r>
      <w:r w:rsidR="00FD69C5">
        <w:t xml:space="preserve">costs of each, along with the </w:t>
      </w:r>
      <w:r w:rsidR="003E2251">
        <w:t>most common</w:t>
      </w:r>
      <w:r>
        <w:t xml:space="preserve"> </w:t>
      </w:r>
      <w:r w:rsidR="0012746B">
        <w:t xml:space="preserve">alternatives </w:t>
      </w:r>
      <w:r w:rsidR="003E2251">
        <w:t>us</w:t>
      </w:r>
      <w:r>
        <w:t xml:space="preserve">ed to dispose of sludge. </w:t>
      </w:r>
    </w:p>
    <w:p w14:paraId="22C30267" w14:textId="64B09BDA" w:rsidR="00D204DF" w:rsidRDefault="00D204DF" w:rsidP="00D204DF">
      <w:pPr>
        <w:pStyle w:val="Heading1"/>
      </w:pPr>
      <w:r>
        <w:t>2. Process Flow</w:t>
      </w:r>
    </w:p>
    <w:p w14:paraId="2E3FE7E9" w14:textId="7F19B29E" w:rsidR="00D204DF" w:rsidRDefault="000C072B" w:rsidP="00D204DF">
      <w:r>
        <w:t>Sewage sludge treatment is common throughout all areas of the country, however the techniques used to stabilize sludge vary by location, waste</w:t>
      </w:r>
      <w:r w:rsidR="006F2ABE">
        <w:t>water</w:t>
      </w:r>
      <w:r>
        <w:t xml:space="preserve"> composition, and </w:t>
      </w:r>
      <w:r w:rsidR="003D2DD1">
        <w:t xml:space="preserve">POTW </w:t>
      </w:r>
      <w:r w:rsidR="002B08FA">
        <w:t>needs</w:t>
      </w:r>
      <w:r>
        <w:t xml:space="preserve">. </w:t>
      </w:r>
      <w:r w:rsidR="00F41B28">
        <w:t xml:space="preserve">We developed a </w:t>
      </w:r>
      <w:r>
        <w:t xml:space="preserve">process flow that generally depicted how wastewater is treated at plants across the country </w:t>
      </w:r>
      <w:r w:rsidR="00603928">
        <w:t xml:space="preserve">and </w:t>
      </w:r>
      <w:r w:rsidR="003657E4">
        <w:t xml:space="preserve">modeled </w:t>
      </w:r>
      <w:r w:rsidR="00603928">
        <w:t xml:space="preserve">its component costs. </w:t>
      </w:r>
      <w:r w:rsidR="003657E4">
        <w:t>We</w:t>
      </w:r>
      <w:r w:rsidR="00603928">
        <w:t xml:space="preserve"> then adju</w:t>
      </w:r>
      <w:r w:rsidR="0018798E">
        <w:t xml:space="preserve">sted </w:t>
      </w:r>
      <w:r w:rsidR="003657E4">
        <w:t xml:space="preserve">the model </w:t>
      </w:r>
      <w:r w:rsidR="0018798E">
        <w:t>under a WT</w:t>
      </w:r>
      <w:r w:rsidR="00603928">
        <w:t xml:space="preserve">E scenario, where sludge </w:t>
      </w:r>
      <w:r w:rsidR="00CD0F12">
        <w:t>was diverted to a bioenergy pathway</w:t>
      </w:r>
      <w:r w:rsidR="00603928">
        <w:t xml:space="preserve"> rather than disposed of in the conventional manner. </w:t>
      </w:r>
      <w:r w:rsidR="00C37C5F">
        <w:fldChar w:fldCharType="begin"/>
      </w:r>
      <w:r w:rsidR="00C37C5F">
        <w:instrText xml:space="preserve"> REF _Ref364346110 </w:instrText>
      </w:r>
      <w:r w:rsidR="00C37C5F">
        <w:fldChar w:fldCharType="separate"/>
      </w:r>
      <w:r w:rsidR="002F1227">
        <w:t xml:space="preserve">Figure </w:t>
      </w:r>
      <w:r w:rsidR="002F1227">
        <w:rPr>
          <w:noProof/>
        </w:rPr>
        <w:t>1</w:t>
      </w:r>
      <w:r w:rsidR="00C37C5F">
        <w:rPr>
          <w:noProof/>
        </w:rPr>
        <w:fldChar w:fldCharType="end"/>
      </w:r>
      <w:r w:rsidR="00603928">
        <w:t xml:space="preserve"> depicts the conceptual s</w:t>
      </w:r>
      <w:r w:rsidR="0018798E">
        <w:t>ludge treatment flow with the WT</w:t>
      </w:r>
      <w:r w:rsidR="00603928">
        <w:t>E scenario in place.</w:t>
      </w:r>
      <w:r w:rsidR="00DA4860">
        <w:t xml:space="preserve"> Costs were assigned one of two classifications: avoid</w:t>
      </w:r>
      <w:r w:rsidR="00933D32">
        <w:t>ed costs, which the POTW would no longer have to pay under a WTE scenario</w:t>
      </w:r>
      <w:r w:rsidR="003657E4">
        <w:t xml:space="preserve">, </w:t>
      </w:r>
      <w:r w:rsidR="00933D32">
        <w:t xml:space="preserve">and added costs, new costs associated with developing sludge as a feedstock under the WTE scenario. </w:t>
      </w:r>
      <w:r w:rsidR="0090710F">
        <w:t>Also of note are several sunk</w:t>
      </w:r>
      <w:r w:rsidR="00B247BA">
        <w:t xml:space="preserve"> costs, which</w:t>
      </w:r>
      <w:r w:rsidR="0090710F">
        <w:t xml:space="preserve"> we did not consider in this work since they would not change under the WTE scenario depicted, such as primary and secondary treatment costs.</w:t>
      </w:r>
    </w:p>
    <w:p w14:paraId="60C73155" w14:textId="5133FDEE" w:rsidR="00603928" w:rsidRDefault="00CD50F0" w:rsidP="00603928">
      <w:pPr>
        <w:keepNext/>
        <w:jc w:val="center"/>
      </w:pPr>
      <w:r>
        <w:rPr>
          <w:noProof/>
        </w:rPr>
        <mc:AlternateContent>
          <mc:Choice Requires="wps">
            <w:drawing>
              <wp:anchor distT="0" distB="0" distL="114300" distR="114300" simplePos="0" relativeHeight="251679744" behindDoc="0" locked="0" layoutInCell="1" allowOverlap="1" wp14:anchorId="0F07C525" wp14:editId="4BDE7F2C">
                <wp:simplePos x="0" y="0"/>
                <wp:positionH relativeFrom="column">
                  <wp:posOffset>731046</wp:posOffset>
                </wp:positionH>
                <wp:positionV relativeFrom="paragraph">
                  <wp:posOffset>1334769</wp:posOffset>
                </wp:positionV>
                <wp:extent cx="6188" cy="342333"/>
                <wp:effectExtent l="50800" t="25400" r="70485" b="89535"/>
                <wp:wrapNone/>
                <wp:docPr id="326" name="Straight Connector 326"/>
                <wp:cNvGraphicFramePr/>
                <a:graphic xmlns:a="http://schemas.openxmlformats.org/drawingml/2006/main">
                  <a:graphicData uri="http://schemas.microsoft.com/office/word/2010/wordprocessingShape">
                    <wps:wsp>
                      <wps:cNvCnPr/>
                      <wps:spPr>
                        <a:xfrm flipV="1">
                          <a:off x="0" y="0"/>
                          <a:ext cx="6188" cy="342333"/>
                        </a:xfrm>
                        <a:prstGeom prst="line">
                          <a:avLst/>
                        </a:prstGeom>
                        <a:noFill/>
                        <a:ln w="28575" cap="flat" cmpd="sng" algn="ctr">
                          <a:solidFill>
                            <a:srgbClr val="0079C1"/>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70EC0D22" id="Straight Connector 326"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55pt,105.1pt" to="58.05pt,13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" strokecolor="#0079c1" strokeweight="2.25pt">
                <v:shadow on="t" color="black" opacity="24903f" origin=",.5" offset="0,.55556mm"/>
              </v:line>
            </w:pict>
          </mc:Fallback>
        </mc:AlternateContent>
      </w:r>
      <w:r>
        <w:rPr>
          <w:noProof/>
        </w:rPr>
        <mc:AlternateContent>
          <mc:Choice Requires="wps">
            <w:drawing>
              <wp:anchor distT="0" distB="0" distL="114300" distR="114300" simplePos="0" relativeHeight="251677696" behindDoc="0" locked="0" layoutInCell="1" allowOverlap="1" wp14:anchorId="3D26D1B2" wp14:editId="595FCB35">
                <wp:simplePos x="0" y="0"/>
                <wp:positionH relativeFrom="column">
                  <wp:posOffset>279589</wp:posOffset>
                </wp:positionH>
                <wp:positionV relativeFrom="paragraph">
                  <wp:posOffset>1677602</wp:posOffset>
                </wp:positionV>
                <wp:extent cx="907911" cy="531866"/>
                <wp:effectExtent l="0" t="0" r="0" b="0"/>
                <wp:wrapNone/>
                <wp:docPr id="303" name="Text Box 303"/>
                <wp:cNvGraphicFramePr/>
                <a:graphic xmlns:a="http://schemas.openxmlformats.org/drawingml/2006/main">
                  <a:graphicData uri="http://schemas.microsoft.com/office/word/2010/wordprocessingShape">
                    <wps:wsp>
                      <wps:cNvSpPr txBox="1"/>
                      <wps:spPr>
                        <a:xfrm>
                          <a:off x="0" y="0"/>
                          <a:ext cx="907911" cy="531866"/>
                        </a:xfrm>
                        <a:prstGeom prst="rect">
                          <a:avLst/>
                        </a:prstGeom>
                        <a:noFill/>
                        <a:ln w="28575" cmpd="sng">
                          <a:solidFill>
                            <a:srgbClr val="0079C1"/>
                          </a:solidFill>
                        </a:ln>
                      </wps:spPr>
                      <wps:txbx>
                        <w:txbxContent>
                          <w:p w14:paraId="48979188" w14:textId="3D251E73" w:rsidR="00774981" w:rsidRDefault="00774981" w:rsidP="00CD50F0">
                            <w:pPr>
                              <w:pStyle w:val="NormalWeb"/>
                              <w:spacing w:before="0" w:beforeAutospacing="0" w:after="0" w:afterAutospacing="0"/>
                            </w:pPr>
                            <w:r>
                              <w:rPr>
                                <w:rFonts w:asciiTheme="minorHAnsi" w:hAnsi="Cambria" w:cstheme="minorBidi"/>
                                <w:color w:val="000000"/>
                                <w:sz w:val="24"/>
                                <w:szCs w:val="24"/>
                              </w:rPr>
                              <w:t>Sunk Costs</w:t>
                            </w:r>
                            <w:r w:rsidRPr="00CD50F0">
                              <w:rPr>
                                <w:noProof/>
                              </w:rPr>
                              <w:t xml:space="preserve"> </w:t>
                            </w:r>
                            <w:r>
                              <w:rPr>
                                <w:noProof/>
                              </w:rPr>
                              <w:drawing>
                                <wp:inline distT="0" distB="0" distL="0" distR="0" wp14:anchorId="782C73BD" wp14:editId="6F49C300">
                                  <wp:extent cx="612775" cy="412115"/>
                                  <wp:effectExtent l="0" t="0" r="22225" b="19685"/>
                                  <wp:docPr id="361" name="Chart 36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txbxContent>
                      </wps:txbx>
                      <wps:bodyPr wrap="square" rtlCol="0">
                        <a:noAutofit/>
                      </wps:bodyPr>
                    </wps:wsp>
                  </a:graphicData>
                </a:graphic>
              </wp:anchor>
            </w:drawing>
          </mc:Choice>
          <mc:Fallback>
            <w:pict>
              <v:shapetype w14:anchorId="3D26D1B2" id="_x0000_t202" coordsize="21600,21600" o:spt="202" path="m0,0l0,21600,21600,21600,21600,0xe">
                <v:stroke joinstyle="miter"/>
                <v:path gradientshapeok="t" o:connecttype="rect"/>
              </v:shapetype>
              <v:shape id="Text Box 303" o:spid="_x0000_s1026" type="#_x0000_t202" style="position:absolute;left:0;text-align:left;margin-left:22pt;margin-top:132.1pt;width:71.5pt;height:41.9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" filled="f" strokecolor="#0079c1" strokeweight="2.25pt">
                <v:textbox>
                  <w:txbxContent>
                    <w:p w14:paraId="48979188" w14:textId="3D251E73" w:rsidR="00774981" w:rsidRDefault="00774981" w:rsidP="00CD50F0">
                      <w:pPr>
                        <w:pStyle w:val="NormalWeb"/>
                        <w:spacing w:before="0" w:beforeAutospacing="0" w:after="0" w:afterAutospacing="0"/>
                      </w:pPr>
                      <w:r>
                        <w:rPr>
                          <w:rFonts w:asciiTheme="minorHAnsi" w:hAnsi="Cambria" w:cstheme="minorBidi"/>
                          <w:color w:val="000000"/>
                          <w:sz w:val="24"/>
                          <w:szCs w:val="24"/>
                        </w:rPr>
                        <w:t>Sunk Costs</w:t>
                      </w:r>
                      <w:r w:rsidRPr="00CD50F0">
                        <w:rPr>
                          <w:noProof/>
                        </w:rPr>
                        <w:t xml:space="preserve"> </w:t>
                      </w:r>
                      <w:r>
                        <w:rPr>
                          <w:noProof/>
                        </w:rPr>
                        <w:drawing>
                          <wp:inline distT="0" distB="0" distL="0" distR="0" wp14:anchorId="782C73BD" wp14:editId="6F49C300">
                            <wp:extent cx="612775" cy="412115"/>
                            <wp:effectExtent l="0" t="0" r="22225" b="19685"/>
                            <wp:docPr id="361" name="Chart 36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xbxContent>
                </v:textbox>
              </v:shape>
            </w:pict>
          </mc:Fallback>
        </mc:AlternateContent>
      </w:r>
      <w:r w:rsidR="00D8713E" w:rsidRPr="00D8713E">
        <w:rPr>
          <w:noProof/>
        </w:rPr>
        <w:t xml:space="preserve"> </w:t>
      </w:r>
      <w:r w:rsidR="00D8713E" w:rsidRPr="00D8713E">
        <w:rPr>
          <w:noProof/>
        </w:rPr>
        <mc:AlternateContent>
          <mc:Choice Requires="wpg">
            <w:drawing>
              <wp:inline distT="0" distB="0" distL="0" distR="0" wp14:anchorId="79D107A2" wp14:editId="631ED606">
                <wp:extent cx="5452112" cy="3423918"/>
                <wp:effectExtent l="0" t="0" r="85090" b="0"/>
                <wp:docPr id="1" name="Group 1"/>
                <wp:cNvGraphicFramePr/>
                <a:graphic xmlns:a="http://schemas.openxmlformats.org/drawingml/2006/main">
                  <a:graphicData uri="http://schemas.microsoft.com/office/word/2010/wordprocessingGroup">
                    <wpg:wgp>
                      <wpg:cNvGrpSpPr/>
                      <wpg:grpSpPr>
                        <a:xfrm>
                          <a:off x="0" y="0"/>
                          <a:ext cx="5452112" cy="3423918"/>
                          <a:chOff x="0" y="0"/>
                          <a:chExt cx="8434228" cy="6413414"/>
                        </a:xfrm>
                      </wpg:grpSpPr>
                      <wps:wsp>
                        <wps:cNvPr id="19" name="Rounded Rectangle 19"/>
                        <wps:cNvSpPr/>
                        <wps:spPr>
                          <a:xfrm>
                            <a:off x="0" y="1061380"/>
                            <a:ext cx="1688955" cy="1454819"/>
                          </a:xfrm>
                          <a:prstGeom prst="roundRect">
                            <a:avLst/>
                          </a:prstGeom>
                          <a:solidFill>
                            <a:srgbClr val="CC9933"/>
                          </a:solidFill>
                          <a:ln w="25400" cap="flat" cmpd="sng" algn="ctr">
                            <a:solidFill>
                              <a:srgbClr val="0079C1"/>
                            </a:solidFill>
                            <a:prstDash val="solid"/>
                          </a:ln>
                          <a:effectLst/>
                        </wps:spPr>
                        <wps:txbx>
                          <w:txbxContent>
                            <w:p w14:paraId="0608AF02" w14:textId="77777777" w:rsidR="00774981" w:rsidRDefault="00774981" w:rsidP="00D8713E">
                              <w:pPr>
                                <w:pStyle w:val="NormalWeb"/>
                                <w:spacing w:before="0" w:beforeAutospacing="0" w:after="0" w:afterAutospacing="0"/>
                                <w:jc w:val="center"/>
                                <w:rPr>
                                  <w:sz w:val="24"/>
                                  <w:szCs w:val="24"/>
                                </w:rPr>
                              </w:pPr>
                              <w:r>
                                <w:rPr>
                                  <w:rFonts w:ascii="Calibri" w:eastAsia="ＭＳ 明朝" w:hAnsi="Calibri"/>
                                  <w:color w:val="0079C1"/>
                                  <w:kern w:val="24"/>
                                </w:rPr>
                                <w:t>Primary &amp; Secondary Treatment</w:t>
                              </w:r>
                            </w:p>
                          </w:txbxContent>
                        </wps:txbx>
                        <wps:bodyPr rtlCol="0" anchor="ctr"/>
                      </wps:wsp>
                      <wps:wsp>
                        <wps:cNvPr id="20" name="Rounded Rectangle 20"/>
                        <wps:cNvSpPr/>
                        <wps:spPr>
                          <a:xfrm>
                            <a:off x="6745274" y="3095989"/>
                            <a:ext cx="1688954" cy="901377"/>
                          </a:xfrm>
                          <a:prstGeom prst="roundRect">
                            <a:avLst/>
                          </a:prstGeom>
                          <a:solidFill>
                            <a:srgbClr val="CC9933"/>
                          </a:solidFill>
                          <a:ln w="25400" cap="flat" cmpd="sng" algn="ctr">
                            <a:solidFill>
                              <a:srgbClr val="0079C1"/>
                            </a:solidFill>
                            <a:prstDash val="solid"/>
                          </a:ln>
                          <a:effectLst/>
                        </wps:spPr>
                        <wps:txbx>
                          <w:txbxContent>
                            <w:p w14:paraId="137607B4" w14:textId="77777777" w:rsidR="00774981" w:rsidRDefault="00774981" w:rsidP="00D8713E">
                              <w:pPr>
                                <w:pStyle w:val="NormalWeb"/>
                                <w:spacing w:before="0" w:beforeAutospacing="0" w:after="0" w:afterAutospacing="0"/>
                                <w:jc w:val="center"/>
                                <w:rPr>
                                  <w:sz w:val="24"/>
                                  <w:szCs w:val="24"/>
                                </w:rPr>
                              </w:pPr>
                              <w:r>
                                <w:rPr>
                                  <w:rFonts w:ascii="Calibri" w:eastAsia="ＭＳ 明朝" w:hAnsi="Calibri"/>
                                  <w:color w:val="0079C1"/>
                                  <w:kern w:val="24"/>
                                  <w:sz w:val="22"/>
                                  <w:szCs w:val="22"/>
                                </w:rPr>
                                <w:t>Land Application</w:t>
                              </w:r>
                            </w:p>
                          </w:txbxContent>
                        </wps:txbx>
                        <wps:bodyPr rtlCol="0" anchor="ctr"/>
                      </wps:wsp>
                      <wps:wsp>
                        <wps:cNvPr id="21" name="Rounded Rectangle 21"/>
                        <wps:cNvSpPr/>
                        <wps:spPr>
                          <a:xfrm>
                            <a:off x="4171021" y="1322150"/>
                            <a:ext cx="1688954" cy="901377"/>
                          </a:xfrm>
                          <a:prstGeom prst="roundRect">
                            <a:avLst/>
                          </a:prstGeom>
                          <a:solidFill>
                            <a:srgbClr val="CC9933"/>
                          </a:solidFill>
                          <a:ln w="25400" cap="flat" cmpd="sng" algn="ctr">
                            <a:solidFill>
                              <a:srgbClr val="0079C1"/>
                            </a:solidFill>
                            <a:prstDash val="solid"/>
                          </a:ln>
                          <a:effectLst/>
                        </wps:spPr>
                        <wps:txbx>
                          <w:txbxContent>
                            <w:p w14:paraId="0268B522" w14:textId="77777777" w:rsidR="00774981" w:rsidRDefault="00774981" w:rsidP="00D8713E">
                              <w:pPr>
                                <w:pStyle w:val="NormalWeb"/>
                                <w:spacing w:before="0" w:beforeAutospacing="0" w:after="0" w:afterAutospacing="0"/>
                                <w:jc w:val="center"/>
                                <w:rPr>
                                  <w:sz w:val="24"/>
                                  <w:szCs w:val="24"/>
                                </w:rPr>
                              </w:pPr>
                              <w:r>
                                <w:rPr>
                                  <w:rFonts w:ascii="Calibri" w:eastAsia="ＭＳ 明朝" w:hAnsi="Calibri"/>
                                  <w:color w:val="0079C1"/>
                                  <w:kern w:val="24"/>
                                </w:rPr>
                                <w:t>Hauling</w:t>
                              </w:r>
                            </w:p>
                          </w:txbxContent>
                        </wps:txbx>
                        <wps:bodyPr rtlCol="0" anchor="ctr"/>
                      </wps:wsp>
                      <wps:wsp>
                        <wps:cNvPr id="22" name="Rounded Rectangle 22"/>
                        <wps:cNvSpPr/>
                        <wps:spPr>
                          <a:xfrm>
                            <a:off x="2025929" y="1337312"/>
                            <a:ext cx="1688954" cy="901377"/>
                          </a:xfrm>
                          <a:prstGeom prst="roundRect">
                            <a:avLst/>
                          </a:prstGeom>
                          <a:solidFill>
                            <a:srgbClr val="CC9933"/>
                          </a:solidFill>
                          <a:ln w="25400" cap="flat" cmpd="sng" algn="ctr">
                            <a:solidFill>
                              <a:srgbClr val="5E9732">
                                <a:shade val="50000"/>
                              </a:srgbClr>
                            </a:solidFill>
                            <a:prstDash val="solid"/>
                          </a:ln>
                          <a:effectLst/>
                        </wps:spPr>
                        <wps:txbx>
                          <w:txbxContent>
                            <w:p w14:paraId="4F240F24" w14:textId="77777777" w:rsidR="00774981" w:rsidRDefault="00774981" w:rsidP="00D8713E">
                              <w:pPr>
                                <w:pStyle w:val="NormalWeb"/>
                                <w:spacing w:before="0" w:beforeAutospacing="0" w:after="0" w:afterAutospacing="0"/>
                                <w:jc w:val="center"/>
                                <w:rPr>
                                  <w:sz w:val="24"/>
                                  <w:szCs w:val="24"/>
                                </w:rPr>
                              </w:pPr>
                              <w:r>
                                <w:rPr>
                                  <w:rFonts w:ascii="Calibri" w:eastAsia="ＭＳ 明朝" w:hAnsi="Calibri"/>
                                  <w:color w:val="0079C1"/>
                                  <w:kern w:val="24"/>
                                </w:rPr>
                                <w:t>Dewatering</w:t>
                              </w:r>
                            </w:p>
                          </w:txbxContent>
                        </wps:txbx>
                        <wps:bodyPr rtlCol="0" anchor="ctr"/>
                      </wps:wsp>
                      <wps:wsp>
                        <wps:cNvPr id="23" name="Rounded Rectangle 23"/>
                        <wps:cNvSpPr/>
                        <wps:spPr>
                          <a:xfrm>
                            <a:off x="2028938" y="2570652"/>
                            <a:ext cx="1688954" cy="750833"/>
                          </a:xfrm>
                          <a:prstGeom prst="roundRect">
                            <a:avLst/>
                          </a:prstGeom>
                          <a:solidFill>
                            <a:srgbClr val="99CC66"/>
                          </a:solidFill>
                          <a:ln w="25400" cap="flat" cmpd="sng" algn="ctr">
                            <a:solidFill>
                              <a:srgbClr val="5E9732">
                                <a:shade val="50000"/>
                              </a:srgbClr>
                            </a:solidFill>
                            <a:prstDash val="solid"/>
                          </a:ln>
                          <a:effectLst/>
                        </wps:spPr>
                        <wps:txbx>
                          <w:txbxContent>
                            <w:p w14:paraId="1AABCB6B" w14:textId="77777777" w:rsidR="00774981" w:rsidRDefault="00774981" w:rsidP="00D8713E">
                              <w:pPr>
                                <w:pStyle w:val="NormalWeb"/>
                                <w:spacing w:before="0" w:beforeAutospacing="0" w:after="0" w:afterAutospacing="0"/>
                                <w:jc w:val="center"/>
                                <w:rPr>
                                  <w:sz w:val="24"/>
                                  <w:szCs w:val="24"/>
                                </w:rPr>
                              </w:pPr>
                              <w:r>
                                <w:rPr>
                                  <w:rFonts w:ascii="Calibri" w:eastAsia="ＭＳ 明朝" w:hAnsi="Calibri"/>
                                  <w:color w:val="0079C1"/>
                                  <w:kern w:val="24"/>
                                </w:rPr>
                                <w:t>Storage</w:t>
                              </w:r>
                            </w:p>
                          </w:txbxContent>
                        </wps:txbx>
                        <wps:bodyPr rtlCol="0" anchor="ctr"/>
                      </wps:wsp>
                      <wps:wsp>
                        <wps:cNvPr id="25" name="Straight Arrow Connector 25"/>
                        <wps:cNvCnPr/>
                        <wps:spPr>
                          <a:xfrm>
                            <a:off x="1636287" y="1784210"/>
                            <a:ext cx="389642" cy="3791"/>
                          </a:xfrm>
                          <a:prstGeom prst="straightConnector1">
                            <a:avLst/>
                          </a:prstGeom>
                          <a:noFill/>
                          <a:ln w="25400" cap="flat" cmpd="sng" algn="ctr">
                            <a:solidFill>
                              <a:srgbClr val="0079C1"/>
                            </a:solidFill>
                            <a:prstDash val="solid"/>
                            <a:tailEnd type="arrow"/>
                          </a:ln>
                          <a:effectLst>
                            <a:outerShdw blurRad="40000" dist="20000" dir="5400000" rotWithShape="0">
                              <a:srgbClr val="000000">
                                <a:alpha val="38000"/>
                              </a:srgbClr>
                            </a:outerShdw>
                          </a:effectLst>
                        </wps:spPr>
                        <wps:bodyPr/>
                      </wps:wsp>
                      <wps:wsp>
                        <wps:cNvPr id="27" name="Straight Arrow Connector 27"/>
                        <wps:cNvCnPr/>
                        <wps:spPr>
                          <a:xfrm>
                            <a:off x="3749065" y="1772839"/>
                            <a:ext cx="436144" cy="0"/>
                          </a:xfrm>
                          <a:prstGeom prst="straightConnector1">
                            <a:avLst/>
                          </a:prstGeom>
                          <a:noFill/>
                          <a:ln w="25400" cap="flat" cmpd="sng" algn="ctr">
                            <a:solidFill>
                              <a:srgbClr val="0079C1"/>
                            </a:solidFill>
                            <a:prstDash val="solid"/>
                            <a:tailEnd type="arrow"/>
                          </a:ln>
                          <a:effectLst>
                            <a:outerShdw blurRad="40000" dist="20000" dir="5400000" rotWithShape="0">
                              <a:srgbClr val="000000">
                                <a:alpha val="38000"/>
                              </a:srgbClr>
                            </a:outerShdw>
                          </a:effectLst>
                        </wps:spPr>
                        <wps:bodyPr/>
                      </wps:wsp>
                      <wps:wsp>
                        <wps:cNvPr id="29" name="Straight Arrow Connector 29"/>
                        <wps:cNvCnPr/>
                        <wps:spPr>
                          <a:xfrm>
                            <a:off x="5859975" y="1772839"/>
                            <a:ext cx="885299" cy="1773839"/>
                          </a:xfrm>
                          <a:prstGeom prst="straightConnector1">
                            <a:avLst/>
                          </a:prstGeom>
                          <a:noFill/>
                          <a:ln w="25400" cap="flat" cmpd="sng" algn="ctr">
                            <a:solidFill>
                              <a:srgbClr val="0079C1"/>
                            </a:solidFill>
                            <a:prstDash val="solid"/>
                            <a:tailEnd type="arrow"/>
                          </a:ln>
                          <a:effectLst>
                            <a:outerShdw blurRad="40000" dist="20000" dir="5400000" rotWithShape="0">
                              <a:srgbClr val="000000">
                                <a:alpha val="38000"/>
                              </a:srgbClr>
                            </a:outerShdw>
                          </a:effectLst>
                        </wps:spPr>
                        <wps:bodyPr/>
                      </wps:wsp>
                      <wps:wsp>
                        <wps:cNvPr id="31" name="Straight Arrow Connector 31"/>
                        <wps:cNvCnPr/>
                        <wps:spPr>
                          <a:xfrm>
                            <a:off x="2870406" y="2238689"/>
                            <a:ext cx="3009" cy="331963"/>
                          </a:xfrm>
                          <a:prstGeom prst="straightConnector1">
                            <a:avLst/>
                          </a:prstGeom>
                          <a:noFill/>
                          <a:ln w="25400" cap="flat" cmpd="sng" algn="ctr">
                            <a:solidFill>
                              <a:srgbClr val="2F4B19"/>
                            </a:solidFill>
                            <a:prstDash val="solid"/>
                            <a:tailEnd type="arrow"/>
                          </a:ln>
                          <a:effectLst>
                            <a:outerShdw blurRad="40000" dist="20000" dir="5400000" rotWithShape="0">
                              <a:srgbClr val="000000">
                                <a:alpha val="38000"/>
                              </a:srgbClr>
                            </a:outerShdw>
                          </a:effectLst>
                        </wps:spPr>
                        <wps:bodyPr/>
                      </wps:wsp>
                      <wps:wsp>
                        <wps:cNvPr id="33" name="Right Brace 33"/>
                        <wps:cNvSpPr/>
                        <wps:spPr>
                          <a:xfrm rot="5400000">
                            <a:off x="6161587" y="3356008"/>
                            <a:ext cx="491220" cy="4054062"/>
                          </a:xfrm>
                          <a:prstGeom prst="rightBrace">
                            <a:avLst/>
                          </a:prstGeom>
                          <a:noFill/>
                          <a:ln w="25400" cap="flat" cmpd="sng" algn="ctr">
                            <a:solidFill>
                              <a:srgbClr val="0079C1"/>
                            </a:solidFill>
                            <a:prstDash val="solid"/>
                          </a:ln>
                          <a:effectLst>
                            <a:outerShdw blurRad="40000" dist="20000" dir="5400000" rotWithShape="0">
                              <a:srgbClr val="000000">
                                <a:alpha val="38000"/>
                              </a:srgbClr>
                            </a:outerShdw>
                          </a:effectLst>
                        </wps:spPr>
                        <wps:txbx>
                          <w:txbxContent>
                            <w:p w14:paraId="77C5C25D" w14:textId="77777777" w:rsidR="00774981" w:rsidRDefault="00774981" w:rsidP="00D8713E">
                              <w:pPr>
                                <w:pStyle w:val="NormalWeb"/>
                                <w:spacing w:before="0" w:beforeAutospacing="0" w:after="200" w:afterAutospacing="0" w:line="276" w:lineRule="auto"/>
                                <w:rPr>
                                  <w:sz w:val="24"/>
                                  <w:szCs w:val="24"/>
                                </w:rPr>
                              </w:pPr>
                              <w:r>
                                <w:rPr>
                                  <w:rFonts w:ascii="Cambria" w:eastAsia="Times New Roman" w:hAnsi="Cambria"/>
                                  <w:color w:val="000000" w:themeColor="text1"/>
                                  <w:kern w:val="24"/>
                                  <w:sz w:val="22"/>
                                  <w:szCs w:val="22"/>
                                </w:rPr>
                                <w:t> </w:t>
                              </w:r>
                            </w:p>
                          </w:txbxContent>
                        </wps:txbx>
                        <wps:bodyPr rtlCol="0" anchor="ctr"/>
                      </wps:wsp>
                      <wps:wsp>
                        <wps:cNvPr id="35" name="Text Box 316"/>
                        <wps:cNvSpPr txBox="1"/>
                        <wps:spPr>
                          <a:xfrm>
                            <a:off x="5720341" y="5773126"/>
                            <a:ext cx="2412933" cy="640288"/>
                          </a:xfrm>
                          <a:prstGeom prst="rect">
                            <a:avLst/>
                          </a:prstGeom>
                          <a:noFill/>
                        </wps:spPr>
                        <wps:txbx>
                          <w:txbxContent>
                            <w:p w14:paraId="3D7EAEDD" w14:textId="77777777" w:rsidR="00774981" w:rsidRDefault="00774981" w:rsidP="00D8713E">
                              <w:pPr>
                                <w:pStyle w:val="NormalWeb"/>
                                <w:spacing w:before="0" w:beforeAutospacing="0" w:after="0" w:afterAutospacing="0"/>
                                <w:rPr>
                                  <w:sz w:val="24"/>
                                  <w:szCs w:val="24"/>
                                </w:rPr>
                              </w:pPr>
                              <w:r>
                                <w:rPr>
                                  <w:rFonts w:ascii="Cambria" w:eastAsia="ＭＳ 明朝" w:hAnsi="Cambria"/>
                                  <w:color w:val="000000"/>
                                  <w:kern w:val="24"/>
                                </w:rPr>
                                <w:t>Avoided Costs</w:t>
                              </w:r>
                            </w:p>
                          </w:txbxContent>
                        </wps:txbx>
                        <wps:bodyPr wrap="square" rtlCol="0">
                          <a:noAutofit/>
                        </wps:bodyPr>
                      </wps:wsp>
                      <wps:wsp>
                        <wps:cNvPr id="37" name="Rounded Rectangle 37"/>
                        <wps:cNvSpPr/>
                        <wps:spPr>
                          <a:xfrm>
                            <a:off x="6745274" y="2018382"/>
                            <a:ext cx="1688954" cy="901377"/>
                          </a:xfrm>
                          <a:prstGeom prst="roundRect">
                            <a:avLst/>
                          </a:prstGeom>
                          <a:solidFill>
                            <a:srgbClr val="CC9933"/>
                          </a:solidFill>
                          <a:ln w="25400" cap="flat" cmpd="sng" algn="ctr">
                            <a:solidFill>
                              <a:srgbClr val="0079C1"/>
                            </a:solidFill>
                            <a:prstDash val="solid"/>
                          </a:ln>
                          <a:effectLst/>
                        </wps:spPr>
                        <wps:txbx>
                          <w:txbxContent>
                            <w:p w14:paraId="7013C130" w14:textId="77777777" w:rsidR="00774981" w:rsidRDefault="00774981" w:rsidP="00D8713E">
                              <w:pPr>
                                <w:pStyle w:val="NormalWeb"/>
                                <w:spacing w:before="0" w:beforeAutospacing="0" w:after="0" w:afterAutospacing="0"/>
                                <w:jc w:val="center"/>
                                <w:rPr>
                                  <w:sz w:val="24"/>
                                  <w:szCs w:val="24"/>
                                </w:rPr>
                              </w:pPr>
                              <w:r>
                                <w:rPr>
                                  <w:rFonts w:ascii="Calibri" w:eastAsia="ＭＳ 明朝" w:hAnsi="Calibri"/>
                                  <w:color w:val="0079C1"/>
                                  <w:kern w:val="24"/>
                                </w:rPr>
                                <w:t>Landfill</w:t>
                              </w:r>
                            </w:p>
                          </w:txbxContent>
                        </wps:txbx>
                        <wps:bodyPr rtlCol="0" anchor="ctr"/>
                      </wps:wsp>
                      <wps:wsp>
                        <wps:cNvPr id="44" name="Straight Arrow Connector 44"/>
                        <wps:cNvCnPr/>
                        <wps:spPr>
                          <a:xfrm>
                            <a:off x="5859975" y="1772839"/>
                            <a:ext cx="885299" cy="696232"/>
                          </a:xfrm>
                          <a:prstGeom prst="straightConnector1">
                            <a:avLst/>
                          </a:prstGeom>
                          <a:noFill/>
                          <a:ln w="25400" cap="flat" cmpd="sng" algn="ctr">
                            <a:solidFill>
                              <a:srgbClr val="0079C1"/>
                            </a:solidFill>
                            <a:prstDash val="solid"/>
                            <a:tailEnd type="arrow"/>
                          </a:ln>
                          <a:effectLst>
                            <a:outerShdw blurRad="40000" dist="20000" dir="5400000" rotWithShape="0">
                              <a:srgbClr val="000000">
                                <a:alpha val="38000"/>
                              </a:srgbClr>
                            </a:outerShdw>
                          </a:effectLst>
                        </wps:spPr>
                        <wps:bodyPr/>
                      </wps:wsp>
                      <wps:wsp>
                        <wps:cNvPr id="46" name="Text Box 319"/>
                        <wps:cNvSpPr txBox="1"/>
                        <wps:spPr>
                          <a:xfrm>
                            <a:off x="2192485" y="4639304"/>
                            <a:ext cx="1404507" cy="996248"/>
                          </a:xfrm>
                          <a:prstGeom prst="rect">
                            <a:avLst/>
                          </a:prstGeom>
                          <a:noFill/>
                          <a:ln w="28575" cmpd="sng">
                            <a:solidFill>
                              <a:srgbClr val="0079C1"/>
                            </a:solidFill>
                          </a:ln>
                        </wps:spPr>
                        <wps:txbx>
                          <w:txbxContent>
                            <w:p w14:paraId="0475FEB1" w14:textId="77777777" w:rsidR="00774981" w:rsidRPr="000B745D" w:rsidRDefault="00774981" w:rsidP="00D8713E">
                              <w:pPr>
                                <w:pStyle w:val="NormalWeb"/>
                                <w:spacing w:before="0" w:beforeAutospacing="0" w:after="0" w:afterAutospacing="0"/>
                                <w:rPr>
                                  <w:sz w:val="36"/>
                                  <w:szCs w:val="24"/>
                                </w:rPr>
                              </w:pPr>
                              <w:r w:rsidRPr="000B745D">
                                <w:rPr>
                                  <w:rFonts w:ascii="Cambria" w:eastAsia="ＭＳ 明朝" w:hAnsi="Cambria"/>
                                  <w:color w:val="000000"/>
                                  <w:kern w:val="24"/>
                                  <w:sz w:val="24"/>
                                </w:rPr>
                                <w:t>Added Costs</w:t>
                              </w:r>
                              <w:r w:rsidRPr="000B745D">
                                <w:rPr>
                                  <w:rFonts w:eastAsia="ＭＳ 明朝"/>
                                  <w:color w:val="000000" w:themeColor="text1"/>
                                  <w:kern w:val="24"/>
                                  <w:sz w:val="24"/>
                                </w:rPr>
                                <w:t xml:space="preserve"> </w:t>
                              </w:r>
                            </w:p>
                          </w:txbxContent>
                        </wps:txbx>
                        <wps:bodyPr wrap="square" rtlCol="0">
                          <a:noAutofit/>
                        </wps:bodyPr>
                      </wps:wsp>
                      <wps:wsp>
                        <wps:cNvPr id="54" name="Oval 54"/>
                        <wps:cNvSpPr/>
                        <wps:spPr>
                          <a:xfrm>
                            <a:off x="1705312" y="797437"/>
                            <a:ext cx="2378852" cy="2906028"/>
                          </a:xfrm>
                          <a:prstGeom prst="ellipse">
                            <a:avLst/>
                          </a:prstGeom>
                          <a:noFill/>
                          <a:ln w="28575" cap="flat" cmpd="sng" algn="ctr">
                            <a:solidFill>
                              <a:srgbClr val="0079C1">
                                <a:shade val="95000"/>
                                <a:satMod val="105000"/>
                              </a:srgbClr>
                            </a:solidFill>
                            <a:prstDash val="solid"/>
                          </a:ln>
                          <a:effectLst>
                            <a:outerShdw blurRad="40000" dist="23000" dir="5400000" rotWithShape="0">
                              <a:srgbClr val="000000">
                                <a:alpha val="35000"/>
                              </a:srgbClr>
                            </a:outerShdw>
                          </a:effectLst>
                        </wps:spPr>
                        <wps:txbx>
                          <w:txbxContent>
                            <w:p w14:paraId="69D4296B" w14:textId="77777777" w:rsidR="00774981" w:rsidRDefault="00774981" w:rsidP="00D8713E">
                              <w:pPr>
                                <w:pStyle w:val="NormalWeb"/>
                                <w:spacing w:before="0" w:beforeAutospacing="0" w:after="200" w:afterAutospacing="0" w:line="276" w:lineRule="auto"/>
                                <w:rPr>
                                  <w:sz w:val="24"/>
                                  <w:szCs w:val="24"/>
                                </w:rPr>
                              </w:pPr>
                              <w:r>
                                <w:rPr>
                                  <w:rFonts w:ascii="Cambria" w:eastAsia="Times New Roman" w:hAnsi="Cambria"/>
                                  <w:color w:val="000000" w:themeColor="text1"/>
                                  <w:kern w:val="24"/>
                                  <w:sz w:val="22"/>
                                  <w:szCs w:val="22"/>
                                </w:rPr>
                                <w:t> </w:t>
                              </w:r>
                            </w:p>
                          </w:txbxContent>
                        </wps:txbx>
                        <wps:bodyPr rtlCol="0" anchor="ctr"/>
                      </wps:wsp>
                      <wps:wsp>
                        <wps:cNvPr id="55" name="Straight Connector 55"/>
                        <wps:cNvCnPr/>
                        <wps:spPr>
                          <a:xfrm flipV="1">
                            <a:off x="2894739" y="3703464"/>
                            <a:ext cx="0" cy="935840"/>
                          </a:xfrm>
                          <a:prstGeom prst="line">
                            <a:avLst/>
                          </a:prstGeom>
                          <a:noFill/>
                          <a:ln w="28575" cap="flat" cmpd="sng" algn="ctr">
                            <a:solidFill>
                              <a:srgbClr val="0079C1"/>
                            </a:solidFill>
                            <a:prstDash val="solid"/>
                          </a:ln>
                          <a:effectLst>
                            <a:outerShdw blurRad="40000" dist="20000" dir="5400000" rotWithShape="0">
                              <a:srgbClr val="000000">
                                <a:alpha val="38000"/>
                              </a:srgbClr>
                            </a:outerShdw>
                          </a:effectLst>
                        </wps:spPr>
                        <wps:bodyPr/>
                      </wps:wsp>
                      <wps:wsp>
                        <wps:cNvPr id="56" name="Rounded Rectangle 56"/>
                        <wps:cNvSpPr/>
                        <wps:spPr>
                          <a:xfrm>
                            <a:off x="6745274" y="4162249"/>
                            <a:ext cx="1688954" cy="901377"/>
                          </a:xfrm>
                          <a:prstGeom prst="roundRect">
                            <a:avLst/>
                          </a:prstGeom>
                          <a:solidFill>
                            <a:srgbClr val="CC9933"/>
                          </a:solidFill>
                          <a:ln w="25400" cap="flat" cmpd="sng" algn="ctr">
                            <a:solidFill>
                              <a:srgbClr val="0079C1"/>
                            </a:solidFill>
                            <a:prstDash val="solid"/>
                          </a:ln>
                          <a:effectLst/>
                        </wps:spPr>
                        <wps:txbx>
                          <w:txbxContent>
                            <w:p w14:paraId="14F63EA3" w14:textId="77777777" w:rsidR="00774981" w:rsidRDefault="00774981" w:rsidP="00D8713E">
                              <w:pPr>
                                <w:pStyle w:val="NormalWeb"/>
                                <w:spacing w:before="0" w:beforeAutospacing="0" w:after="0" w:afterAutospacing="0"/>
                                <w:jc w:val="center"/>
                                <w:rPr>
                                  <w:sz w:val="24"/>
                                  <w:szCs w:val="24"/>
                                </w:rPr>
                              </w:pPr>
                              <w:r>
                                <w:rPr>
                                  <w:rFonts w:ascii="Calibri" w:eastAsia="ＭＳ 明朝" w:hAnsi="Calibri"/>
                                  <w:color w:val="0079C1"/>
                                  <w:kern w:val="24"/>
                                </w:rPr>
                                <w:t>Incineration</w:t>
                              </w:r>
                            </w:p>
                          </w:txbxContent>
                        </wps:txbx>
                        <wps:bodyPr rtlCol="0" anchor="ctr"/>
                      </wps:wsp>
                      <wps:wsp>
                        <wps:cNvPr id="57" name="Rounded Rectangle 57"/>
                        <wps:cNvSpPr/>
                        <wps:spPr>
                          <a:xfrm>
                            <a:off x="6745274" y="993195"/>
                            <a:ext cx="1688954" cy="901377"/>
                          </a:xfrm>
                          <a:prstGeom prst="roundRect">
                            <a:avLst/>
                          </a:prstGeom>
                          <a:solidFill>
                            <a:srgbClr val="CC9933"/>
                          </a:solidFill>
                          <a:ln w="25400" cap="flat" cmpd="sng" algn="ctr">
                            <a:solidFill>
                              <a:srgbClr val="0079C1"/>
                            </a:solidFill>
                            <a:prstDash val="solid"/>
                          </a:ln>
                          <a:effectLst/>
                        </wps:spPr>
                        <wps:txbx>
                          <w:txbxContent>
                            <w:p w14:paraId="7FAB6D02" w14:textId="77777777" w:rsidR="00774981" w:rsidRDefault="00774981" w:rsidP="00D8713E">
                              <w:pPr>
                                <w:pStyle w:val="NormalWeb"/>
                                <w:spacing w:before="0" w:beforeAutospacing="0" w:after="0" w:afterAutospacing="0"/>
                                <w:jc w:val="center"/>
                                <w:rPr>
                                  <w:sz w:val="24"/>
                                  <w:szCs w:val="24"/>
                                </w:rPr>
                              </w:pPr>
                              <w:r>
                                <w:rPr>
                                  <w:rFonts w:ascii="Calibri" w:eastAsia="ＭＳ 明朝" w:hAnsi="Calibri"/>
                                  <w:color w:val="0079C1"/>
                                  <w:kern w:val="24"/>
                                  <w:sz w:val="22"/>
                                  <w:szCs w:val="22"/>
                                </w:rPr>
                                <w:t>Class A Biosolids</w:t>
                              </w:r>
                            </w:p>
                          </w:txbxContent>
                        </wps:txbx>
                        <wps:bodyPr rtlCol="0" anchor="ctr"/>
                      </wps:wsp>
                      <wps:wsp>
                        <wps:cNvPr id="58" name="Rounded Rectangle 58"/>
                        <wps:cNvSpPr/>
                        <wps:spPr>
                          <a:xfrm>
                            <a:off x="6745274" y="0"/>
                            <a:ext cx="1688954" cy="901377"/>
                          </a:xfrm>
                          <a:prstGeom prst="roundRect">
                            <a:avLst/>
                          </a:prstGeom>
                          <a:solidFill>
                            <a:srgbClr val="CC9933"/>
                          </a:solidFill>
                          <a:ln w="25400" cap="flat" cmpd="sng" algn="ctr">
                            <a:solidFill>
                              <a:srgbClr val="0079C1"/>
                            </a:solidFill>
                            <a:prstDash val="solid"/>
                          </a:ln>
                          <a:effectLst/>
                        </wps:spPr>
                        <wps:txbx>
                          <w:txbxContent>
                            <w:p w14:paraId="09D73C58" w14:textId="77777777" w:rsidR="00774981" w:rsidRDefault="00774981" w:rsidP="00D8713E">
                              <w:pPr>
                                <w:pStyle w:val="NormalWeb"/>
                                <w:spacing w:before="0" w:beforeAutospacing="0" w:after="0" w:afterAutospacing="0"/>
                                <w:jc w:val="center"/>
                                <w:rPr>
                                  <w:sz w:val="24"/>
                                  <w:szCs w:val="24"/>
                                </w:rPr>
                              </w:pPr>
                              <w:r>
                                <w:rPr>
                                  <w:rFonts w:ascii="Calibri" w:eastAsia="ＭＳ 明朝" w:hAnsi="Calibri"/>
                                  <w:color w:val="0079C1"/>
                                  <w:kern w:val="24"/>
                                  <w:sz w:val="22"/>
                                  <w:szCs w:val="22"/>
                                </w:rPr>
                                <w:t>Long Term Storage</w:t>
                              </w:r>
                            </w:p>
                          </w:txbxContent>
                        </wps:txbx>
                        <wps:bodyPr rtlCol="0" anchor="ctr"/>
                      </wps:wsp>
                    </wpg:wgp>
                  </a:graphicData>
                </a:graphic>
              </wp:inline>
            </w:drawing>
          </mc:Choice>
          <mc:Fallback>
            <w:pict>
              <v:group w14:anchorId="79D107A2" id="Group 1" o:spid="_x0000_s1027" style="width:429.3pt;height:269.6pt;mso-position-horizontal-relative:char;mso-position-vertical-relative:line" coordsize="8434228,6413414"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">
                <v:roundrect id="Rounded Rectangle 19" o:spid="_x0000_s1028" style="position:absolute;top:1061380;width:1688955;height:1454819;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fcUnwQAA&#10;ANsAAAAPAAAAZHJzL2Rvd25yZXYueG1sRE9Ni8IwEL0L+x/CLHjTdHdB3GoUcXfRm6568Dg2Yxtt&#10;JqWJtf57Iwje5vE+ZzxtbSkaqr1xrOCjn4Agzpw2nCvYbf96QxA+IGssHZOCG3mYTt46Y0y1u/I/&#10;NZuQixjCPkUFRQhVKqXPCrLo+64ijtzR1RZDhHUudY3XGG5L+ZkkA2nRcGwosKJ5Qdl5c7EKjDsd&#10;V78/+/V2d/Dm0sz9wnwNleq+t7MRiEBteImf7qWO87/h8Us8QE7u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pn3FJ8EAAADbAAAADwAAAAAAAAAAAAAAAACXAgAAZHJzL2Rvd25y&#10;ZXYueG1sUEsFBgAAAAAEAAQA9QAAAIUDAAAAAA==&#10;" fillcolor="#c93" strokecolor="#0079c1" strokeweight="2pt">
                  <v:textbox>
                    <w:txbxContent>
                      <w:p w14:paraId="0608AF02" w14:textId="77777777" w:rsidR="00774981" w:rsidRDefault="00774981" w:rsidP="00D8713E">
                        <w:pPr>
                          <w:pStyle w:val="NormalWeb"/>
                          <w:spacing w:before="0" w:beforeAutospacing="0" w:after="0" w:afterAutospacing="0"/>
                          <w:jc w:val="center"/>
                          <w:rPr>
                            <w:sz w:val="24"/>
                            <w:szCs w:val="24"/>
                          </w:rPr>
                        </w:pPr>
                        <w:r>
                          <w:rPr>
                            <w:rFonts w:ascii="Calibri" w:eastAsia="ＭＳ 明朝" w:hAnsi="Calibri"/>
                            <w:color w:val="0079C1"/>
                            <w:kern w:val="24"/>
                          </w:rPr>
                          <w:t>Primary &amp; Secondary Treatment</w:t>
                        </w:r>
                      </w:p>
                    </w:txbxContent>
                  </v:textbox>
                </v:roundrect>
                <v:roundrect id="Rounded Rectangle 20" o:spid="_x0000_s1029" style="position:absolute;left:6745274;top:3095989;width:1688954;height:901377;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5K6YHwQAA&#10;ANsAAAAPAAAAZHJzL2Rvd25yZXYueG1sRE89b8IwEN2R+A/WIbGBA5UQSjFRFVqVrYVk6HiNj8Rt&#10;fI5iE9J/j4dKjE/ve5eNthUD9d44VrBaJiCIK6cN1wrK4m2xBeEDssbWMSn4Iw/ZfjrZYardjU80&#10;nEMtYgj7FBU0IXSplL5qyKJfuo44chfXWwwR9rXUPd5iuG3lOkk20qLh2NBgR3lD1e/5ahUY93P5&#10;eD18fRbltzfXIffv5mmr1Hw2vjyDCDSGh/jffdQK1nF9/BJ/gNzf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SumB8EAAADbAAAADwAAAAAAAAAAAAAAAACXAgAAZHJzL2Rvd25y&#10;ZXYueG1sUEsFBgAAAAAEAAQA9QAAAIUDAAAAAA==&#10;" fillcolor="#c93" strokecolor="#0079c1" strokeweight="2pt">
                  <v:textbox>
                    <w:txbxContent>
                      <w:p w14:paraId="137607B4" w14:textId="77777777" w:rsidR="00774981" w:rsidRDefault="00774981" w:rsidP="00D8713E">
                        <w:pPr>
                          <w:pStyle w:val="NormalWeb"/>
                          <w:spacing w:before="0" w:beforeAutospacing="0" w:after="0" w:afterAutospacing="0"/>
                          <w:jc w:val="center"/>
                          <w:rPr>
                            <w:sz w:val="24"/>
                            <w:szCs w:val="24"/>
                          </w:rPr>
                        </w:pPr>
                        <w:r>
                          <w:rPr>
                            <w:rFonts w:ascii="Calibri" w:eastAsia="ＭＳ 明朝" w:hAnsi="Calibri"/>
                            <w:color w:val="0079C1"/>
                            <w:kern w:val="24"/>
                            <w:sz w:val="22"/>
                            <w:szCs w:val="22"/>
                          </w:rPr>
                          <w:t>Land Application</w:t>
                        </w:r>
                      </w:p>
                    </w:txbxContent>
                  </v:textbox>
                </v:roundrect>
                <v:roundrect id="Rounded Rectangle 21" o:spid="_x0000_s1030" style="position:absolute;left:4171021;top:1322150;width:1688954;height:901377;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ZwOcxAAA&#10;ANsAAAAPAAAAZHJzL2Rvd25yZXYueG1sRI9Ba8JAFITvBf/D8oTe6iYKJURXkdhib23VQ4/P7DNZ&#10;zb4N2TVJ/323UOhxmJlvmNVmtI3oqfPGsYJ0loAgLp02XCk4HV+fMhA+IGtsHJOCb/KwWU8eVphr&#10;N/An9YdQiQhhn6OCOoQ2l9KXNVn0M9cSR+/iOoshyq6SusMhwm0j50nyLC0ajgs1tlTUVN4Od6vA&#10;uOvl/WX39XE8nb2594Xfm0Wm1ON03C5BBBrDf/iv/aYVzFP4/RJ/gFz/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lmcDnMQAAADbAAAADwAAAAAAAAAAAAAAAACXAgAAZHJzL2Rv&#10;d25yZXYueG1sUEsFBgAAAAAEAAQA9QAAAIgDAAAAAA==&#10;" fillcolor="#c93" strokecolor="#0079c1" strokeweight="2pt">
                  <v:textbox>
                    <w:txbxContent>
                      <w:p w14:paraId="0268B522" w14:textId="77777777" w:rsidR="00774981" w:rsidRDefault="00774981" w:rsidP="00D8713E">
                        <w:pPr>
                          <w:pStyle w:val="NormalWeb"/>
                          <w:spacing w:before="0" w:beforeAutospacing="0" w:after="0" w:afterAutospacing="0"/>
                          <w:jc w:val="center"/>
                          <w:rPr>
                            <w:sz w:val="24"/>
                            <w:szCs w:val="24"/>
                          </w:rPr>
                        </w:pPr>
                        <w:r>
                          <w:rPr>
                            <w:rFonts w:ascii="Calibri" w:eastAsia="ＭＳ 明朝" w:hAnsi="Calibri"/>
                            <w:color w:val="0079C1"/>
                            <w:kern w:val="24"/>
                          </w:rPr>
                          <w:t>Hauling</w:t>
                        </w:r>
                      </w:p>
                    </w:txbxContent>
                  </v:textbox>
                </v:roundrect>
                <v:roundrect id="Rounded Rectangle 22" o:spid="_x0000_s1031" style="position:absolute;left:2025929;top:1337312;width:1688954;height:901377;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6YN1xAAA&#10;ANsAAAAPAAAAZHJzL2Rvd25yZXYueG1sRI/BasMwEETvhfyD2EBvjRxTSnGiGBMo9GQaJ4f2tlgb&#10;y461cizFcf++KhR6HGbmDbPNZ9uLiUbfOlawXiUgiGunW24UnI5vT68gfEDW2DsmBd/kId8tHraY&#10;aXfnA01VaESEsM9QgQlhyKT0tSGLfuUG4uid3WgxRDk2Uo94j3DbyzRJXqTFluOCwYH2hupLdbMK&#10;PoZTVyUVFd3zsbx2nwf6Km+k1ONyLjYgAs3hP/zXftcK0hR+v8QfIHc/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8umDdcQAAADbAAAADwAAAAAAAAAAAAAAAACXAgAAZHJzL2Rv&#10;d25yZXYueG1sUEsFBgAAAAAEAAQA9QAAAIgDAAAAAA==&#10;" fillcolor="#c93" strokecolor="#436e22" strokeweight="2pt">
                  <v:textbox>
                    <w:txbxContent>
                      <w:p w14:paraId="4F240F24" w14:textId="77777777" w:rsidR="00774981" w:rsidRDefault="00774981" w:rsidP="00D8713E">
                        <w:pPr>
                          <w:pStyle w:val="NormalWeb"/>
                          <w:spacing w:before="0" w:beforeAutospacing="0" w:after="0" w:afterAutospacing="0"/>
                          <w:jc w:val="center"/>
                          <w:rPr>
                            <w:sz w:val="24"/>
                            <w:szCs w:val="24"/>
                          </w:rPr>
                        </w:pPr>
                        <w:r>
                          <w:rPr>
                            <w:rFonts w:ascii="Calibri" w:eastAsia="ＭＳ 明朝" w:hAnsi="Calibri"/>
                            <w:color w:val="0079C1"/>
                            <w:kern w:val="24"/>
                          </w:rPr>
                          <w:t>Dewatering</w:t>
                        </w:r>
                      </w:p>
                    </w:txbxContent>
                  </v:textbox>
                </v:roundrect>
                <v:roundrect id="Rounded Rectangle 23" o:spid="_x0000_s1032" style="position:absolute;left:2028938;top:2570652;width:1688954;height:750833;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pqmxQAA&#10;ANsAAAAPAAAAZHJzL2Rvd25yZXYueG1sRI/dasJAFITvC77DcgTv6kYtEqOriFqoUAV/wNtD9phE&#10;s2dDdquxT98tCF4OM/MNM5k1phQ3ql1hWUGvG4EgTq0uOFNwPHy+xyCcR9ZYWiYFD3Iwm7beJpho&#10;e+cd3fY+EwHCLkEFufdVIqVLczLourYiDt7Z1gZ9kHUmdY33ADel7EfRUBosOCzkWNEip/S6/zEK&#10;Th+99WZ7jQs5+j2sLnGZLrPdt1KddjMfg/DU+Ff42f7SCvoD+P8SfoCc/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imqbFAAAA2wAAAA8AAAAAAAAAAAAAAAAAlwIAAGRycy9k&#10;b3ducmV2LnhtbFBLBQYAAAAABAAEAPUAAACJAwAAAAA=&#10;" fillcolor="#9c6" strokecolor="#436e22" strokeweight="2pt">
                  <v:textbox>
                    <w:txbxContent>
                      <w:p w14:paraId="1AABCB6B" w14:textId="77777777" w:rsidR="00774981" w:rsidRDefault="00774981" w:rsidP="00D8713E">
                        <w:pPr>
                          <w:pStyle w:val="NormalWeb"/>
                          <w:spacing w:before="0" w:beforeAutospacing="0" w:after="0" w:afterAutospacing="0"/>
                          <w:jc w:val="center"/>
                          <w:rPr>
                            <w:sz w:val="24"/>
                            <w:szCs w:val="24"/>
                          </w:rPr>
                        </w:pPr>
                        <w:r>
                          <w:rPr>
                            <w:rFonts w:ascii="Calibri" w:eastAsia="ＭＳ 明朝" w:hAnsi="Calibri"/>
                            <w:color w:val="0079C1"/>
                            <w:kern w:val="24"/>
                          </w:rPr>
                          <w:t>Storage</w:t>
                        </w:r>
                      </w:p>
                    </w:txbxContent>
                  </v:textbox>
                </v:roundrect>
                <v:shapetype id="_x0000_t32" coordsize="21600,21600" o:spt="32" o:oned="t" path="m0,0l21600,21600e" filled="f">
                  <v:path arrowok="t" fillok="f" o:connecttype="none"/>
                  <o:lock v:ext="edit" shapetype="t"/>
                </v:shapetype>
                <v:shape id="Straight Arrow Connector 25" o:spid="_x0000_s1033" type="#_x0000_t32" style="position:absolute;left:1636287;top:1784210;width:389642;height:3791;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zBo4cIAAADbAAAADwAAAGRycy9kb3ducmV2LnhtbESPT2sCMRTE7wW/Q3iCt5p10SKrUdSy&#10;0Fvx3/2RPHcXNy9Lkq7bfvqmIPQ4zMxvmPV2sK3oyYfGsYLZNANBrJ1puFJwOZevSxAhIhtsHZOC&#10;bwqw3Yxe1lgY9+Aj9adYiQThUKCCOsaukDLomiyGqeuIk3dz3mJM0lfSeHwkuG1lnmVv0mLDaaHG&#10;jg416fvpyyroM92Wnwvt+3uO8yZef/aH8l2pyXjYrUBEGuJ/+Nn+MAryBfx9ST9Abn4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CzBo4cIAAADbAAAADwAAAAAAAAAAAAAA&#10;AAChAgAAZHJzL2Rvd25yZXYueG1sUEsFBgAAAAAEAAQA+QAAAJADAAAAAA==&#10;" strokecolor="#0079c1" strokeweight="2pt">
                  <v:stroke endarrow="open"/>
                  <v:shadow on="t" opacity="24903f" mv:blur="40000f" origin=",.5" offset="0,20000emu"/>
                </v:shape>
                <v:shape id="Straight Arrow Connector 27" o:spid="_x0000_s1034" type="#_x0000_t32" style="position:absolute;left:3749065;top:1772839;width:436144;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K5TDcMAAADbAAAADwAAAGRycy9kb3ducmV2LnhtbESPT2sCMRTE7wW/Q3hCbzXrYqusRrHK&#10;Qm+l/rk/kufu4uZlSdJ166c3hUKPw8z8hlltBtuKnnxoHCuYTjIQxNqZhisFp2P5sgARIrLB1jEp&#10;+KEAm/XoaYWFcTf+ov4QK5EgHApUUMfYFVIGXZPFMHEdcfIuzluMSfpKGo+3BLetzLPsTVpsOC3U&#10;2NGuJn09fFsFfabb8vNV+/6a46yJ5/v7rtwr9TwetksQkYb4H/5rfxgF+Rx+v6QfINcP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JSuUw3DAAAA2wAAAA8AAAAAAAAAAAAA&#10;AAAAoQIAAGRycy9kb3ducmV2LnhtbFBLBQYAAAAABAAEAPkAAACRAwAAAAA=&#10;" strokecolor="#0079c1" strokeweight="2pt">
                  <v:stroke endarrow="open"/>
                  <v:shadow on="t" opacity="24903f" mv:blur="40000f" origin=",.5" offset="0,20000emu"/>
                </v:shape>
                <v:shape id="Straight Arrow Connector 29" o:spid="_x0000_s1035" type="#_x0000_t32" style="position:absolute;left:5859975;top:1772839;width:885299;height:177383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n1i5MMAAADbAAAADwAAAGRycy9kb3ducmV2LnhtbESPT2sCMRTE7wW/Q3hCbzXrYouuRrHK&#10;Qm+l/rk/kufu4uZlSdJ166c3hUKPw8z8hlltBtuKnnxoHCuYTjIQxNqZhisFp2P5MgcRIrLB1jEp&#10;+KEAm/XoaYWFcTf+ov4QK5EgHApUUMfYFVIGXZPFMHEdcfIuzluMSfpKGo+3BLetzLPsTVpsOC3U&#10;2NGuJn09fFsFfabb8vNV+/6a46yJ5/v7rtwr9TwetksQkYb4H/5rfxgF+QJ+v6QfINcP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Ip9YuTDAAAA2wAAAA8AAAAAAAAAAAAA&#10;AAAAoQIAAGRycy9kb3ducmV2LnhtbFBLBQYAAAAABAAEAPkAAACRAwAAAAA=&#10;" strokecolor="#0079c1" strokeweight="2pt">
                  <v:stroke endarrow="open"/>
                  <v:shadow on="t" opacity="24903f" mv:blur="40000f" origin=",.5" offset="0,20000emu"/>
                </v:shape>
                <v:shape id="Straight Arrow Connector 31" o:spid="_x0000_s1036" type="#_x0000_t32" style="position:absolute;left:2870406;top:2238689;width:3009;height:331963;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AAxEcIAAADbAAAADwAAAGRycy9kb3ducmV2LnhtbESPS4vCMBSF9wPzH8IdcDemVXCkGkVE&#10;QXQhPhCX1+baFpub2kSt/94IAy4P5/FxhuPGlOJOtSssK4jbEQji1OqCMwX73fy3D8J5ZI2lZVLw&#10;JAfj0ffXEBNtH7yh+9ZnIoywS1BB7n2VSOnSnAy6tq2Ig3e2tUEfZJ1JXeMjjJtSdqKoJw0WHAg5&#10;VjTNKb1sbyZwZ+XfvDjgdbk6UnMwp1O8Xq+Uav00kwEIT43/hP/bC62gG8P7S/gBcvQC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oAAxEcIAAADbAAAADwAAAAAAAAAAAAAA&#10;AAChAgAAZHJzL2Rvd25yZXYueG1sUEsFBgAAAAAEAAQA+QAAAJADAAAAAA==&#10;" strokecolor="#2f4b19" strokeweight="2pt">
                  <v:stroke endarrow="open"/>
                  <v:shadow on="t" opacity="24903f" mv:blur="40000f" origin=",.5" offset="0,20000emu"/>
                </v:shape>
                <v:shapetype id="_x0000_t88" coordsize="21600,21600" o:spt="88" adj="1800,10800" path="m0,0qx10800@0l10800@2qy21600@11,10800@3l10800@1qy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3" o:spid="_x0000_s1037" type="#_x0000_t88" style="position:absolute;left:6161587;top:3356008;width:491220;height:4054062;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F/stwwAA&#10;ANsAAAAPAAAAZHJzL2Rvd25yZXYueG1sRI/NasMwEITvhbyD2EJujey6lOBaDiU0ca51Q+hxsba2&#10;ibUyluKft48KhR6HmfmGyXaz6cRIg2stK4g3EQjiyuqWawXnr8PTFoTzyBo7y6RgIQe7fPWQYart&#10;xJ80lr4WAcIuRQWN930qpasaMug2ticO3o8dDPogh1rqAacAN518jqJXabDlsNBgT/uGqmt5MwoK&#10;v52mpVwusS7O3y9ReeTrx0Wp9eP8/gbC0+z/w3/tk1aQJPD7JfwAmd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7F/stwwAAANsAAAAPAAAAAAAAAAAAAAAAAJcCAABkcnMvZG93&#10;bnJldi54bWxQSwUGAAAAAAQABAD1AAAAhwMAAAAA&#10;" adj="218" strokecolor="#0079c1" strokeweight="2pt">
                  <v:shadow on="t" opacity="24903f" mv:blur="40000f" origin=",.5" offset="0,20000emu"/>
                  <v:textbox>
                    <w:txbxContent>
                      <w:p w14:paraId="77C5C25D" w14:textId="77777777" w:rsidR="00774981" w:rsidRDefault="00774981" w:rsidP="00D8713E">
                        <w:pPr>
                          <w:pStyle w:val="NormalWeb"/>
                          <w:spacing w:before="0" w:beforeAutospacing="0" w:after="200" w:afterAutospacing="0" w:line="276" w:lineRule="auto"/>
                          <w:rPr>
                            <w:sz w:val="24"/>
                            <w:szCs w:val="24"/>
                          </w:rPr>
                        </w:pPr>
                        <w:r>
                          <w:rPr>
                            <w:rFonts w:ascii="Cambria" w:eastAsia="Times New Roman" w:hAnsi="Cambria"/>
                            <w:color w:val="000000" w:themeColor="text1"/>
                            <w:kern w:val="24"/>
                            <w:sz w:val="22"/>
                            <w:szCs w:val="22"/>
                          </w:rPr>
                          <w:t> </w:t>
                        </w:r>
                      </w:p>
                    </w:txbxContent>
                  </v:textbox>
                </v:shape>
                <v:shape id="Text Box 316" o:spid="_x0000_s1038" type="#_x0000_t202" style="position:absolute;left:5720341;top:5773126;width:2412933;height:6402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QioBwwAA&#10;ANsAAAAPAAAAZHJzL2Rvd25yZXYueG1sRI9Ba8JAFITvgv9heUJvumutRVNXkUqhJ8VUBW+P7DMJ&#10;zb4N2a1J/70rCB6HmfmGWaw6W4krNb50rGE8UiCIM2dKzjUcfr6GMxA+IBusHJOGf/KwWvZ7C0yM&#10;a3lP1zTkIkLYJ6ihCKFOpPRZQRb9yNXE0bu4xmKIssmlabCNcFvJV6XepcWS40KBNX0WlP2mf1bD&#10;cXs5n97ULt/Yad26Tkm2c6n1y6Bbf4AI1IVn+NH+NhomU7h/iT9ALm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HQioBwwAAANsAAAAPAAAAAAAAAAAAAAAAAJcCAABkcnMvZG93&#10;bnJldi54bWxQSwUGAAAAAAQABAD1AAAAhwMAAAAA&#10;" filled="f" stroked="f">
                  <v:textbox>
                    <w:txbxContent>
                      <w:p w14:paraId="3D7EAEDD" w14:textId="77777777" w:rsidR="00774981" w:rsidRDefault="00774981" w:rsidP="00D8713E">
                        <w:pPr>
                          <w:pStyle w:val="NormalWeb"/>
                          <w:spacing w:before="0" w:beforeAutospacing="0" w:after="0" w:afterAutospacing="0"/>
                          <w:rPr>
                            <w:sz w:val="24"/>
                            <w:szCs w:val="24"/>
                          </w:rPr>
                        </w:pPr>
                        <w:r>
                          <w:rPr>
                            <w:rFonts w:ascii="Cambria" w:eastAsia="ＭＳ 明朝" w:hAnsi="Cambria"/>
                            <w:color w:val="000000"/>
                            <w:kern w:val="24"/>
                          </w:rPr>
                          <w:t>Avoided Costs</w:t>
                        </w:r>
                      </w:p>
                    </w:txbxContent>
                  </v:textbox>
                </v:shape>
                <v:roundrect id="Rounded Rectangle 37" o:spid="_x0000_s1039" style="position:absolute;left:6745274;top:2018382;width:1688954;height:901377;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G6iuxAAA&#10;ANsAAAAPAAAAZHJzL2Rvd25yZXYueG1sRI9Ba8JAFITvBf/D8gRvdaNCKzGriLbYm2300OMz+5Js&#10;m30bsmtM/31XKPQ4zMw3TLYZbCN66rxxrGA2TUAQF04brhScT6+PSxA+IGtsHJOCH/KwWY8eMky1&#10;u/EH9XmoRISwT1FBHUKbSumLmiz6qWuJo1e6zmKIsquk7vAW4baR8yR5khYNx4UaW9rVVHznV6vA&#10;uK/y+LL/fD+dL95c+50/mMVSqcl42K5ABBrCf/iv/aYVLJ7h/iX+ALn+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8xuorsQAAADbAAAADwAAAAAAAAAAAAAAAACXAgAAZHJzL2Rv&#10;d25yZXYueG1sUEsFBgAAAAAEAAQA9QAAAIgDAAAAAA==&#10;" fillcolor="#c93" strokecolor="#0079c1" strokeweight="2pt">
                  <v:textbox>
                    <w:txbxContent>
                      <w:p w14:paraId="7013C130" w14:textId="77777777" w:rsidR="00774981" w:rsidRDefault="00774981" w:rsidP="00D8713E">
                        <w:pPr>
                          <w:pStyle w:val="NormalWeb"/>
                          <w:spacing w:before="0" w:beforeAutospacing="0" w:after="0" w:afterAutospacing="0"/>
                          <w:jc w:val="center"/>
                          <w:rPr>
                            <w:sz w:val="24"/>
                            <w:szCs w:val="24"/>
                          </w:rPr>
                        </w:pPr>
                        <w:r>
                          <w:rPr>
                            <w:rFonts w:ascii="Calibri" w:eastAsia="ＭＳ 明朝" w:hAnsi="Calibri"/>
                            <w:color w:val="0079C1"/>
                            <w:kern w:val="24"/>
                          </w:rPr>
                          <w:t>Landfill</w:t>
                        </w:r>
                      </w:p>
                    </w:txbxContent>
                  </v:textbox>
                </v:roundrect>
                <v:shape id="Straight Arrow Connector 44" o:spid="_x0000_s1040" type="#_x0000_t32" style="position:absolute;left:5859975;top:1772839;width:885299;height:696232;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aMo2sIAAADbAAAADwAAAGRycy9kb3ducmV2LnhtbESPwWrDMBBE74H8g9hCb4nc4JbgRg5J&#10;iqG30CS9L9LGNrZWRlIdt18fFQo9DjPzhtlsJ9uLkXxoHSt4WmYgiLUzLdcKLudqsQYRIrLB3jEp&#10;+KYA23I+22Bh3I0/aDzFWiQIhwIVNDEOhZRBN2QxLN1AnLyr8xZjkr6WxuMtwW0vV1n2Ii22nBYa&#10;HOjQkO5OX1bBmOm+Oj5rP3YrzNv4+bM/VG9KPT5Mu1cQkab4H/5rvxsFeQ6/X9IPkOU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uaMo2sIAAADbAAAADwAAAAAAAAAAAAAA&#10;AAChAgAAZHJzL2Rvd25yZXYueG1sUEsFBgAAAAAEAAQA+QAAAJADAAAAAA==&#10;" strokecolor="#0079c1" strokeweight="2pt">
                  <v:stroke endarrow="open"/>
                  <v:shadow on="t" opacity="24903f" mv:blur="40000f" origin=",.5" offset="0,20000emu"/>
                </v:shape>
                <v:shape id="Text Box 319" o:spid="_x0000_s1041" type="#_x0000_t202" style="position:absolute;left:2192485;top:4639304;width:1404507;height:99624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a7VMxAAA&#10;ANsAAAAPAAAAZHJzL2Rvd25yZXYueG1sRI9Bi8IwFITvgv8hvIW9aaosrluNIoqgIojVy96ezbMt&#10;27yUJmr11xthweMwM98w42ljSnGl2hWWFfS6EQji1OqCMwXHw7IzBOE8ssbSMim4k4PppN0aY6zt&#10;jfd0TXwmAoRdjApy76tYSpfmZNB1bUUcvLOtDfog60zqGm8BbkrZj6KBNFhwWMixonlO6V9yMQoe&#10;tDh9H8+/63W0vdjhfePLXe9Hqc+PZjYC4anx7/B/e6UVfA3g9SX8ADl5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EGu1TMQAAADbAAAADwAAAAAAAAAAAAAAAACXAgAAZHJzL2Rv&#10;d25yZXYueG1sUEsFBgAAAAAEAAQA9QAAAIgDAAAAAA==&#10;" filled="f" strokecolor="#0079c1" strokeweight="2.25pt">
                  <v:textbox>
                    <w:txbxContent>
                      <w:p w14:paraId="0475FEB1" w14:textId="77777777" w:rsidR="00774981" w:rsidRPr="000B745D" w:rsidRDefault="00774981" w:rsidP="00D8713E">
                        <w:pPr>
                          <w:pStyle w:val="NormalWeb"/>
                          <w:spacing w:before="0" w:beforeAutospacing="0" w:after="0" w:afterAutospacing="0"/>
                          <w:rPr>
                            <w:sz w:val="36"/>
                            <w:szCs w:val="24"/>
                          </w:rPr>
                        </w:pPr>
                        <w:r w:rsidRPr="000B745D">
                          <w:rPr>
                            <w:rFonts w:ascii="Cambria" w:eastAsia="ＭＳ 明朝" w:hAnsi="Cambria"/>
                            <w:color w:val="000000"/>
                            <w:kern w:val="24"/>
                            <w:sz w:val="24"/>
                          </w:rPr>
                          <w:t>Added Costs</w:t>
                        </w:r>
                        <w:r w:rsidRPr="000B745D">
                          <w:rPr>
                            <w:rFonts w:eastAsia="ＭＳ 明朝"/>
                            <w:color w:val="000000" w:themeColor="text1"/>
                            <w:kern w:val="24"/>
                            <w:sz w:val="24"/>
                          </w:rPr>
                          <w:t xml:space="preserve"> </w:t>
                        </w:r>
                      </w:p>
                    </w:txbxContent>
                  </v:textbox>
                </v:shape>
                <v:oval id="Oval 54" o:spid="_x0000_s1042" style="position:absolute;left:1705312;top:797437;width:2378852;height:290602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" filled="f" strokecolor="#0077c1" strokeweight="2.25pt">
                  <v:shadow on="t" opacity="22937f" mv:blur="40000f" origin=",.5" offset="0,23000emu"/>
                  <v:textbox>
                    <w:txbxContent>
                      <w:p w14:paraId="69D4296B" w14:textId="77777777" w:rsidR="00774981" w:rsidRDefault="00774981" w:rsidP="00D8713E">
                        <w:pPr>
                          <w:pStyle w:val="NormalWeb"/>
                          <w:spacing w:before="0" w:beforeAutospacing="0" w:after="200" w:afterAutospacing="0" w:line="276" w:lineRule="auto"/>
                          <w:rPr>
                            <w:sz w:val="24"/>
                            <w:szCs w:val="24"/>
                          </w:rPr>
                        </w:pPr>
                        <w:r>
                          <w:rPr>
                            <w:rFonts w:ascii="Cambria" w:eastAsia="Times New Roman" w:hAnsi="Cambria"/>
                            <w:color w:val="000000" w:themeColor="text1"/>
                            <w:kern w:val="24"/>
                            <w:sz w:val="22"/>
                            <w:szCs w:val="22"/>
                          </w:rPr>
                          <w:t> </w:t>
                        </w:r>
                      </w:p>
                    </w:txbxContent>
                  </v:textbox>
                </v:oval>
                <v:line id="Straight Connector 55" o:spid="_x0000_s1043" style="position:absolute;flip:y;visibility:visible;mso-wrap-style:square" from="2894739,3703464" to="2894739,463930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oORecUAAADbAAAADwAAAGRycy9kb3ducmV2LnhtbESPzWrDMBCE74W8g9hAb4nstjHBtRyS&#10;QGmvdX7OW2tjO7FWxlIT109fFQI9DjPzDZOtBtOKK/WusawgnkcgiEurG64U7HdvsyUI55E1tpZJ&#10;wQ85WOWThwxTbW/8SdfCVyJA2KWooPa+S6V0ZU0G3dx2xME72d6gD7KvpO7xFuCmlU9RlEiDDYeF&#10;Gjva1lReim+jYLPZXuJifOmOy2PydTjF5/H5fVTqcTqsX0F4Gvx/+N7+0AoWC/j7En6AzH8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yoORecUAAADbAAAADwAAAAAAAAAA&#10;AAAAAAChAgAAZHJzL2Rvd25yZXYueG1sUEsFBgAAAAAEAAQA+QAAAJMDAAAAAA==&#10;" strokecolor="#0079c1" strokeweight="2.25pt">
                  <v:shadow on="t" opacity="24903f" mv:blur="40000f" origin=",.5" offset="0,20000emu"/>
                </v:line>
                <v:roundrect id="Rounded Rectangle 56" o:spid="_x0000_s1044" style="position:absolute;left:6745274;top:4162249;width:1688954;height:901377;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iOiVxAAA&#10;ANsAAAAPAAAAZHJzL2Rvd25yZXYueG1sRI9Ba8JAFITvBf/D8oTe6kZLRWJWEW1pb7bRQ4/P7Euy&#10;bfZtyK4x/fduQfA4zMw3TLYebCN66rxxrGA6SUAQF04brhQcD29PCxA+IGtsHJOCP/KwXo0eMky1&#10;u/AX9XmoRISwT1FBHUKbSumLmiz6iWuJo1e6zmKIsquk7vAS4baRsySZS4uG40KNLW1rKn7zs1Vg&#10;3E+5f919fx6OJ2/O/da/m+eFUo/jYbMEEWgI9/Ct/aEVvMzh/0v8AXJ1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QYjolcQAAADbAAAADwAAAAAAAAAAAAAAAACXAgAAZHJzL2Rv&#10;d25yZXYueG1sUEsFBgAAAAAEAAQA9QAAAIgDAAAAAA==&#10;" fillcolor="#c93" strokecolor="#0079c1" strokeweight="2pt">
                  <v:textbox>
                    <w:txbxContent>
                      <w:p w14:paraId="14F63EA3" w14:textId="77777777" w:rsidR="00774981" w:rsidRDefault="00774981" w:rsidP="00D8713E">
                        <w:pPr>
                          <w:pStyle w:val="NormalWeb"/>
                          <w:spacing w:before="0" w:beforeAutospacing="0" w:after="0" w:afterAutospacing="0"/>
                          <w:jc w:val="center"/>
                          <w:rPr>
                            <w:sz w:val="24"/>
                            <w:szCs w:val="24"/>
                          </w:rPr>
                        </w:pPr>
                        <w:r>
                          <w:rPr>
                            <w:rFonts w:ascii="Calibri" w:eastAsia="ＭＳ 明朝" w:hAnsi="Calibri"/>
                            <w:color w:val="0079C1"/>
                            <w:kern w:val="24"/>
                          </w:rPr>
                          <w:t>Incineration</w:t>
                        </w:r>
                      </w:p>
                    </w:txbxContent>
                  </v:textbox>
                </v:roundrect>
                <v:roundrect id="Rounded Rectangle 57" o:spid="_x0000_s1045" style="position:absolute;left:6745274;top:993195;width:1688954;height:901377;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xE0OxQAA&#10;ANsAAAAPAAAAZHJzL2Rvd25yZXYueG1sRI/NbsIwEITvlXgHaytxK06LWlDAoCqA4Nbyc+hxGy+J&#10;IV5HsRPSt8eVKvU4mplvNPNlbyvRUeONYwXPowQEce604ULB6bh5moLwAVlj5ZgU/JCH5WLwMMdU&#10;uxvvqTuEQkQI+xQVlCHUqZQ+L8miH7maOHpn11gMUTaF1A3eItxW8iVJ3qRFw3GhxJqykvLrobUK&#10;jLucP9arr8/j6dubtsv81oynSg0f+/cZiEB9+A//tXdawesEfr/EHyAX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7ETQ7FAAAA2wAAAA8AAAAAAAAAAAAAAAAAlwIAAGRycy9k&#10;b3ducmV2LnhtbFBLBQYAAAAABAAEAPUAAACJAwAAAAA=&#10;" fillcolor="#c93" strokecolor="#0079c1" strokeweight="2pt">
                  <v:textbox>
                    <w:txbxContent>
                      <w:p w14:paraId="7FAB6D02" w14:textId="77777777" w:rsidR="00774981" w:rsidRDefault="00774981" w:rsidP="00D8713E">
                        <w:pPr>
                          <w:pStyle w:val="NormalWeb"/>
                          <w:spacing w:before="0" w:beforeAutospacing="0" w:after="0" w:afterAutospacing="0"/>
                          <w:jc w:val="center"/>
                          <w:rPr>
                            <w:sz w:val="24"/>
                            <w:szCs w:val="24"/>
                          </w:rPr>
                        </w:pPr>
                        <w:r>
                          <w:rPr>
                            <w:rFonts w:ascii="Calibri" w:eastAsia="ＭＳ 明朝" w:hAnsi="Calibri"/>
                            <w:color w:val="0079C1"/>
                            <w:kern w:val="24"/>
                            <w:sz w:val="22"/>
                            <w:szCs w:val="22"/>
                          </w:rPr>
                          <w:t>Class A Biosolids</w:t>
                        </w:r>
                      </w:p>
                    </w:txbxContent>
                  </v:textbox>
                </v:roundrect>
                <v:roundrect id="Rounded Rectangle 58" o:spid="_x0000_s1046" style="position:absolute;left:6745274;width:1688954;height:901377;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W9l8wQAA&#10;ANsAAAAPAAAAZHJzL2Rvd25yZXYueG1sRE89b8IwEN2R+A/WIXUjDkWtooBBFRS1G21gYLzGR+I2&#10;PkexSdJ/Xw9IHZ/e93o72kb01HnjWMEiSUEQl04brhScT4d5BsIHZI2NY1LwSx62m+lkjbl2A39S&#10;X4RKxBD2OSqoQ2hzKX1Zk0WfuJY4clfXWQwRdpXUHQ4x3DbyMU2fpUXDsaHGlnY1lT/FzSow7vt6&#10;fN1fPk7nL29u/c6/mWWm1MNsfFmBCDSGf/Hd/a4VPMWx8Uv8AXLz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X1vZfMEAAADbAAAADwAAAAAAAAAAAAAAAACXAgAAZHJzL2Rvd25y&#10;ZXYueG1sUEsFBgAAAAAEAAQA9QAAAIUDAAAAAA==&#10;" fillcolor="#c93" strokecolor="#0079c1" strokeweight="2pt">
                  <v:textbox>
                    <w:txbxContent>
                      <w:p w14:paraId="09D73C58" w14:textId="77777777" w:rsidR="00774981" w:rsidRDefault="00774981" w:rsidP="00D8713E">
                        <w:pPr>
                          <w:pStyle w:val="NormalWeb"/>
                          <w:spacing w:before="0" w:beforeAutospacing="0" w:after="0" w:afterAutospacing="0"/>
                          <w:jc w:val="center"/>
                          <w:rPr>
                            <w:sz w:val="24"/>
                            <w:szCs w:val="24"/>
                          </w:rPr>
                        </w:pPr>
                        <w:r>
                          <w:rPr>
                            <w:rFonts w:ascii="Calibri" w:eastAsia="ＭＳ 明朝" w:hAnsi="Calibri"/>
                            <w:color w:val="0079C1"/>
                            <w:kern w:val="24"/>
                            <w:sz w:val="22"/>
                            <w:szCs w:val="22"/>
                          </w:rPr>
                          <w:t>Long Term Storage</w:t>
                        </w:r>
                      </w:p>
                    </w:txbxContent>
                  </v:textbox>
                </v:roundrect>
                <w10:anchorlock/>
              </v:group>
            </w:pict>
          </mc:Fallback>
        </mc:AlternateContent>
      </w:r>
    </w:p>
    <w:p w14:paraId="06509620" w14:textId="0556058E" w:rsidR="00603928" w:rsidRDefault="00603928" w:rsidP="00603928">
      <w:pPr>
        <w:pStyle w:val="Caption"/>
        <w:jc w:val="center"/>
      </w:pPr>
      <w:bookmarkStart w:id="1" w:name="_Ref364346110"/>
      <w:r>
        <w:t xml:space="preserve">Figure </w:t>
      </w:r>
      <w:r w:rsidR="00C37C5F">
        <w:fldChar w:fldCharType="begin"/>
      </w:r>
      <w:r w:rsidR="00C37C5F">
        <w:instrText xml:space="preserve"> SEQ Figure \* ARABIC </w:instrText>
      </w:r>
      <w:r w:rsidR="00C37C5F">
        <w:fldChar w:fldCharType="separate"/>
      </w:r>
      <w:r w:rsidR="002F1227">
        <w:rPr>
          <w:noProof/>
        </w:rPr>
        <w:t>1</w:t>
      </w:r>
      <w:r w:rsidR="00C37C5F">
        <w:rPr>
          <w:noProof/>
        </w:rPr>
        <w:fldChar w:fldCharType="end"/>
      </w:r>
      <w:bookmarkEnd w:id="1"/>
      <w:r>
        <w:t xml:space="preserve">: Conceptual process flow for sludge treatment at a </w:t>
      </w:r>
      <w:r w:rsidR="001A79F1">
        <w:t>POTW</w:t>
      </w:r>
      <w:r>
        <w:t xml:space="preserve">. Costs avoided and costs added through the given </w:t>
      </w:r>
      <w:r w:rsidR="00F33577">
        <w:t xml:space="preserve">WTE </w:t>
      </w:r>
      <w:r>
        <w:t>scenario as marked.</w:t>
      </w:r>
    </w:p>
    <w:p w14:paraId="514C6C5A" w14:textId="6272D732" w:rsidR="00603928" w:rsidRDefault="0062438D" w:rsidP="00603928">
      <w:r>
        <w:t>For this work</w:t>
      </w:r>
      <w:r w:rsidR="00AF5D5E">
        <w:t>, our</w:t>
      </w:r>
      <w:r w:rsidR="00EA250E">
        <w:t xml:space="preserve"> model assumed</w:t>
      </w:r>
      <w:r w:rsidR="00603928">
        <w:t xml:space="preserve"> that all primary</w:t>
      </w:r>
      <w:r w:rsidR="00CD50F0">
        <w:t xml:space="preserve"> and secondary</w:t>
      </w:r>
      <w:r w:rsidR="002F57CC">
        <w:t xml:space="preserve"> plant</w:t>
      </w:r>
      <w:r w:rsidR="00EA250E">
        <w:t xml:space="preserve"> treatment processes we</w:t>
      </w:r>
      <w:r w:rsidR="00603928">
        <w:t>re held constant</w:t>
      </w:r>
      <w:r w:rsidR="00BE6523">
        <w:t xml:space="preserve"> (i.e. sunk costs)</w:t>
      </w:r>
      <w:r w:rsidR="00EA250E">
        <w:t>, and sludge wa</w:t>
      </w:r>
      <w:r w:rsidR="00603928">
        <w:t>s diverted after treatment</w:t>
      </w:r>
      <w:r w:rsidR="00861B8B">
        <w:t xml:space="preserve"> to a WTE process on-site</w:t>
      </w:r>
      <w:r w:rsidR="000064C5">
        <w:t>. This avoided</w:t>
      </w:r>
      <w:r w:rsidR="00603928">
        <w:t xml:space="preserve"> the costs associated with hauling and du</w:t>
      </w:r>
      <w:r w:rsidR="006569B7">
        <w:t>mping sludge at a disposal site</w:t>
      </w:r>
      <w:r w:rsidR="00FD7B49">
        <w:t xml:space="preserve">. The cost of hauling the sludge and </w:t>
      </w:r>
      <w:r w:rsidR="006569B7">
        <w:t xml:space="preserve">disposing of it are </w:t>
      </w:r>
      <w:r w:rsidR="00FD7B49">
        <w:t>regarded as avoided costs</w:t>
      </w:r>
      <w:r>
        <w:t xml:space="preserve"> if the sludge is being diverted </w:t>
      </w:r>
      <w:r>
        <w:lastRenderedPageBreak/>
        <w:t>for use as a WTE feedstock</w:t>
      </w:r>
      <w:r w:rsidR="000064C5">
        <w:t>. The model assumed</w:t>
      </w:r>
      <w:r w:rsidR="00FD7B49">
        <w:t xml:space="preserve"> that any bioenergy</w:t>
      </w:r>
      <w:r w:rsidR="001B3156">
        <w:t xml:space="preserve"> infrastructure</w:t>
      </w:r>
      <w:r w:rsidR="00FD7B49">
        <w:t xml:space="preserve"> will be developed on site with</w:t>
      </w:r>
      <w:r w:rsidR="00F33577">
        <w:t>in the footprint of</w:t>
      </w:r>
      <w:r w:rsidR="00FD7B49">
        <w:t xml:space="preserve"> the wastewater treatment plant, negating any costs associa</w:t>
      </w:r>
      <w:r w:rsidR="00DF3745">
        <w:t xml:space="preserve">ted with hauling the sludge to </w:t>
      </w:r>
      <w:r w:rsidR="00F33577">
        <w:t>a WTE facility off</w:t>
      </w:r>
      <w:r w:rsidR="00DF3745">
        <w:t xml:space="preserve"> site</w:t>
      </w:r>
      <w:r w:rsidR="00FD7B49">
        <w:t xml:space="preserve">. </w:t>
      </w:r>
    </w:p>
    <w:p w14:paraId="45961FF4" w14:textId="73F304B5" w:rsidR="00FD7B49" w:rsidRDefault="00FD7B49" w:rsidP="00603928">
      <w:r>
        <w:t xml:space="preserve">The plant may require development of some additional processes to ensure sludge meets </w:t>
      </w:r>
      <w:r w:rsidR="00EF2525">
        <w:t xml:space="preserve">standards </w:t>
      </w:r>
      <w:r>
        <w:t xml:space="preserve">for use as a bioenergy feedstock. </w:t>
      </w:r>
      <w:r w:rsidR="00E5059B">
        <w:t>We built the</w:t>
      </w:r>
      <w:r>
        <w:t xml:space="preserve"> model to consider dewatering the sludge and storing </w:t>
      </w:r>
      <w:r w:rsidR="00E5059B">
        <w:t>it</w:t>
      </w:r>
      <w:r>
        <w:t xml:space="preserve"> for a short period of time on site. Calls with industry experts suggested that use of dewatering and storage technologies may or may not be in place already, </w:t>
      </w:r>
      <w:r w:rsidR="00E5059B">
        <w:t>depending on</w:t>
      </w:r>
      <w:r>
        <w:t xml:space="preserve"> location. To capture the effects of dewatering and storing sludge, scenarios considering them as </w:t>
      </w:r>
      <w:r w:rsidR="00C73EA1">
        <w:t xml:space="preserve">either </w:t>
      </w:r>
      <w:r>
        <w:t xml:space="preserve">added costs </w:t>
      </w:r>
      <w:r w:rsidR="00C73EA1">
        <w:t xml:space="preserve">or </w:t>
      </w:r>
      <w:r w:rsidR="00CC2CA6">
        <w:t xml:space="preserve">zero </w:t>
      </w:r>
      <w:r>
        <w:t>costs were added, as</w:t>
      </w:r>
      <w:r w:rsidR="001A0D11">
        <w:t xml:space="preserve"> we</w:t>
      </w:r>
      <w:r>
        <w:t xml:space="preserve"> discuss fur</w:t>
      </w:r>
      <w:r w:rsidR="006F18EC">
        <w:t>ther in Section 6</w:t>
      </w:r>
      <w:r>
        <w:t xml:space="preserve">. </w:t>
      </w:r>
    </w:p>
    <w:p w14:paraId="1357B6AB" w14:textId="4D087B4E" w:rsidR="007A3E22" w:rsidRDefault="007A3E22" w:rsidP="007A3E22">
      <w:pPr>
        <w:pStyle w:val="Heading1"/>
      </w:pPr>
      <w:r>
        <w:t>3. Data Sources</w:t>
      </w:r>
    </w:p>
    <w:p w14:paraId="270781C8" w14:textId="42562A12" w:rsidR="007A3E22" w:rsidRDefault="007832A1" w:rsidP="007A3E22">
      <w:r>
        <w:t>We</w:t>
      </w:r>
      <w:r w:rsidR="007A3E22">
        <w:t xml:space="preserve"> compiled and analyzed </w:t>
      </w:r>
      <w:r>
        <w:t xml:space="preserve">several datasets </w:t>
      </w:r>
      <w:r w:rsidR="007A3E22">
        <w:t xml:space="preserve">in this work to differentiate sludge treatment costs </w:t>
      </w:r>
      <w:r>
        <w:t>among</w:t>
      </w:r>
      <w:r w:rsidR="007A3E22">
        <w:t xml:space="preserve"> localities</w:t>
      </w:r>
      <w:r w:rsidR="00B026F6">
        <w:t xml:space="preserve"> (Table 1)</w:t>
      </w:r>
      <w:r w:rsidR="007A3E22">
        <w:t>.  In order to construct national</w:t>
      </w:r>
      <w:r w:rsidR="00973489">
        <w:t>-</w:t>
      </w:r>
      <w:r w:rsidR="007A3E22">
        <w:t>level supply curves</w:t>
      </w:r>
      <w:r w:rsidR="00973489">
        <w:t>,</w:t>
      </w:r>
      <w:r w:rsidR="007A3E22">
        <w:t xml:space="preserve"> </w:t>
      </w:r>
      <w:r>
        <w:t xml:space="preserve">we used </w:t>
      </w:r>
      <w:r w:rsidR="007A3E22">
        <w:t>state</w:t>
      </w:r>
      <w:r>
        <w:t>-level</w:t>
      </w:r>
      <w:r w:rsidR="007A3E22">
        <w:t xml:space="preserve"> economic parameters to estimate state-</w:t>
      </w:r>
      <w:r>
        <w:t>level</w:t>
      </w:r>
      <w:r w:rsidR="007A3E22">
        <w:t xml:space="preserve"> costs</w:t>
      </w:r>
      <w:r>
        <w:t xml:space="preserve"> when data were only available at a national level.</w:t>
      </w:r>
    </w:p>
    <w:p w14:paraId="660AB051" w14:textId="363EF778" w:rsidR="007A3E22" w:rsidRDefault="007A3E22" w:rsidP="007A3E22">
      <w:pPr>
        <w:pStyle w:val="Caption"/>
        <w:keepNext/>
        <w:jc w:val="center"/>
      </w:pPr>
      <w:r>
        <w:t xml:space="preserve">Table </w:t>
      </w:r>
      <w:r w:rsidR="00C37C5F">
        <w:fldChar w:fldCharType="begin"/>
      </w:r>
      <w:r w:rsidR="00C37C5F">
        <w:instrText xml:space="preserve"> SEQ Table \* ARABIC </w:instrText>
      </w:r>
      <w:r w:rsidR="00C37C5F">
        <w:fldChar w:fldCharType="separate"/>
      </w:r>
      <w:r w:rsidR="002F1227">
        <w:rPr>
          <w:noProof/>
        </w:rPr>
        <w:t>1</w:t>
      </w:r>
      <w:r w:rsidR="00C37C5F">
        <w:rPr>
          <w:noProof/>
        </w:rPr>
        <w:fldChar w:fldCharType="end"/>
      </w:r>
      <w:r>
        <w:t xml:space="preserve">: </w:t>
      </w:r>
      <w:r w:rsidR="002676BE">
        <w:t>Datasets used</w:t>
      </w:r>
      <w:r>
        <w:t xml:space="preserve"> in this work</w:t>
      </w:r>
    </w:p>
    <w:tbl>
      <w:tblPr>
        <w:tblStyle w:val="LightShading"/>
        <w:tblW w:w="0" w:type="auto"/>
        <w:jc w:val="center"/>
        <w:tblLook w:val="04A0" w:firstRow="1" w:lastRow="0" w:firstColumn="1" w:lastColumn="0" w:noHBand="0" w:noVBand="1"/>
      </w:tblPr>
      <w:tblGrid>
        <w:gridCol w:w="3192"/>
        <w:gridCol w:w="3192"/>
      </w:tblGrid>
      <w:tr w:rsidR="001F0D57" w:rsidRPr="0019789E" w14:paraId="1BF2EF85" w14:textId="77777777" w:rsidTr="0096015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92" w:type="dxa"/>
          </w:tcPr>
          <w:p w14:paraId="431B0B63" w14:textId="77777777" w:rsidR="001F0D57" w:rsidRPr="00960159" w:rsidRDefault="001F0D57" w:rsidP="0055153C">
            <w:pPr>
              <w:jc w:val="center"/>
              <w:rPr>
                <w:sz w:val="18"/>
                <w:szCs w:val="18"/>
              </w:rPr>
            </w:pPr>
            <w:r w:rsidRPr="00960159">
              <w:rPr>
                <w:sz w:val="18"/>
                <w:szCs w:val="18"/>
              </w:rPr>
              <w:t>Point Resolution</w:t>
            </w:r>
          </w:p>
        </w:tc>
        <w:tc>
          <w:tcPr>
            <w:tcW w:w="3192" w:type="dxa"/>
          </w:tcPr>
          <w:p w14:paraId="6B72534F" w14:textId="77777777" w:rsidR="001F0D57" w:rsidRPr="00960159" w:rsidRDefault="001F0D57" w:rsidP="0055153C">
            <w:pPr>
              <w:jc w:val="center"/>
              <w:cnfStyle w:val="100000000000" w:firstRow="1" w:lastRow="0" w:firstColumn="0" w:lastColumn="0" w:oddVBand="0" w:evenVBand="0" w:oddHBand="0" w:evenHBand="0" w:firstRowFirstColumn="0" w:firstRowLastColumn="0" w:lastRowFirstColumn="0" w:lastRowLastColumn="0"/>
              <w:rPr>
                <w:sz w:val="18"/>
                <w:szCs w:val="18"/>
              </w:rPr>
            </w:pPr>
            <w:r w:rsidRPr="00960159">
              <w:rPr>
                <w:sz w:val="18"/>
                <w:szCs w:val="18"/>
              </w:rPr>
              <w:t>State Resolution</w:t>
            </w:r>
          </w:p>
        </w:tc>
      </w:tr>
      <w:tr w:rsidR="001F0D57" w:rsidRPr="0019789E" w14:paraId="18E852A5" w14:textId="77777777" w:rsidTr="00960159">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3192" w:type="dxa"/>
          </w:tcPr>
          <w:p w14:paraId="51DB717F" w14:textId="1F89CC09" w:rsidR="001F0D57" w:rsidRPr="00960159" w:rsidRDefault="001F0D57" w:rsidP="006129FC">
            <w:pPr>
              <w:jc w:val="center"/>
              <w:rPr>
                <w:b w:val="0"/>
                <w:sz w:val="18"/>
                <w:szCs w:val="18"/>
              </w:rPr>
            </w:pPr>
            <w:r>
              <w:rPr>
                <w:sz w:val="18"/>
                <w:szCs w:val="18"/>
              </w:rPr>
              <w:t xml:space="preserve">POTW Point Locations, </w:t>
            </w:r>
            <w:r w:rsidRPr="00960159">
              <w:rPr>
                <w:sz w:val="18"/>
                <w:szCs w:val="18"/>
              </w:rPr>
              <w:t>Sludge Production</w:t>
            </w:r>
            <w:r>
              <w:rPr>
                <w:sz w:val="18"/>
                <w:szCs w:val="18"/>
              </w:rPr>
              <w:t xml:space="preserve"> and Plant Inflow</w:t>
            </w:r>
            <w:r w:rsidRPr="00960159">
              <w:rPr>
                <w:sz w:val="18"/>
                <w:szCs w:val="18"/>
              </w:rPr>
              <w:t xml:space="preserve"> </w:t>
            </w:r>
            <w:r w:rsidR="006129FC">
              <w:rPr>
                <w:sz w:val="18"/>
                <w:szCs w:val="18"/>
              </w:rPr>
              <w:fldChar w:fldCharType="begin" w:fldLock="1"/>
            </w:r>
            <w:r w:rsidR="00537990">
              <w:rPr>
                <w:sz w:val="18"/>
                <w:szCs w:val="18"/>
              </w:rPr>
              <w:instrText>ADDIN CSL_CITATION { "citationItems" : [ { "id" : "ITEM-1", "itemData" : { "author" : [ { "dropping-particle" : "", "family" : "Milbrandt", "given" : "Anelia", "non-dropping-particle" : "", "parse-names" : false, "suffix" : "" }, { "dropping-particle" : "", "family" : "Seiple", "given" : "Timothy", "non-dropping-particle" : "", "parse-names" : false, "suffix" : "" }, { "dropping-particle" : "", "family" : "Heimiller", "given" : "Donna", "non-dropping-particle" : "", "parse-names" : false, "suffix" : "" }, { "dropping-particle" : "", "family" : "Skaggs", "given" : "Richard", "non-dropping-particle" : "", "parse-names" : false, "suffix" : "" }, { "dropping-particle" : "", "family" : "Coleman", "given" : "Andre", "non-dropping-particle" : "", "parse-names" : false, "suffix" : "" } ], "id" : "ITEM-1", "issued" : { "date-parts" : [ [ "0" ] ] }, "title" : "Wet Waste-to-Energy Resource Assessment (Pending Publication)", "type" : "article-journal" }, "uris" : [ "http://www.mendeley.com/documents/?uuid=88dd26c4-4f16-43ef-914a-ffb456e8f4c2" ] } ], "mendeley" : { "formattedCitation" : "[2]", "plainTextFormattedCitation" : "[2]", "previouslyFormattedCitation" : "[2]" }, "properties" : { "noteIndex" : 3 }, "schema" : "https://github.com/citation-style-language/schema/raw/master/csl-citation.json" }</w:instrText>
            </w:r>
            <w:r w:rsidR="006129FC">
              <w:rPr>
                <w:sz w:val="18"/>
                <w:szCs w:val="18"/>
              </w:rPr>
              <w:fldChar w:fldCharType="separate"/>
            </w:r>
            <w:r w:rsidR="006129FC" w:rsidRPr="006129FC">
              <w:rPr>
                <w:b w:val="0"/>
                <w:noProof/>
                <w:sz w:val="18"/>
                <w:szCs w:val="18"/>
              </w:rPr>
              <w:t>[2]</w:t>
            </w:r>
            <w:r w:rsidR="006129FC">
              <w:rPr>
                <w:sz w:val="18"/>
                <w:szCs w:val="18"/>
              </w:rPr>
              <w:fldChar w:fldCharType="end"/>
            </w:r>
          </w:p>
        </w:tc>
        <w:tc>
          <w:tcPr>
            <w:tcW w:w="3192" w:type="dxa"/>
          </w:tcPr>
          <w:p w14:paraId="46B7EC12" w14:textId="31F67DA4" w:rsidR="001F0D57" w:rsidRPr="00960159" w:rsidRDefault="001F0D57" w:rsidP="006129FC">
            <w:pPr>
              <w:jc w:val="center"/>
              <w:cnfStyle w:val="000000100000" w:firstRow="0" w:lastRow="0" w:firstColumn="0" w:lastColumn="0" w:oddVBand="0" w:evenVBand="0" w:oddHBand="1" w:evenHBand="0" w:firstRowFirstColumn="0" w:firstRowLastColumn="0" w:lastRowFirstColumn="0" w:lastRowLastColumn="0"/>
              <w:rPr>
                <w:sz w:val="18"/>
                <w:szCs w:val="18"/>
              </w:rPr>
            </w:pPr>
            <w:r w:rsidRPr="00960159">
              <w:rPr>
                <w:sz w:val="18"/>
                <w:szCs w:val="18"/>
              </w:rPr>
              <w:t xml:space="preserve">Labor Costs (U.S. Bureau of Labor Statistics </w:t>
            </w:r>
            <w:r w:rsidR="006129FC">
              <w:rPr>
                <w:sz w:val="18"/>
                <w:szCs w:val="18"/>
              </w:rPr>
              <w:fldChar w:fldCharType="begin" w:fldLock="1"/>
            </w:r>
            <w:r w:rsidR="006129FC">
              <w:rPr>
                <w:sz w:val="18"/>
                <w:szCs w:val="18"/>
              </w:rPr>
              <w:instrText>ADDIN CSL_CITATION { "citationItems" : [ { "id" : "ITEM-1", "itemData" : { "author" : [ { "dropping-particle" : "", "family" : "BLS", "given" : "", "non-dropping-particle" : "", "parse-names" : false, "suffix" : "" } ], "id" : "ITEM-1", "issued" : { "date-parts" : [ [ "2016" ] ] }, "publisher" : "United States Bureau of Labor Statistics", "title" : "Occupation: Water and Wastewater Treatment Plant and System Operators", "type" : "article" }, "uris" : [ "http://www.mendeley.com/documents/?uuid=89e70004-3c04-43e7-a9d3-9ca52684a9fa" ] } ], "mendeley" : { "formattedCitation" : "[3]", "plainTextFormattedCitation" : "[3]", "previouslyFormattedCitation" : "[3]" }, "properties" : { "noteIndex" : 3 }, "schema" : "https://github.com/citation-style-language/schema/raw/master/csl-citation.json" }</w:instrText>
            </w:r>
            <w:r w:rsidR="006129FC">
              <w:rPr>
                <w:sz w:val="18"/>
                <w:szCs w:val="18"/>
              </w:rPr>
              <w:fldChar w:fldCharType="separate"/>
            </w:r>
            <w:r w:rsidR="006129FC" w:rsidRPr="006129FC">
              <w:rPr>
                <w:noProof/>
                <w:sz w:val="18"/>
                <w:szCs w:val="18"/>
              </w:rPr>
              <w:t>[3]</w:t>
            </w:r>
            <w:r w:rsidR="006129FC">
              <w:rPr>
                <w:sz w:val="18"/>
                <w:szCs w:val="18"/>
              </w:rPr>
              <w:fldChar w:fldCharType="end"/>
            </w:r>
          </w:p>
        </w:tc>
      </w:tr>
      <w:tr w:rsidR="001F0D57" w:rsidRPr="0019789E" w14:paraId="4BC9AE71" w14:textId="77777777" w:rsidTr="00960159">
        <w:trPr>
          <w:trHeight w:val="531"/>
          <w:jc w:val="center"/>
        </w:trPr>
        <w:tc>
          <w:tcPr>
            <w:cnfStyle w:val="001000000000" w:firstRow="0" w:lastRow="0" w:firstColumn="1" w:lastColumn="0" w:oddVBand="0" w:evenVBand="0" w:oddHBand="0" w:evenHBand="0" w:firstRowFirstColumn="0" w:firstRowLastColumn="0" w:lastRowFirstColumn="0" w:lastRowLastColumn="0"/>
            <w:tcW w:w="3192" w:type="dxa"/>
          </w:tcPr>
          <w:p w14:paraId="23B75132" w14:textId="35E35BB5" w:rsidR="001F0D57" w:rsidRPr="00960159" w:rsidRDefault="001F0D57" w:rsidP="006129FC">
            <w:pPr>
              <w:jc w:val="center"/>
              <w:rPr>
                <w:sz w:val="18"/>
                <w:szCs w:val="18"/>
              </w:rPr>
            </w:pPr>
            <w:r>
              <w:rPr>
                <w:sz w:val="18"/>
                <w:szCs w:val="18"/>
              </w:rPr>
              <w:t xml:space="preserve">Landfill Locations and Tipping Fees </w:t>
            </w:r>
            <w:r w:rsidR="006129FC">
              <w:rPr>
                <w:sz w:val="18"/>
                <w:szCs w:val="18"/>
              </w:rPr>
              <w:fldChar w:fldCharType="begin" w:fldLock="1"/>
            </w:r>
            <w:r w:rsidR="006129FC">
              <w:rPr>
                <w:sz w:val="18"/>
                <w:szCs w:val="18"/>
              </w:rPr>
              <w:instrText>ADDIN CSL_CITATION { "citationItems" : [ { "id" : "ITEM-1", "itemData" : { "author" : [ { "dropping-particle" : "", "family" : "Journal", "given" : "Waste Business", "non-dropping-particle" : "", "parse-names" : false, "suffix" : "" } ], "id" : "ITEM-1", "issued" : { "date-parts" : [ [ "2016" ] ] }, "publisher" : "Waste Business Journal", "title" : "Directory of Waste Processing &amp; Disposal Sites", "type" : "report" }, "uris" : [ "http://www.mendeley.com/documents/?uuid=0b41084f-0a33-49b4-a0ec-2d508ff09f29" ] } ], "mendeley" : { "formattedCitation" : "[4]", "plainTextFormattedCitation" : "[4]", "previouslyFormattedCitation" : "[4]" }, "properties" : { "noteIndex" : 3 }, "schema" : "https://github.com/citation-style-language/schema/raw/master/csl-citation.json" }</w:instrText>
            </w:r>
            <w:r w:rsidR="006129FC">
              <w:rPr>
                <w:sz w:val="18"/>
                <w:szCs w:val="18"/>
              </w:rPr>
              <w:fldChar w:fldCharType="separate"/>
            </w:r>
            <w:r w:rsidR="006129FC" w:rsidRPr="006129FC">
              <w:rPr>
                <w:b w:val="0"/>
                <w:noProof/>
                <w:sz w:val="18"/>
                <w:szCs w:val="18"/>
              </w:rPr>
              <w:t>[4]</w:t>
            </w:r>
            <w:r w:rsidR="006129FC">
              <w:rPr>
                <w:sz w:val="18"/>
                <w:szCs w:val="18"/>
              </w:rPr>
              <w:fldChar w:fldCharType="end"/>
            </w:r>
          </w:p>
        </w:tc>
        <w:tc>
          <w:tcPr>
            <w:tcW w:w="3192" w:type="dxa"/>
          </w:tcPr>
          <w:p w14:paraId="430C5946" w14:textId="7B91FD46" w:rsidR="001F0D57" w:rsidRPr="00960159" w:rsidRDefault="001F0D57" w:rsidP="006129FC">
            <w:pPr>
              <w:jc w:val="center"/>
              <w:cnfStyle w:val="000000000000" w:firstRow="0" w:lastRow="0" w:firstColumn="0" w:lastColumn="0" w:oddVBand="0" w:evenVBand="0" w:oddHBand="0" w:evenHBand="0" w:firstRowFirstColumn="0" w:firstRowLastColumn="0" w:lastRowFirstColumn="0" w:lastRowLastColumn="0"/>
              <w:rPr>
                <w:sz w:val="18"/>
                <w:szCs w:val="18"/>
              </w:rPr>
            </w:pPr>
            <w:r w:rsidRPr="00960159">
              <w:rPr>
                <w:sz w:val="18"/>
                <w:szCs w:val="18"/>
              </w:rPr>
              <w:t xml:space="preserve">Prices of Electricity &amp; Fuel (U.S. Energy Information Administration </w:t>
            </w:r>
            <w:r w:rsidR="006129FC">
              <w:rPr>
                <w:sz w:val="18"/>
                <w:szCs w:val="18"/>
              </w:rPr>
              <w:fldChar w:fldCharType="begin" w:fldLock="1"/>
            </w:r>
            <w:r w:rsidR="006129FC">
              <w:rPr>
                <w:sz w:val="18"/>
                <w:szCs w:val="18"/>
              </w:rPr>
              <w:instrText>ADDIN CSL_CITATION { "citationItems" : [ { "id" : "ITEM-1", "itemData" : { "author" : [ { "dropping-particle" : "", "family" : "EIA", "given" : "", "non-dropping-particle" : "", "parse-names" : false, "suffix" : "" } ], "id" : "ITEM-1", "issued" : { "date-parts" : [ [ "0" ] ] }, "publisher" : "United States Energy Information Administration", "title" : "Gasoline and Diesel Fuel Update", "type" : "article" }, "uris" : [ "http://www.mendeley.com/documents/?uuid=f5c54789-a5ff-4510-95cd-75455723cd72" ] }, { "id" : "ITEM-2", "itemData" : { "author" : [ { "dropping-particle" : "", "family" : "EIA", "given" : "", "non-dropping-particle" : "", "parse-names" : false, "suffix" : "" } ], "id" : "ITEM-2", "issued" : { "date-parts" : [ [ "0" ] ] }, "publisher" : "United States Energy Information Administration", "title" : "Average Price of Electricity to Ultimate Customers by End-Use Sector", "type" : "article" }, "uris" : [ "http://www.mendeley.com/documents/?uuid=8d797649-130e-4f85-afb5-42ee93123cc9" ] } ], "mendeley" : { "formattedCitation" : "[5], [6]", "plainTextFormattedCitation" : "[5], [6]", "previouslyFormattedCitation" : "[5], [6]" }, "properties" : { "noteIndex" : 3 }, "schema" : "https://github.com/citation-style-language/schema/raw/master/csl-citation.json" }</w:instrText>
            </w:r>
            <w:r w:rsidR="006129FC">
              <w:rPr>
                <w:sz w:val="18"/>
                <w:szCs w:val="18"/>
              </w:rPr>
              <w:fldChar w:fldCharType="separate"/>
            </w:r>
            <w:r w:rsidR="006129FC" w:rsidRPr="006129FC">
              <w:rPr>
                <w:noProof/>
                <w:sz w:val="18"/>
                <w:szCs w:val="18"/>
              </w:rPr>
              <w:t>[5], [6]</w:t>
            </w:r>
            <w:r w:rsidR="006129FC">
              <w:rPr>
                <w:sz w:val="18"/>
                <w:szCs w:val="18"/>
              </w:rPr>
              <w:fldChar w:fldCharType="end"/>
            </w:r>
          </w:p>
        </w:tc>
      </w:tr>
      <w:tr w:rsidR="001F0D57" w:rsidRPr="0019789E" w14:paraId="07A21BBC" w14:textId="77777777" w:rsidTr="00960159">
        <w:trPr>
          <w:cnfStyle w:val="000000100000" w:firstRow="0" w:lastRow="0" w:firstColumn="0" w:lastColumn="0" w:oddVBand="0" w:evenVBand="0" w:oddHBand="1" w:evenHBand="0" w:firstRowFirstColumn="0" w:firstRowLastColumn="0" w:lastRowFirstColumn="0" w:lastRowLastColumn="0"/>
          <w:trHeight w:val="153"/>
          <w:jc w:val="center"/>
        </w:trPr>
        <w:tc>
          <w:tcPr>
            <w:cnfStyle w:val="001000000000" w:firstRow="0" w:lastRow="0" w:firstColumn="1" w:lastColumn="0" w:oddVBand="0" w:evenVBand="0" w:oddHBand="0" w:evenHBand="0" w:firstRowFirstColumn="0" w:firstRowLastColumn="0" w:lastRowFirstColumn="0" w:lastRowLastColumn="0"/>
            <w:tcW w:w="3192" w:type="dxa"/>
          </w:tcPr>
          <w:p w14:paraId="133600FE" w14:textId="77777777" w:rsidR="001F0D57" w:rsidRPr="00960159" w:rsidRDefault="001F0D57" w:rsidP="0055153C">
            <w:pPr>
              <w:jc w:val="center"/>
              <w:rPr>
                <w:sz w:val="18"/>
                <w:szCs w:val="18"/>
              </w:rPr>
            </w:pPr>
          </w:p>
        </w:tc>
        <w:tc>
          <w:tcPr>
            <w:tcW w:w="3192" w:type="dxa"/>
          </w:tcPr>
          <w:p w14:paraId="783796D3" w14:textId="786E0329" w:rsidR="001F0D57" w:rsidRPr="00960159" w:rsidRDefault="001F0D57" w:rsidP="006129FC">
            <w:pPr>
              <w:jc w:val="center"/>
              <w:cnfStyle w:val="000000100000" w:firstRow="0" w:lastRow="0" w:firstColumn="0" w:lastColumn="0" w:oddVBand="0" w:evenVBand="0" w:oddHBand="1" w:evenHBand="0" w:firstRowFirstColumn="0" w:firstRowLastColumn="0" w:lastRowFirstColumn="0" w:lastRowLastColumn="0"/>
              <w:rPr>
                <w:sz w:val="18"/>
                <w:szCs w:val="18"/>
              </w:rPr>
            </w:pPr>
            <w:r w:rsidRPr="00960159">
              <w:rPr>
                <w:sz w:val="18"/>
                <w:szCs w:val="18"/>
              </w:rPr>
              <w:t xml:space="preserve">Sludge Disposal Practices (North East Biosolids and Residuals Association </w:t>
            </w:r>
            <w:r w:rsidR="006129FC">
              <w:rPr>
                <w:sz w:val="18"/>
                <w:szCs w:val="18"/>
              </w:rPr>
              <w:fldChar w:fldCharType="begin" w:fldLock="1"/>
            </w:r>
            <w:r w:rsidR="006129FC">
              <w:rPr>
                <w:sz w:val="18"/>
                <w:szCs w:val="18"/>
              </w:rPr>
              <w:instrText>ADDIN CSL_CITATION { "citationItems" : [ { "id" : "ITEM-1", "itemData" : { "author" : [ { "dropping-particle" : "", "family" : "NEBRA", "given" : "", "non-dropping-particle" : "", "parse-names" : false, "suffix" : "" } ], "id" : "ITEM-1", "issued" : { "date-parts" : [ [ "2007" ] ] }, "publisher" : "North East Biosolids and Residuals Association (NEBRA)", "title" : "A National Biosolids Regulation, Quality, End Use &amp; Disposal Survey", "type" : "report" }, "uris" : [ "http://www.mendeley.com/documents/?uuid=60fa81dd-dafe-4993-93d6-43bab3d58de6" ] } ], "mendeley" : { "formattedCitation" : "[7]", "plainTextFormattedCitation" : "[7]", "previouslyFormattedCitation" : "[7]" }, "properties" : { "noteIndex" : 3 }, "schema" : "https://github.com/citation-style-language/schema/raw/master/csl-citation.json" }</w:instrText>
            </w:r>
            <w:r w:rsidR="006129FC">
              <w:rPr>
                <w:sz w:val="18"/>
                <w:szCs w:val="18"/>
              </w:rPr>
              <w:fldChar w:fldCharType="separate"/>
            </w:r>
            <w:r w:rsidR="006129FC" w:rsidRPr="006129FC">
              <w:rPr>
                <w:noProof/>
                <w:sz w:val="18"/>
                <w:szCs w:val="18"/>
              </w:rPr>
              <w:t>[7]</w:t>
            </w:r>
            <w:r w:rsidR="006129FC">
              <w:rPr>
                <w:sz w:val="18"/>
                <w:szCs w:val="18"/>
              </w:rPr>
              <w:fldChar w:fldCharType="end"/>
            </w:r>
          </w:p>
        </w:tc>
      </w:tr>
    </w:tbl>
    <w:p w14:paraId="710EB12B" w14:textId="77777777" w:rsidR="007A3E22" w:rsidRDefault="007A3E22" w:rsidP="007A3E22"/>
    <w:p w14:paraId="5D6760A4" w14:textId="45EC5F4C" w:rsidR="00F6199F" w:rsidRDefault="00F6199F" w:rsidP="00F6199F">
      <w:r>
        <w:t>Unfortunately</w:t>
      </w:r>
      <w:r w:rsidR="002676BE">
        <w:t>,</w:t>
      </w:r>
      <w:r>
        <w:t xml:space="preserve"> detailed plant-by-plant data for how sludge is disposed of is not readily available. Sludge disposal trends were available by state</w:t>
      </w:r>
      <w:r w:rsidR="006129FC">
        <w:t xml:space="preserve"> in NEBRA, 2007</w:t>
      </w:r>
      <w:r>
        <w:t xml:space="preserve">; therefore generalized trends for the state were </w:t>
      </w:r>
      <w:r w:rsidR="00323C0B">
        <w:t>depicted</w:t>
      </w:r>
      <w:r>
        <w:t xml:space="preserve"> in economic modeling for POTW</w:t>
      </w:r>
      <w:r w:rsidR="0008166D">
        <w:t xml:space="preserve"> costs</w:t>
      </w:r>
      <w:r>
        <w:t>.</w:t>
      </w:r>
      <w:r w:rsidR="006129FC">
        <w:fldChar w:fldCharType="begin" w:fldLock="1"/>
      </w:r>
      <w:r w:rsidR="006129FC">
        <w:instrText>ADDIN CSL_CITATION { "citationItems" : [ { "id" : "ITEM-1", "itemData" : { "author" : [ { "dropping-particle" : "", "family" : "NEBRA", "given" : "", "non-dropping-particle" : "", "parse-names" : false, "suffix" : "" } ], "id" : "ITEM-1", "issued" : { "date-parts" : [ [ "2007" ] ] }, "publisher" : "North East Biosolids and Residuals Association (NEBRA)", "title" : "A National Biosolids Regulation, Quality, End Use &amp; Disposal Survey", "type" : "report" }, "uris" : [ "http://www.mendeley.com/documents/?uuid=60fa81dd-dafe-4993-93d6-43bab3d58de6" ] } ], "mendeley" : { "formattedCitation" : "[7]", "plainTextFormattedCitation" : "[7]", "previouslyFormattedCitation" : "[7]" }, "properties" : { "noteIndex" : 3 }, "schema" : "https://github.com/citation-style-language/schema/raw/master/csl-citation.json" }</w:instrText>
      </w:r>
      <w:r w:rsidR="006129FC">
        <w:fldChar w:fldCharType="separate"/>
      </w:r>
      <w:r w:rsidR="006129FC" w:rsidRPr="006129FC">
        <w:rPr>
          <w:noProof/>
        </w:rPr>
        <w:t>[7]</w:t>
      </w:r>
      <w:r w:rsidR="006129FC">
        <w:fldChar w:fldCharType="end"/>
      </w:r>
      <w:r>
        <w:t xml:space="preserve"> Developing a decision </w:t>
      </w:r>
      <w:r w:rsidR="001F0D57">
        <w:t>matrix</w:t>
      </w:r>
      <w:r>
        <w:t xml:space="preserve"> within the model to </w:t>
      </w:r>
      <w:r w:rsidR="008707AD">
        <w:t>assign</w:t>
      </w:r>
      <w:r>
        <w:t xml:space="preserve"> end disposal costs for sludge between different plants is a significant aspect of the economics of the</w:t>
      </w:r>
      <w:r w:rsidR="001F0D57">
        <w:t xml:space="preserve"> WTE </w:t>
      </w:r>
      <w:r>
        <w:t xml:space="preserve"> scenario</w:t>
      </w:r>
      <w:r w:rsidR="001F0D57">
        <w:t xml:space="preserve"> we considered in this work</w:t>
      </w:r>
      <w:r w:rsidR="003D2A16">
        <w:t>, and is discussed in Section 4.1 below.</w:t>
      </w:r>
      <w:r>
        <w:t xml:space="preserve"> </w:t>
      </w:r>
    </w:p>
    <w:p w14:paraId="61F3641E" w14:textId="1BF24FFC" w:rsidR="00F6199F" w:rsidRDefault="00F6199F" w:rsidP="00F6199F">
      <w:pPr>
        <w:spacing w:after="0"/>
      </w:pPr>
      <w:r>
        <w:t xml:space="preserve">The following disposal alternatives </w:t>
      </w:r>
      <w:r w:rsidR="003D2A16">
        <w:t>we</w:t>
      </w:r>
      <w:r>
        <w:t xml:space="preserve">re considered in this work: </w:t>
      </w:r>
    </w:p>
    <w:p w14:paraId="5154CC5B" w14:textId="77777777" w:rsidR="00F6199F" w:rsidRDefault="00F6199F" w:rsidP="00F6199F">
      <w:pPr>
        <w:pStyle w:val="ListParagraph"/>
        <w:numPr>
          <w:ilvl w:val="0"/>
          <w:numId w:val="10"/>
        </w:numPr>
      </w:pPr>
      <w:r>
        <w:t>Landfilling</w:t>
      </w:r>
    </w:p>
    <w:p w14:paraId="3D30A9C2" w14:textId="39A2CAD1" w:rsidR="00F6199F" w:rsidRDefault="006C7CD7" w:rsidP="00F6199F">
      <w:pPr>
        <w:pStyle w:val="ListParagraph"/>
        <w:numPr>
          <w:ilvl w:val="0"/>
          <w:numId w:val="10"/>
        </w:numPr>
      </w:pPr>
      <w:r>
        <w:t>Land a</w:t>
      </w:r>
      <w:r w:rsidR="00F6199F">
        <w:t>pplication</w:t>
      </w:r>
    </w:p>
    <w:p w14:paraId="0EED4422" w14:textId="77777777" w:rsidR="00F6199F" w:rsidRDefault="00F6199F" w:rsidP="00F6199F">
      <w:pPr>
        <w:pStyle w:val="ListParagraph"/>
        <w:numPr>
          <w:ilvl w:val="0"/>
          <w:numId w:val="10"/>
        </w:numPr>
      </w:pPr>
      <w:r>
        <w:t>Incineration</w:t>
      </w:r>
    </w:p>
    <w:p w14:paraId="3F5B78DC" w14:textId="74D751C5" w:rsidR="00F6199F" w:rsidRDefault="006C7CD7" w:rsidP="00F6199F">
      <w:pPr>
        <w:pStyle w:val="ListParagraph"/>
        <w:numPr>
          <w:ilvl w:val="0"/>
          <w:numId w:val="10"/>
        </w:numPr>
      </w:pPr>
      <w:r>
        <w:t>Long-term s</w:t>
      </w:r>
      <w:r w:rsidR="00F6199F">
        <w:t>torage</w:t>
      </w:r>
    </w:p>
    <w:p w14:paraId="333865B7" w14:textId="27894B7D" w:rsidR="00F6199F" w:rsidRDefault="006C7CD7" w:rsidP="00F6199F">
      <w:pPr>
        <w:pStyle w:val="ListParagraph"/>
        <w:numPr>
          <w:ilvl w:val="0"/>
          <w:numId w:val="10"/>
        </w:numPr>
      </w:pPr>
      <w:r>
        <w:t>Class A biosolids t</w:t>
      </w:r>
      <w:r w:rsidR="00F6199F">
        <w:t>reatment</w:t>
      </w:r>
    </w:p>
    <w:p w14:paraId="034102FB" w14:textId="0FC6D41F" w:rsidR="00D47A53" w:rsidRDefault="00D47A53" w:rsidP="00F6199F"/>
    <w:p w14:paraId="14E17D42" w14:textId="39D0E032" w:rsidR="006164D3" w:rsidRDefault="00DF75C0" w:rsidP="00F6199F">
      <w:r>
        <w:t xml:space="preserve">Costs for each of these alternatives </w:t>
      </w:r>
      <w:r w:rsidR="006164D3">
        <w:t xml:space="preserve"> were computed in terms of dollars per wet ton of sewage sludge from EPA’s </w:t>
      </w:r>
      <w:r w:rsidR="006164D3">
        <w:rPr>
          <w:i/>
        </w:rPr>
        <w:t>Handbook for Estimating Sludge Management Costs</w:t>
      </w:r>
      <w:r w:rsidR="00555C38">
        <w:rPr>
          <w:i/>
        </w:rPr>
        <w:t>.</w:t>
      </w:r>
      <w:r w:rsidR="00555C38">
        <w:rPr>
          <w:i/>
        </w:rPr>
        <w:fldChar w:fldCharType="begin" w:fldLock="1"/>
      </w:r>
      <w:r w:rsidR="00195ED4">
        <w:rPr>
          <w:i/>
        </w:rPr>
        <w:instrText>ADDIN CSL_CITATION { "citationItems" : [ { "id" : "ITEM-1", "itemData" : { "ISBN" : "EPA/625/6-85/010", "author" : [ { "dropping-particle" : "", "family" : "EPA", "given" : "", "non-dropping-particle" : "", "parse-names" : false, "suffix" : "" } ], "id" : "ITEM-1", "issued" : { "date-parts" : [ [ "1985" ] ] }, "publisher" : "United States Environmental Protection Agency", "title" : "Handbook: Estimating Sludge Management Costs", "type" : "report" }, "uris" : [ "http://www.mendeley.com/documents/?uuid=b41a82ca-4681-45fd-883b-c61e58656530" ] } ], "mendeley" : { "formattedCitation" : "[8]", "plainTextFormattedCitation" : "[8]", "previouslyFormattedCitation" : "[8]" }, "properties" : { "noteIndex" : 5 }, "schema" : "https://github.com/citation-style-language/schema/raw/master/csl-citation.json" }</w:instrText>
      </w:r>
      <w:r w:rsidR="00555C38">
        <w:rPr>
          <w:i/>
        </w:rPr>
        <w:fldChar w:fldCharType="separate"/>
      </w:r>
      <w:r w:rsidR="00555C38" w:rsidRPr="00555C38">
        <w:rPr>
          <w:noProof/>
        </w:rPr>
        <w:t>[8]</w:t>
      </w:r>
      <w:r w:rsidR="00555C38">
        <w:rPr>
          <w:i/>
        </w:rPr>
        <w:fldChar w:fldCharType="end"/>
      </w:r>
      <w:r w:rsidR="00555C38">
        <w:rPr>
          <w:i/>
        </w:rPr>
        <w:t xml:space="preserve"> </w:t>
      </w:r>
      <w:r w:rsidR="006164D3">
        <w:t>This report provides cost estimation algorithms for the most common sludge treatment and management techniques.</w:t>
      </w:r>
      <w:r w:rsidR="00555C38" w:rsidRPr="00555C38">
        <w:t xml:space="preserve"> </w:t>
      </w:r>
      <w:r w:rsidR="00555C38">
        <w:t>Datasets for</w:t>
      </w:r>
      <w:r w:rsidR="009F384E">
        <w:t xml:space="preserve"> the</w:t>
      </w:r>
      <w:r w:rsidR="00555C38">
        <w:t xml:space="preserve"> </w:t>
      </w:r>
      <w:proofErr w:type="gramStart"/>
      <w:r w:rsidR="00555C38">
        <w:t>amount</w:t>
      </w:r>
      <w:proofErr w:type="gramEnd"/>
      <w:r w:rsidR="00555C38">
        <w:t xml:space="preserve"> of solids produced and wastewater inflow were available for POTWs across the country (</w:t>
      </w:r>
      <w:r w:rsidR="00221771">
        <w:t>Milbrandt et al, 2017), which allowed</w:t>
      </w:r>
      <w:r w:rsidR="00555C38">
        <w:t xml:space="preserve"> for </w:t>
      </w:r>
      <w:r w:rsidR="00273BEE">
        <w:t>modeling</w:t>
      </w:r>
      <w:r w:rsidR="00555C38">
        <w:t xml:space="preserve"> of</w:t>
      </w:r>
      <w:r w:rsidR="000D2512">
        <w:t xml:space="preserve"> costs at a plant-by-plant basis</w:t>
      </w:r>
      <w:r w:rsidR="00555C38">
        <w:t>. Estimating the costs at each plant required wage, electricity, fuel and other economic data that was available only by state. This mismatched spatial resolution between inputs created a systematic error in the way the model computed costs, and generalized results to state levels</w:t>
      </w:r>
      <w:r w:rsidR="009F07FB">
        <w:t>.</w:t>
      </w:r>
    </w:p>
    <w:p w14:paraId="3433585A" w14:textId="0699C7FB" w:rsidR="007A3E22" w:rsidRDefault="00667BC6" w:rsidP="007A3E22">
      <w:pPr>
        <w:pStyle w:val="Heading1"/>
      </w:pPr>
      <w:r w:rsidRPr="00667BC6">
        <w:rPr>
          <w:noProof/>
        </w:rPr>
        <mc:AlternateContent>
          <mc:Choice Requires="wpg">
            <w:drawing>
              <wp:anchor distT="0" distB="0" distL="114300" distR="114300" simplePos="0" relativeHeight="251675648" behindDoc="0" locked="0" layoutInCell="1" allowOverlap="1" wp14:anchorId="5D28A53F" wp14:editId="2EF8E348">
                <wp:simplePos x="0" y="0"/>
                <wp:positionH relativeFrom="column">
                  <wp:posOffset>-63500</wp:posOffset>
                </wp:positionH>
                <wp:positionV relativeFrom="paragraph">
                  <wp:posOffset>71755</wp:posOffset>
                </wp:positionV>
                <wp:extent cx="3734435" cy="4733290"/>
                <wp:effectExtent l="50800" t="25400" r="0" b="0"/>
                <wp:wrapSquare wrapText="bothSides"/>
                <wp:docPr id="275" name="Group 1"/>
                <wp:cNvGraphicFramePr/>
                <a:graphic xmlns:a="http://schemas.openxmlformats.org/drawingml/2006/main">
                  <a:graphicData uri="http://schemas.microsoft.com/office/word/2010/wordprocessingGroup">
                    <wpg:wgp>
                      <wpg:cNvGrpSpPr/>
                      <wpg:grpSpPr>
                        <a:xfrm>
                          <a:off x="0" y="0"/>
                          <a:ext cx="3734435" cy="4733290"/>
                          <a:chOff x="0" y="0"/>
                          <a:chExt cx="3734435" cy="4733290"/>
                        </a:xfrm>
                      </wpg:grpSpPr>
                      <wpg:grpSp>
                        <wpg:cNvPr id="276" name="Group 276"/>
                        <wpg:cNvGrpSpPr/>
                        <wpg:grpSpPr>
                          <a:xfrm>
                            <a:off x="0" y="0"/>
                            <a:ext cx="3734435" cy="4733290"/>
                            <a:chOff x="0" y="0"/>
                            <a:chExt cx="3735016" cy="4733506"/>
                          </a:xfrm>
                        </wpg:grpSpPr>
                        <wps:wsp>
                          <wps:cNvPr id="277" name="Text Box 1"/>
                          <wps:cNvSpPr txBox="1"/>
                          <wps:spPr>
                            <a:xfrm>
                              <a:off x="58366" y="4338536"/>
                              <a:ext cx="367665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55DC7C3" w14:textId="77777777" w:rsidR="00774981" w:rsidRDefault="00774981" w:rsidP="00667BC6">
                                <w:pPr>
                                  <w:pStyle w:val="NormalWeb"/>
                                  <w:spacing w:before="0" w:beforeAutospacing="0" w:after="200" w:afterAutospacing="0"/>
                                  <w:rPr>
                                    <w:sz w:val="24"/>
                                    <w:szCs w:val="24"/>
                                  </w:rPr>
                                </w:pPr>
                                <w:r>
                                  <w:rPr>
                                    <w:rFonts w:ascii="Cambria" w:eastAsia="Cambria" w:hAnsi="Cambria"/>
                                    <w:b/>
                                    <w:bCs/>
                                    <w:color w:val="4F81BD"/>
                                    <w:kern w:val="24"/>
                                    <w:sz w:val="18"/>
                                    <w:szCs w:val="18"/>
                                  </w:rPr>
                                  <w:t>Figure 2: Model decision flow for identifying most common disposal methods for large and small POTWs.</w:t>
                                </w:r>
                              </w:p>
                            </w:txbxContent>
                          </wps:txbx>
                          <wps:bodyPr rot="0" spcFirstLastPara="0" vert="horz" wrap="square" lIns="0" tIns="0" rIns="0" bIns="0" numCol="1" spcCol="0" rtlCol="0" fromWordArt="0" anchor="t" anchorCtr="0" forceAA="0" compatLnSpc="1">
                            <a:prstTxWarp prst="textNoShape">
                              <a:avLst/>
                            </a:prstTxWarp>
                            <a:spAutoFit/>
                          </wps:bodyPr>
                        </wps:wsp>
                        <wpg:grpSp>
                          <wpg:cNvPr id="278" name="Group 278"/>
                          <wpg:cNvGrpSpPr/>
                          <wpg:grpSpPr>
                            <a:xfrm>
                              <a:off x="0" y="0"/>
                              <a:ext cx="3643457" cy="4207210"/>
                              <a:chOff x="0" y="0"/>
                              <a:chExt cx="3643457" cy="4207210"/>
                            </a:xfrm>
                          </wpg:grpSpPr>
                          <wps:wsp>
                            <wps:cNvPr id="279" name="Rectangle 279"/>
                            <wps:cNvSpPr/>
                            <wps:spPr>
                              <a:xfrm>
                                <a:off x="1343891" y="13855"/>
                                <a:ext cx="956001" cy="785137"/>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9C537D7" w14:textId="77777777" w:rsidR="00774981" w:rsidRDefault="00774981" w:rsidP="00667BC6">
                                  <w:pPr>
                                    <w:pStyle w:val="NormalWeb"/>
                                    <w:spacing w:before="0" w:beforeAutospacing="0" w:after="0" w:afterAutospacing="0"/>
                                    <w:jc w:val="center"/>
                                    <w:rPr>
                                      <w:sz w:val="24"/>
                                      <w:szCs w:val="24"/>
                                    </w:rPr>
                                  </w:pPr>
                                  <w:r>
                                    <w:rPr>
                                      <w:rFonts w:asciiTheme="minorHAnsi" w:eastAsia="MS Mincho" w:hAnsi="Cambria"/>
                                      <w:color w:val="000000"/>
                                      <w:kern w:val="24"/>
                                    </w:rPr>
                                    <w:t>Biosolids End Use by % of To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wps:cNvSpPr/>
                            <wps:spPr>
                              <a:xfrm>
                                <a:off x="1634836" y="3422073"/>
                                <a:ext cx="956001" cy="785137"/>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2DFC0F32" w14:textId="77777777" w:rsidR="00774981" w:rsidRDefault="00774981" w:rsidP="00667BC6">
                                  <w:pPr>
                                    <w:pStyle w:val="NormalWeb"/>
                                    <w:spacing w:before="0" w:beforeAutospacing="0" w:after="0" w:afterAutospacing="0"/>
                                    <w:jc w:val="center"/>
                                    <w:rPr>
                                      <w:sz w:val="24"/>
                                      <w:szCs w:val="24"/>
                                    </w:rPr>
                                  </w:pPr>
                                  <w:r>
                                    <w:rPr>
                                      <w:rFonts w:asciiTheme="minorHAnsi" w:eastAsia="MS Mincho" w:hAnsi="Cambria"/>
                                      <w:color w:val="000000"/>
                                      <w:kern w:val="24"/>
                                    </w:rPr>
                                    <w:t>Small Plant Disposa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1" name="Rectangle 281"/>
                            <wps:cNvSpPr/>
                            <wps:spPr>
                              <a:xfrm>
                                <a:off x="41564" y="2410691"/>
                                <a:ext cx="956001" cy="785137"/>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39DFADB5" w14:textId="77777777" w:rsidR="00774981" w:rsidRDefault="00774981" w:rsidP="00667BC6">
                                  <w:pPr>
                                    <w:pStyle w:val="NormalWeb"/>
                                    <w:spacing w:before="0" w:beforeAutospacing="0" w:after="0" w:afterAutospacing="0"/>
                                    <w:jc w:val="center"/>
                                    <w:rPr>
                                      <w:sz w:val="24"/>
                                      <w:szCs w:val="24"/>
                                    </w:rPr>
                                  </w:pPr>
                                  <w:r>
                                    <w:rPr>
                                      <w:rFonts w:asciiTheme="minorHAnsi" w:eastAsia="MS Mincho" w:hAnsi="Cambria"/>
                                      <w:color w:val="000000"/>
                                      <w:kern w:val="24"/>
                                    </w:rPr>
                                    <w:t>Size Distinc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2" name="Straight Arrow Connector 282"/>
                            <wps:cNvCnPr/>
                            <wps:spPr>
                              <a:xfrm>
                                <a:off x="789709" y="803564"/>
                                <a:ext cx="858982" cy="24765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283" name="Straight Arrow Connector 283"/>
                            <wps:cNvCnPr/>
                            <wps:spPr>
                              <a:xfrm flipH="1">
                                <a:off x="2105891" y="3200400"/>
                                <a:ext cx="16253" cy="226776"/>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284" name="Right Brace 284"/>
                            <wps:cNvSpPr/>
                            <wps:spPr>
                              <a:xfrm rot="10800000" flipH="1">
                                <a:off x="2355273" y="13855"/>
                                <a:ext cx="236361" cy="785137"/>
                              </a:xfrm>
                              <a:prstGeom prst="rightBrace">
                                <a:avLst/>
                              </a:prstGeom>
                              <a:ln>
                                <a:solidFill>
                                  <a:srgbClr val="B0A812"/>
                                </a:solidFill>
                              </a:ln>
                            </wps:spPr>
                            <wps:style>
                              <a:lnRef idx="2">
                                <a:schemeClr val="accent1"/>
                              </a:lnRef>
                              <a:fillRef idx="0">
                                <a:schemeClr val="accent1"/>
                              </a:fillRef>
                              <a:effectRef idx="1">
                                <a:schemeClr val="accent1"/>
                              </a:effectRef>
                              <a:fontRef idx="minor">
                                <a:schemeClr val="tx1"/>
                              </a:fontRef>
                            </wps:style>
                            <wps:txbx>
                              <w:txbxContent>
                                <w:p w14:paraId="5517C99A" w14:textId="77777777" w:rsidR="00774981" w:rsidRDefault="00774981" w:rsidP="00667BC6">
                                  <w:pPr>
                                    <w:pStyle w:val="NormalWeb"/>
                                    <w:spacing w:before="0" w:beforeAutospacing="0" w:after="200" w:afterAutospacing="0" w:line="276" w:lineRule="auto"/>
                                    <w:rPr>
                                      <w:sz w:val="24"/>
                                      <w:szCs w:val="24"/>
                                    </w:rPr>
                                  </w:pPr>
                                  <w:r>
                                    <w:rPr>
                                      <w:rFonts w:asciiTheme="minorHAnsi" w:eastAsia="Times New Roman" w:hAnsi="Cambria"/>
                                      <w:color w:val="000000"/>
                                      <w:kern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5" name="Text Box 20"/>
                            <wps:cNvSpPr txBox="1"/>
                            <wps:spPr>
                              <a:xfrm>
                                <a:off x="2646218" y="193964"/>
                                <a:ext cx="955870" cy="454137"/>
                              </a:xfrm>
                              <a:prstGeom prst="rect">
                                <a:avLst/>
                              </a:prstGeom>
                              <a:noFill/>
                            </wps:spPr>
                            <wps:txbx>
                              <w:txbxContent>
                                <w:p w14:paraId="0C9DF26A" w14:textId="77777777" w:rsidR="00774981" w:rsidRDefault="00774981" w:rsidP="00667BC6">
                                  <w:pPr>
                                    <w:pStyle w:val="NormalWeb"/>
                                    <w:spacing w:before="0" w:beforeAutospacing="0" w:after="0" w:afterAutospacing="0"/>
                                    <w:rPr>
                                      <w:sz w:val="24"/>
                                      <w:szCs w:val="24"/>
                                    </w:rPr>
                                  </w:pPr>
                                  <w:r>
                                    <w:rPr>
                                      <w:rFonts w:ascii="Cambria" w:eastAsia="MS Mincho" w:hAnsi="Cambria"/>
                                      <w:color w:val="000000"/>
                                      <w:kern w:val="24"/>
                                    </w:rPr>
                                    <w:t>Biosolids Survey</w:t>
                                  </w:r>
                                </w:p>
                              </w:txbxContent>
                            </wps:txbx>
                            <wps:bodyPr wrap="square" rtlCol="0">
                              <a:noAutofit/>
                            </wps:bodyPr>
                          </wps:wsp>
                          <wps:wsp>
                            <wps:cNvPr id="286" name="Straight Arrow Connector 286"/>
                            <wps:cNvCnPr/>
                            <wps:spPr>
                              <a:xfrm>
                                <a:off x="997527" y="2798618"/>
                                <a:ext cx="644191" cy="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287" name="Right Brace 287"/>
                            <wps:cNvSpPr/>
                            <wps:spPr>
                              <a:xfrm flipH="1">
                                <a:off x="0" y="0"/>
                                <a:ext cx="236361" cy="785137"/>
                              </a:xfrm>
                              <a:prstGeom prst="rightBrace">
                                <a:avLst/>
                              </a:prstGeom>
                              <a:ln>
                                <a:solidFill>
                                  <a:srgbClr val="B0A812"/>
                                </a:solidFill>
                              </a:ln>
                            </wps:spPr>
                            <wps:style>
                              <a:lnRef idx="2">
                                <a:schemeClr val="accent1"/>
                              </a:lnRef>
                              <a:fillRef idx="0">
                                <a:schemeClr val="accent1"/>
                              </a:fillRef>
                              <a:effectRef idx="1">
                                <a:schemeClr val="accent1"/>
                              </a:effectRef>
                              <a:fontRef idx="minor">
                                <a:schemeClr val="tx1"/>
                              </a:fontRef>
                            </wps:style>
                            <wps:txbx>
                              <w:txbxContent>
                                <w:p w14:paraId="22697B57" w14:textId="77777777" w:rsidR="00774981" w:rsidRDefault="00774981" w:rsidP="00667BC6">
                                  <w:pPr>
                                    <w:pStyle w:val="NormalWeb"/>
                                    <w:spacing w:before="0" w:beforeAutospacing="0" w:after="200" w:afterAutospacing="0" w:line="276" w:lineRule="auto"/>
                                    <w:rPr>
                                      <w:sz w:val="24"/>
                                      <w:szCs w:val="24"/>
                                    </w:rPr>
                                  </w:pPr>
                                  <w:r>
                                    <w:rPr>
                                      <w:rFonts w:asciiTheme="minorHAnsi" w:eastAsia="Times New Roman" w:hAnsi="Cambria"/>
                                      <w:color w:val="000000"/>
                                      <w:kern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8" name="Rectangle 288"/>
                            <wps:cNvSpPr/>
                            <wps:spPr>
                              <a:xfrm>
                                <a:off x="1648691" y="2410691"/>
                                <a:ext cx="956001" cy="785137"/>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3AD803D" w14:textId="77777777" w:rsidR="00774981" w:rsidRDefault="00774981" w:rsidP="00667BC6">
                                  <w:pPr>
                                    <w:pStyle w:val="NormalWeb"/>
                                    <w:spacing w:before="0" w:beforeAutospacing="0" w:after="0" w:afterAutospacing="0"/>
                                    <w:jc w:val="center"/>
                                    <w:rPr>
                                      <w:sz w:val="24"/>
                                      <w:szCs w:val="24"/>
                                    </w:rPr>
                                  </w:pPr>
                                  <w:r>
                                    <w:rPr>
                                      <w:rFonts w:asciiTheme="minorHAnsi" w:eastAsia="MS Mincho" w:hAnsi="Cambria"/>
                                      <w:color w:val="000000"/>
                                      <w:kern w:val="24"/>
                                    </w:rPr>
                                    <w:t>End Use Distinc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9" name="Straight Arrow Connector 289"/>
                            <wps:cNvCnPr/>
                            <wps:spPr>
                              <a:xfrm flipH="1">
                                <a:off x="1773382" y="803564"/>
                                <a:ext cx="62865" cy="24765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290" name="Straight Arrow Connector 290"/>
                            <wps:cNvCnPr/>
                            <wps:spPr>
                              <a:xfrm flipH="1">
                                <a:off x="1025236" y="3200400"/>
                                <a:ext cx="1102469" cy="226776"/>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291" name="Rectangle 291"/>
                            <wps:cNvSpPr/>
                            <wps:spPr>
                              <a:xfrm>
                                <a:off x="540327" y="3422073"/>
                                <a:ext cx="956001" cy="785137"/>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721D7082" w14:textId="77777777" w:rsidR="00774981" w:rsidRDefault="00774981" w:rsidP="00667BC6">
                                  <w:pPr>
                                    <w:pStyle w:val="NormalWeb"/>
                                    <w:spacing w:before="0" w:beforeAutospacing="0" w:after="0" w:afterAutospacing="0"/>
                                    <w:jc w:val="center"/>
                                    <w:rPr>
                                      <w:sz w:val="24"/>
                                      <w:szCs w:val="24"/>
                                    </w:rPr>
                                  </w:pPr>
                                  <w:r>
                                    <w:rPr>
                                      <w:rFonts w:asciiTheme="minorHAnsi" w:eastAsia="MS Mincho" w:hAnsi="Cambria"/>
                                      <w:color w:val="000000"/>
                                      <w:kern w:val="24"/>
                                    </w:rPr>
                                    <w:t>Large Plant Disposa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2" name="Straight Arrow Connector 292"/>
                            <wps:cNvCnPr/>
                            <wps:spPr>
                              <a:xfrm flipH="1">
                                <a:off x="737350" y="1893223"/>
                                <a:ext cx="1125942" cy="50243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293" name="Rectangle 293"/>
                            <wps:cNvSpPr/>
                            <wps:spPr>
                              <a:xfrm>
                                <a:off x="1385455" y="1108364"/>
                                <a:ext cx="955675" cy="784860"/>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E722EF3" w14:textId="22BECA92" w:rsidR="00774981" w:rsidRDefault="00774981" w:rsidP="00667BC6">
                                  <w:pPr>
                                    <w:pStyle w:val="NormalWeb"/>
                                    <w:spacing w:before="0" w:beforeAutospacing="0" w:after="0" w:afterAutospacing="0"/>
                                    <w:jc w:val="center"/>
                                    <w:rPr>
                                      <w:sz w:val="24"/>
                                      <w:szCs w:val="24"/>
                                    </w:rPr>
                                  </w:pPr>
                                  <w:r>
                                    <w:rPr>
                                      <w:rFonts w:asciiTheme="minorHAnsi" w:eastAsia="MS Mincho" w:hAnsi="Cambria"/>
                                      <w:color w:val="000000"/>
                                      <w:kern w:val="24"/>
                                    </w:rPr>
                                    <w:t>Sludge Production in Wet To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4" name="Right Brace 294"/>
                            <wps:cNvSpPr/>
                            <wps:spPr>
                              <a:xfrm rot="10800000" flipH="1">
                                <a:off x="2382982" y="1108364"/>
                                <a:ext cx="236220" cy="784860"/>
                              </a:xfrm>
                              <a:prstGeom prst="rightBrace">
                                <a:avLst/>
                              </a:prstGeom>
                              <a:ln>
                                <a:solidFill>
                                  <a:srgbClr val="B0A812"/>
                                </a:solidFill>
                              </a:ln>
                            </wps:spPr>
                            <wps:style>
                              <a:lnRef idx="2">
                                <a:schemeClr val="accent1"/>
                              </a:lnRef>
                              <a:fillRef idx="0">
                                <a:schemeClr val="accent1"/>
                              </a:fillRef>
                              <a:effectRef idx="1">
                                <a:schemeClr val="accent1"/>
                              </a:effectRef>
                              <a:fontRef idx="minor">
                                <a:schemeClr val="tx1"/>
                              </a:fontRef>
                            </wps:style>
                            <wps:txbx>
                              <w:txbxContent>
                                <w:p w14:paraId="2D8006B5" w14:textId="77777777" w:rsidR="00774981" w:rsidRDefault="00774981" w:rsidP="00667BC6">
                                  <w:pPr>
                                    <w:pStyle w:val="NormalWeb"/>
                                    <w:spacing w:before="0" w:beforeAutospacing="0" w:after="200" w:afterAutospacing="0" w:line="276" w:lineRule="auto"/>
                                    <w:rPr>
                                      <w:sz w:val="24"/>
                                      <w:szCs w:val="24"/>
                                    </w:rPr>
                                  </w:pPr>
                                  <w:r>
                                    <w:rPr>
                                      <w:rFonts w:asciiTheme="minorHAnsi" w:eastAsia="Times New Roman" w:hAnsi="Cambria"/>
                                      <w:color w:val="000000"/>
                                      <w:kern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5" name="Text Box 20"/>
                            <wps:cNvSpPr txBox="1"/>
                            <wps:spPr>
                              <a:xfrm>
                                <a:off x="2687782" y="1274618"/>
                                <a:ext cx="955675" cy="454025"/>
                              </a:xfrm>
                              <a:prstGeom prst="rect">
                                <a:avLst/>
                              </a:prstGeom>
                              <a:noFill/>
                            </wps:spPr>
                            <wps:txbx>
                              <w:txbxContent>
                                <w:p w14:paraId="238E0CEC" w14:textId="77777777" w:rsidR="00774981" w:rsidRDefault="00774981" w:rsidP="00667BC6">
                                  <w:pPr>
                                    <w:pStyle w:val="NormalWeb"/>
                                    <w:spacing w:before="0" w:beforeAutospacing="0" w:after="0" w:afterAutospacing="0"/>
                                    <w:rPr>
                                      <w:sz w:val="24"/>
                                      <w:szCs w:val="24"/>
                                    </w:rPr>
                                  </w:pPr>
                                  <w:r>
                                    <w:rPr>
                                      <w:rFonts w:ascii="Cambria" w:eastAsia="MS Mincho" w:hAnsi="Cambria"/>
                                      <w:color w:val="000000"/>
                                      <w:kern w:val="24"/>
                                    </w:rPr>
                                    <w:t>Milbrandt et al, 2017</w:t>
                                  </w:r>
                                </w:p>
                              </w:txbxContent>
                            </wps:txbx>
                            <wps:bodyPr wrap="square" rtlCol="0">
                              <a:noAutofit/>
                            </wps:bodyPr>
                          </wps:wsp>
                          <wps:wsp>
                            <wps:cNvPr id="296" name="Right Brace 296"/>
                            <wps:cNvSpPr/>
                            <wps:spPr>
                              <a:xfrm flipH="1">
                                <a:off x="1113774" y="1094509"/>
                                <a:ext cx="236220" cy="784860"/>
                              </a:xfrm>
                              <a:prstGeom prst="rightBrace">
                                <a:avLst/>
                              </a:prstGeom>
                              <a:ln>
                                <a:solidFill>
                                  <a:srgbClr val="B0A812"/>
                                </a:solidFill>
                              </a:ln>
                            </wps:spPr>
                            <wps:style>
                              <a:lnRef idx="2">
                                <a:schemeClr val="accent1"/>
                              </a:lnRef>
                              <a:fillRef idx="0">
                                <a:schemeClr val="accent1"/>
                              </a:fillRef>
                              <a:effectRef idx="1">
                                <a:schemeClr val="accent1"/>
                              </a:effectRef>
                              <a:fontRef idx="minor">
                                <a:schemeClr val="tx1"/>
                              </a:fontRef>
                            </wps:style>
                            <wps:txbx>
                              <w:txbxContent>
                                <w:p w14:paraId="1B9271EF" w14:textId="77777777" w:rsidR="00774981" w:rsidRDefault="00774981" w:rsidP="00667BC6">
                                  <w:pPr>
                                    <w:pStyle w:val="NormalWeb"/>
                                    <w:spacing w:before="0" w:beforeAutospacing="0" w:after="200" w:afterAutospacing="0" w:line="276" w:lineRule="auto"/>
                                    <w:rPr>
                                      <w:sz w:val="24"/>
                                      <w:szCs w:val="24"/>
                                    </w:rPr>
                                  </w:pPr>
                                  <w:r>
                                    <w:rPr>
                                      <w:rFonts w:asciiTheme="minorHAnsi" w:eastAsia="Times New Roman" w:hAnsi="Cambria"/>
                                      <w:color w:val="000000"/>
                                      <w:kern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s:wsp>
                        <wps:cNvPr id="297" name="Rectangle 297"/>
                        <wps:cNvSpPr/>
                        <wps:spPr>
                          <a:xfrm>
                            <a:off x="350196" y="0"/>
                            <a:ext cx="955852" cy="785101"/>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C299A24" w14:textId="77777777" w:rsidR="00774981" w:rsidRDefault="00774981" w:rsidP="00667BC6">
                              <w:pPr>
                                <w:pStyle w:val="NormalWeb"/>
                                <w:spacing w:before="0" w:beforeAutospacing="0" w:after="0" w:afterAutospacing="0"/>
                                <w:jc w:val="center"/>
                                <w:rPr>
                                  <w:sz w:val="24"/>
                                  <w:szCs w:val="24"/>
                                </w:rPr>
                              </w:pPr>
                              <w:r>
                                <w:rPr>
                                  <w:rFonts w:asciiTheme="minorHAnsi" w:eastAsia="MS Mincho" w:hAnsi="Cambria"/>
                                  <w:color w:val="000000" w:themeColor="text1"/>
                                  <w:kern w:val="24"/>
                                </w:rPr>
                                <w:t>Biosolids End Use by</w:t>
                              </w:r>
                              <w:r>
                                <w:rPr>
                                  <w:rFonts w:asciiTheme="minorHAnsi" w:eastAsia="MS Mincho" w:hAnsi="Cambria"/>
                                  <w:strike/>
                                  <w:color w:val="000000" w:themeColor="text1"/>
                                  <w:kern w:val="24"/>
                                </w:rPr>
                                <w:t xml:space="preserve"> </w:t>
                              </w:r>
                              <w:r>
                                <w:rPr>
                                  <w:rFonts w:asciiTheme="minorHAnsi" w:eastAsia="MS Mincho" w:hAnsi="Cambria"/>
                                  <w:color w:val="000000" w:themeColor="text1"/>
                                  <w:kern w:val="24"/>
                                </w:rPr>
                                <w:t># of POTW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D28A53F" id="_x0000_s1047" style="position:absolute;margin-left:-5pt;margin-top:5.65pt;width:294.05pt;height:372.7pt;z-index:251675648;mso-position-horizontal-relative:text;mso-position-vertical-relative:text" coordsize="3734435,473329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">
                <v:group id="Group 276" o:spid="_x0000_s1048" style="position:absolute;width:3734435;height:4733290" coordsize="3735016,473350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ChCtbLGAAAA3AAA&#10;AA8AAAAAAAAAAAAAAAAAqQIAAGRycy9kb3ducmV2LnhtbFBLBQYAAAAABAAEAPoAAACcAwAAAAA=&#10;">
                  <v:shape id="Text Box 1" o:spid="_x0000_s1049" type="#_x0000_t202" style="position:absolute;left:58366;top:4338536;width:367665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fKMDxgAA&#10;ANwAAAAPAAAAZHJzL2Rvd25yZXYueG1sRI9BawIxFITvBf9DeEIvpWZrRcvWKCIttF6kWy+9PTbP&#10;zermZUmyuv57UxA8DjPzDTNf9rYRJ/KhdqzgZZSBIC6drrlSsPv9fH4DESKyxsYxKbhQgOVi8DDH&#10;XLsz/9CpiJVIEA45KjAxtrmUoTRkMYxcS5y8vfMWY5K+ktrjOcFtI8dZNpUWa04LBltaGyqPRWcV&#10;bCd/W/PU7T82q8mr/9516+mhKpR6HPardxCR+ngP39pfWsF4NoP/M+kIyMUV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ffKMDxgAAANwAAAAPAAAAAAAAAAAAAAAAAJcCAABkcnMv&#10;ZG93bnJldi54bWxQSwUGAAAAAAQABAD1AAAAigMAAAAA&#10;" stroked="f">
                    <v:textbox style="mso-fit-shape-to-text:t" inset="0,0,0,0">
                      <w:txbxContent>
                        <w:p w14:paraId="155DC7C3" w14:textId="77777777" w:rsidR="00774981" w:rsidRDefault="00774981" w:rsidP="00667BC6">
                          <w:pPr>
                            <w:pStyle w:val="NormalWeb"/>
                            <w:spacing w:before="0" w:beforeAutospacing="0" w:after="200" w:afterAutospacing="0"/>
                            <w:rPr>
                              <w:sz w:val="24"/>
                              <w:szCs w:val="24"/>
                            </w:rPr>
                          </w:pPr>
                          <w:r>
                            <w:rPr>
                              <w:rFonts w:ascii="Cambria" w:eastAsia="Cambria" w:hAnsi="Cambria"/>
                              <w:b/>
                              <w:bCs/>
                              <w:color w:val="4F81BD"/>
                              <w:kern w:val="24"/>
                              <w:sz w:val="18"/>
                              <w:szCs w:val="18"/>
                            </w:rPr>
                            <w:t>Figure 2: Model decision flow for identifying most common disposal methods for large and small POTWs.</w:t>
                          </w:r>
                        </w:p>
                      </w:txbxContent>
                    </v:textbox>
                  </v:shape>
                  <v:group id="Group 278" o:spid="_x0000_s1050" style="position:absolute;width:3643457;height:4207210" coordsize="3643457,420721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NpGEW8IAAADcAAAADwAA&#10;AAAAAAAAAAAAAACpAgAAZHJzL2Rvd25yZXYueG1sUEsFBgAAAAAEAAQA+gAAAJgDAAAAAA==&#10;">
                    <v:rect id="Rectangle 279" o:spid="_x0000_s1051" style="position:absolute;left:1343891;top:13855;width:956001;height:78513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1HInxAAA&#10;ANwAAAAPAAAAZHJzL2Rvd25yZXYueG1sRI/NasMwEITvgbyD2EJuiRxD28SNbEIgjS895O++tbaW&#10;sbUylpK4b18VCj0OM/MNsylG24k7Db5xrGC5SEAQV043XCu4nPfzFQgfkDV2jknBN3ko8ulkg5l2&#10;Dz7S/RRqESHsM1RgQugzKX1lyKJfuJ44el9usBiiHGqpB3xEuO1kmiQv0mLDccFgTztDVXu6WQUH&#10;36ZJ+VF+Nl19e78uj+lza6xSs6dx+wYi0Bj+w3/tUitIX9fweyYeAZn/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8NRyJ8QAAADcAAAADwAAAAAAAAAAAAAAAACXAgAAZHJzL2Rv&#10;d25yZXYueG1sUEsFBgAAAAAEAAQA9QAAAIgDAAAAAA==&#10;" filled="f" strokecolor="black [3213]">
                      <v:shadow on="t" opacity="22937f" mv:blur="40000f" origin=",.5" offset="0,23000emu"/>
                      <v:textbox>
                        <w:txbxContent>
                          <w:p w14:paraId="49C537D7" w14:textId="77777777" w:rsidR="00774981" w:rsidRDefault="00774981" w:rsidP="00667BC6">
                            <w:pPr>
                              <w:pStyle w:val="NormalWeb"/>
                              <w:spacing w:before="0" w:beforeAutospacing="0" w:after="0" w:afterAutospacing="0"/>
                              <w:jc w:val="center"/>
                              <w:rPr>
                                <w:sz w:val="24"/>
                                <w:szCs w:val="24"/>
                              </w:rPr>
                            </w:pPr>
                            <w:r>
                              <w:rPr>
                                <w:rFonts w:asciiTheme="minorHAnsi" w:eastAsia="MS Mincho" w:hAnsi="Cambria"/>
                                <w:color w:val="000000"/>
                                <w:kern w:val="24"/>
                              </w:rPr>
                              <w:t>Biosolids End Use by % of Tons</w:t>
                            </w:r>
                          </w:p>
                        </w:txbxContent>
                      </v:textbox>
                    </v:rect>
                    <v:rect id="Rectangle 280" o:spid="_x0000_s1052" style="position:absolute;left:1634836;top:3422073;width:956001;height:78513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O6udwAAA&#10;ANwAAAAPAAAAZHJzL2Rvd25yZXYueG1sRE/LisIwFN0L8w/hDrjT1IIi1bSIMGM3s/Ax+zvNtSlt&#10;bkoTtf79ZCG4PJz3thhtJ+40+MaxgsU8AUFcOd1wreBy/pqtQfiArLFzTAqe5KHIPyZbzLR78JHu&#10;p1CLGMI+QwUmhD6T0leGLPq564kjd3WDxRDhUEs94COG206mSbKSFhuODQZ72huq2tPNKjj4Nk3K&#10;n/Kv6erb9+/imC5bY5Wafo67DYhAY3iLX+5SK0jXcX48E4+AzP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UO6udwAAAANwAAAAPAAAAAAAAAAAAAAAAAJcCAABkcnMvZG93bnJl&#10;di54bWxQSwUGAAAAAAQABAD1AAAAhAMAAAAA&#10;" filled="f" strokecolor="black [3213]">
                      <v:shadow on="t" opacity="22937f" mv:blur="40000f" origin=",.5" offset="0,23000emu"/>
                      <v:textbox>
                        <w:txbxContent>
                          <w:p w14:paraId="2DFC0F32" w14:textId="77777777" w:rsidR="00774981" w:rsidRDefault="00774981" w:rsidP="00667BC6">
                            <w:pPr>
                              <w:pStyle w:val="NormalWeb"/>
                              <w:spacing w:before="0" w:beforeAutospacing="0" w:after="0" w:afterAutospacing="0"/>
                              <w:jc w:val="center"/>
                              <w:rPr>
                                <w:sz w:val="24"/>
                                <w:szCs w:val="24"/>
                              </w:rPr>
                            </w:pPr>
                            <w:r>
                              <w:rPr>
                                <w:rFonts w:asciiTheme="minorHAnsi" w:eastAsia="MS Mincho" w:hAnsi="Cambria"/>
                                <w:color w:val="000000"/>
                                <w:kern w:val="24"/>
                              </w:rPr>
                              <w:t>Small Plant Disposal</w:t>
                            </w:r>
                          </w:p>
                        </w:txbxContent>
                      </v:textbox>
                    </v:rect>
                    <v:rect id="Rectangle 281" o:spid="_x0000_s1053" style="position:absolute;left:41564;top:2410691;width:956001;height:78513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dw4GwgAA&#10;ANwAAAAPAAAAZHJzL2Rvd25yZXYueG1sRI9Bi8IwFITvwv6H8IS9adrCinSNIsJqLx509f62eTal&#10;zUtpotZ/bwRhj8PMfMMsVoNtxY16XztWkE4TEMSl0zVXCk6/P5M5CB+QNbaOScGDPKyWH6MF5trd&#10;+UC3Y6hEhLDPUYEJocul9KUhi37qOuLoXVxvMUTZV1L3eI9w28osSWbSYs1xwWBHG0Nlc7xaBTvf&#10;ZEmxL/7qtrpuz+kh+2qMVepzPKy/QQQawn/43S60gmyewutMPAJy+QQ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t3DgbCAAAA3AAAAA8AAAAAAAAAAAAAAAAAlwIAAGRycy9kb3du&#10;cmV2LnhtbFBLBQYAAAAABAAEAPUAAACGAwAAAAA=&#10;" filled="f" strokecolor="black [3213]">
                      <v:shadow on="t" opacity="22937f" mv:blur="40000f" origin=",.5" offset="0,23000emu"/>
                      <v:textbox>
                        <w:txbxContent>
                          <w:p w14:paraId="39DFADB5" w14:textId="77777777" w:rsidR="00774981" w:rsidRDefault="00774981" w:rsidP="00667BC6">
                            <w:pPr>
                              <w:pStyle w:val="NormalWeb"/>
                              <w:spacing w:before="0" w:beforeAutospacing="0" w:after="0" w:afterAutospacing="0"/>
                              <w:jc w:val="center"/>
                              <w:rPr>
                                <w:sz w:val="24"/>
                                <w:szCs w:val="24"/>
                              </w:rPr>
                            </w:pPr>
                            <w:r>
                              <w:rPr>
                                <w:rFonts w:asciiTheme="minorHAnsi" w:eastAsia="MS Mincho" w:hAnsi="Cambria"/>
                                <w:color w:val="000000"/>
                                <w:kern w:val="24"/>
                              </w:rPr>
                              <w:t>Size Distinction</w:t>
                            </w:r>
                          </w:p>
                        </w:txbxContent>
                      </v:textbox>
                    </v:rect>
                    <v:shape id="Straight Arrow Connector 282" o:spid="_x0000_s1054" type="#_x0000_t32" style="position:absolute;left:789709;top:803564;width:858982;height:24765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UHhtcUAAADcAAAADwAAAGRycy9kb3ducmV2LnhtbESPQWvCQBSE7wX/w/KE3urGgEGiq4hS&#10;qJUi1YAeH9lnEsy+Ddk1if++Wyj0OMzMN8xyPZhadNS6yrKC6SQCQZxbXXGhIDu/v81BOI+ssbZM&#10;Cp7kYL0avSwx1bbnb+pOvhABwi5FBaX3TSqly0sy6Ca2IQ7ezbYGfZBtIXWLfYCbWsZRlEiDFYeF&#10;EhvalpTfTw+j4NPOdHa4Po73r253vPaXfZYkjVKv42GzAOFp8P/hv/aHVhDPY/g9E46AXP0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wUHhtcUAAADcAAAADwAAAAAAAAAA&#10;AAAAAAChAgAAZHJzL2Rvd25yZXYueG1sUEsFBgAAAAAEAAQA+QAAAJMDAAAAAA==&#10;" strokeweight="2pt">
                      <v:stroke endarrow="open"/>
                      <v:shadow on="t" opacity="24903f" mv:blur="40000f" origin=",.5" offset="0,20000emu"/>
                    </v:shape>
                    <v:shape id="Straight Arrow Connector 283" o:spid="_x0000_s1055" type="#_x0000_t32" style="position:absolute;left:2105891;top:3200400;width:16253;height:226776;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r5GzcMAAADcAAAADwAAAGRycy9kb3ducmV2LnhtbESP0WrCQBRE3wv+w3KFvtVNIhRJXUUU&#10;wSfB2A+4Zm+z0ezdJLtq7Ne7BaGPw8ycYebLwTbiRr2vHStIJwkI4tLpmisF38ftxwyED8gaG8ek&#10;4EEelovR2xxz7e58oFsRKhEh7HNUYEJocyl9aciin7iWOHo/rrcYouwrqXu8R7htZJYkn9JizXHB&#10;YEtrQ+WluFoF1/2m++2wRf/ItgWeTHrqzqlS7+Nh9QUi0BD+w6/2TivIZlP4OxOPgFw8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q+Rs3DAAAA3AAAAA8AAAAAAAAAAAAA&#10;AAAAoQIAAGRycy9kb3ducmV2LnhtbFBLBQYAAAAABAAEAPkAAACRAwAAAAA=&#10;" strokeweight="2pt">
                      <v:stroke endarrow="open"/>
                      <v:shadow on="t" opacity="24903f" mv:blur="40000f" origin=",.5" offset="0,20000emu"/>
                    </v:shape>
                    <v:shape id="Right Brace 284" o:spid="_x0000_s1056" type="#_x0000_t88" style="position:absolute;left:2355273;top:13855;width:236361;height:785137;rotation:18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EkQswgAA&#10;ANwAAAAPAAAAZHJzL2Rvd25yZXYueG1sRI9Pi8IwFMTvgt8hPGFvmlpdkWqUZUHRo39gr4/mbVtN&#10;XkoStfvtjSDscZiZ3zDLdWeNuJMPjWMF41EGgrh0uuFKwfm0Gc5BhIis0TgmBX8UYL3q95ZYaPfg&#10;A92PsRIJwqFABXWMbSFlKGuyGEauJU7er/MWY5K+ktrjI8GtkXmWzaTFhtNCjS1911Rejzer4Ceb&#10;ziZbM9ns+dDs+NOc0OcXpT4G3dcCRKQu/off7Z1WkM+n8DqTjoBcPQ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cSRCzCAAAA3AAAAA8AAAAAAAAAAAAAAAAAlwIAAGRycy9kb3du&#10;cmV2LnhtbFBLBQYAAAAABAAEAPUAAACGAwAAAAA=&#10;" adj="542" strokecolor="#b0a812" strokeweight="2pt">
                      <v:shadow on="t" opacity="24903f" mv:blur="40000f" origin=",.5" offset="0,20000emu"/>
                      <v:textbox>
                        <w:txbxContent>
                          <w:p w14:paraId="5517C99A" w14:textId="77777777" w:rsidR="00774981" w:rsidRDefault="00774981" w:rsidP="00667BC6">
                            <w:pPr>
                              <w:pStyle w:val="NormalWeb"/>
                              <w:spacing w:before="0" w:beforeAutospacing="0" w:after="200" w:afterAutospacing="0" w:line="276" w:lineRule="auto"/>
                              <w:rPr>
                                <w:sz w:val="24"/>
                                <w:szCs w:val="24"/>
                              </w:rPr>
                            </w:pPr>
                            <w:r>
                              <w:rPr>
                                <w:rFonts w:asciiTheme="minorHAnsi" w:eastAsia="Times New Roman" w:hAnsi="Cambria"/>
                                <w:color w:val="000000"/>
                                <w:kern w:val="24"/>
                              </w:rPr>
                              <w:t> </w:t>
                            </w:r>
                          </w:p>
                        </w:txbxContent>
                      </v:textbox>
                    </v:shape>
                    <v:shape id="Text Box 20" o:spid="_x0000_s1057" type="#_x0000_t202" style="position:absolute;left:2646218;top:193964;width:955870;height:45413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0d5exAAA&#10;ANwAAAAPAAAAZHJzL2Rvd25yZXYueG1sRI9Ba8JAFITvBf/D8oTe6q5iikY3QSxCTy1NVfD2yD6T&#10;YPZtyG5N+u+7hUKPw8x8w2zz0bbiTr1vHGuYzxQI4tKZhisNx8/D0wqED8gGW8ek4Zs85NnkYYup&#10;cQN/0L0IlYgQ9ilqqEPoUil9WZNFP3MdcfSurrcYouwraXocIty2cqHUs7TYcFyosaN9TeWt+LIa&#10;Tm/Xy3mp3qsXm3SDG5Vku5ZaP07H3QZEoDH8h//ar0bDYpXA75l4BGT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StHeXsQAAADcAAAADwAAAAAAAAAAAAAAAACXAgAAZHJzL2Rv&#10;d25yZXYueG1sUEsFBgAAAAAEAAQA9QAAAIgDAAAAAA==&#10;" filled="f" stroked="f">
                      <v:textbox>
                        <w:txbxContent>
                          <w:p w14:paraId="0C9DF26A" w14:textId="77777777" w:rsidR="00774981" w:rsidRDefault="00774981" w:rsidP="00667BC6">
                            <w:pPr>
                              <w:pStyle w:val="NormalWeb"/>
                              <w:spacing w:before="0" w:beforeAutospacing="0" w:after="0" w:afterAutospacing="0"/>
                              <w:rPr>
                                <w:sz w:val="24"/>
                                <w:szCs w:val="24"/>
                              </w:rPr>
                            </w:pPr>
                            <w:r>
                              <w:rPr>
                                <w:rFonts w:ascii="Cambria" w:eastAsia="MS Mincho" w:hAnsi="Cambria"/>
                                <w:color w:val="000000"/>
                                <w:kern w:val="24"/>
                              </w:rPr>
                              <w:t>Biosolids Survey</w:t>
                            </w:r>
                          </w:p>
                        </w:txbxContent>
                      </v:textbox>
                    </v:shape>
                    <v:shape id="Straight Arrow Connector 286" o:spid="_x0000_s1058" type="#_x0000_t32" style="position:absolute;left:997527;top:2798618;width:644191;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nrntsYAAADcAAAADwAAAGRycy9kb3ducmV2LnhtbESPQWvCQBSE74X+h+UVvNVNhQZJ3YhY&#10;Cq1SxDRgjo/sMwlm34bsmsR/3y0UPA4z8w2zWk+mFQP1rrGs4GUegSAurW64UpD/fDwvQTiPrLG1&#10;TApu5GCdPj6sMNF25CMNma9EgLBLUEHtfZdI6cqaDLq57YiDd7a9QR9kX0nd4xjgppWLKIqlwYbD&#10;Qo0dbWsqL9nVKNjZV53vi+vh8j28H4rx9JXHcafU7GnavIHwNPl7+L/9qRUsljH8nQlHQKa/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L5657bGAAAA3AAAAA8AAAAAAAAA&#10;AAAAAAAAoQIAAGRycy9kb3ducmV2LnhtbFBLBQYAAAAABAAEAPkAAACUAwAAAAA=&#10;" strokeweight="2pt">
                      <v:stroke endarrow="open"/>
                      <v:shadow on="t" opacity="24903f" mv:blur="40000f" origin=",.5" offset="0,20000emu"/>
                    </v:shape>
                    <v:shape id="Right Brace 287" o:spid="_x0000_s1059" type="#_x0000_t88" style="position:absolute;width:236361;height:785137;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J/dDxAAA&#10;ANwAAAAPAAAAZHJzL2Rvd25yZXYueG1sRI/NqsIwFIT3gu8QjuBOU7tQqUYRQVAUL/4gLg/NuW25&#10;zUltota3vxEEl8PMfMNM540pxYNqV1hWMOhHIIhTqwvOFJxPq94YhPPIGkvLpOBFDuazdmuKibZP&#10;PtDj6DMRIOwSVJB7XyVSujQng65vK+Lg/draoA+yzqSu8RngppRxFA2lwYLDQo4VLXNK/453o2B5&#10;iV+j4W573enyUOw3tzg9/1yU6naaxQSEp8Z/w5/2WiuIxyN4nwlHQM7+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7yf3Q8QAAADcAAAADwAAAAAAAAAAAAAAAACXAgAAZHJzL2Rv&#10;d25yZXYueG1sUEsFBgAAAAAEAAQA9QAAAIgDAAAAAA==&#10;" adj="542" strokecolor="#b0a812" strokeweight="2pt">
                      <v:shadow on="t" opacity="24903f" mv:blur="40000f" origin=",.5" offset="0,20000emu"/>
                      <v:textbox>
                        <w:txbxContent>
                          <w:p w14:paraId="22697B57" w14:textId="77777777" w:rsidR="00774981" w:rsidRDefault="00774981" w:rsidP="00667BC6">
                            <w:pPr>
                              <w:pStyle w:val="NormalWeb"/>
                              <w:spacing w:before="0" w:beforeAutospacing="0" w:after="200" w:afterAutospacing="0" w:line="276" w:lineRule="auto"/>
                              <w:rPr>
                                <w:sz w:val="24"/>
                                <w:szCs w:val="24"/>
                              </w:rPr>
                            </w:pPr>
                            <w:r>
                              <w:rPr>
                                <w:rFonts w:asciiTheme="minorHAnsi" w:eastAsia="Times New Roman" w:hAnsi="Cambria"/>
                                <w:color w:val="000000"/>
                                <w:kern w:val="24"/>
                              </w:rPr>
                              <w:t> </w:t>
                            </w:r>
                          </w:p>
                        </w:txbxContent>
                      </v:textbox>
                    </v:shape>
                    <v:rect id="Rectangle 288" o:spid="_x0000_s1060" style="position:absolute;left:1648691;top:2410691;width:956001;height:78513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TaebwAAA&#10;ANwAAAAPAAAAZHJzL2Rvd25yZXYueG1sRE/LisIwFN0L8w/hDrjT1IIi1bSIMGM3s/Ax+zvNtSlt&#10;bkoTtf79ZCG4PJz3thhtJ+40+MaxgsU8AUFcOd1wreBy/pqtQfiArLFzTAqe5KHIPyZbzLR78JHu&#10;p1CLGMI+QwUmhD6T0leGLPq564kjd3WDxRDhUEs94COG206mSbKSFhuODQZ72huq2tPNKjj4Nk3K&#10;n/Kv6erb9+/imC5bY5Wafo67DYhAY3iLX+5SK0jXcW08E4+AzP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qTaebwAAAANwAAAAPAAAAAAAAAAAAAAAAAJcCAABkcnMvZG93bnJl&#10;di54bWxQSwUGAAAAAAQABAD1AAAAhAMAAAAA&#10;" filled="f" strokecolor="black [3213]">
                      <v:shadow on="t" opacity="22937f" mv:blur="40000f" origin=",.5" offset="0,23000emu"/>
                      <v:textbox>
                        <w:txbxContent>
                          <w:p w14:paraId="43AD803D" w14:textId="77777777" w:rsidR="00774981" w:rsidRDefault="00774981" w:rsidP="00667BC6">
                            <w:pPr>
                              <w:pStyle w:val="NormalWeb"/>
                              <w:spacing w:before="0" w:beforeAutospacing="0" w:after="0" w:afterAutospacing="0"/>
                              <w:jc w:val="center"/>
                              <w:rPr>
                                <w:sz w:val="24"/>
                                <w:szCs w:val="24"/>
                              </w:rPr>
                            </w:pPr>
                            <w:r>
                              <w:rPr>
                                <w:rFonts w:asciiTheme="minorHAnsi" w:eastAsia="MS Mincho" w:hAnsi="Cambria"/>
                                <w:color w:val="000000"/>
                                <w:kern w:val="24"/>
                              </w:rPr>
                              <w:t>End Use Distinction</w:t>
                            </w:r>
                          </w:p>
                        </w:txbxContent>
                      </v:textbox>
                    </v:rect>
                    <v:shape id="Straight Arrow Connector 289" o:spid="_x0000_s1061" type="#_x0000_t32" style="position:absolute;left:1773382;top:803564;width:62865;height:24765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1ZxJ8MAAADcAAAADwAAAGRycy9kb3ducmV2LnhtbESPQWvCQBSE7wX/w/IEb3WTHMSmriKK&#10;4Ekw7Q94Zl+z0ezbJLtq9Ne7hUKPw8x8wyxWg23EjXpfO1aQThMQxKXTNVcKvr9273MQPiBrbByT&#10;ggd5WC1HbwvMtbvzkW5FqESEsM9RgQmhzaX0pSGLfupa4uj9uN5iiLKvpO7xHuG2kVmSzKTFmuOC&#10;wZY2hspLcbUKrodt9+ywRf/IdgWeTHrqzqlSk/Gw/gQRaAj/4b/2XivI5h/weyYeAbl8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tWcSfDAAAA3AAAAA8AAAAAAAAAAAAA&#10;AAAAoQIAAGRycy9kb3ducmV2LnhtbFBLBQYAAAAABAAEAPkAAACRAwAAAAA=&#10;" strokeweight="2pt">
                      <v:stroke endarrow="open"/>
                      <v:shadow on="t" opacity="24903f" mv:blur="40000f" origin=",.5" offset="0,20000emu"/>
                    </v:shape>
                    <v:shape id="Straight Arrow Connector 290" o:spid="_x0000_s1062" type="#_x0000_t32" style="position:absolute;left:1025236;top:3200400;width:1102469;height:226776;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7VOZ8EAAADcAAAADwAAAGRycy9kb3ducmV2LnhtbERPS07DMBDdI3EHa5DYUSdZVJDWrapW&#10;lbqqROAA03gaB+JxEjs/To8XSCyf3n+7n20jRup97VhBukpAEJdO11wp+Pw4v7yC8AFZY+OYFCzk&#10;Yb97fNhirt3E7zQWoRIxhH2OCkwIbS6lLw1Z9CvXEkfu7nqLIcK+krrHKYbbRmZJspYWa44NBls6&#10;Giq/i8EqGK6n7qfDFv2SnQu8mfTWfaVKPT/Nhw2IQHP4F/+5L1pB9hbnxzPxCMjdL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vtU5nwQAAANwAAAAPAAAAAAAAAAAAAAAA&#10;AKECAABkcnMvZG93bnJldi54bWxQSwUGAAAAAAQABAD5AAAAjwMAAAAA&#10;" strokeweight="2pt">
                      <v:stroke endarrow="open"/>
                      <v:shadow on="t" opacity="24903f" mv:blur="40000f" origin=",.5" offset="0,20000emu"/>
                    </v:shape>
                    <v:rect id="Rectangle 291" o:spid="_x0000_s1063" style="position:absolute;left:540327;top:3422073;width:956001;height:78513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pjbxAAA&#10;ANwAAAAPAAAAZHJzL2Rvd25yZXYueG1sRI9Ba8JAFITvQv/D8gredJOA0kbXIIVqLh607f2ZfWZD&#10;sm9DdqPpv+8WCj0OM/MNsy0m24k7Db5xrCBdJiCIK6cbrhV8frwvXkD4gKyxc0wKvslDsXuabTHX&#10;7sFnul9CLSKEfY4KTAh9LqWvDFn0S9cTR+/mBoshyqGWesBHhNtOZkmylhYbjgsGe3ozVLWX0So4&#10;+jZLylN5bbp6PHyl52zVGqvU/Hnab0AEmsJ/+K9dagXZawq/Z+IRkLs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vq6Y28QAAADcAAAADwAAAAAAAAAAAAAAAACXAgAAZHJzL2Rv&#10;d25yZXYueG1sUEsFBgAAAAAEAAQA9QAAAIgDAAAAAA==&#10;" filled="f" strokecolor="black [3213]">
                      <v:shadow on="t" opacity="22937f" mv:blur="40000f" origin=",.5" offset="0,23000emu"/>
                      <v:textbox>
                        <w:txbxContent>
                          <w:p w14:paraId="721D7082" w14:textId="77777777" w:rsidR="00774981" w:rsidRDefault="00774981" w:rsidP="00667BC6">
                            <w:pPr>
                              <w:pStyle w:val="NormalWeb"/>
                              <w:spacing w:before="0" w:beforeAutospacing="0" w:after="0" w:afterAutospacing="0"/>
                              <w:jc w:val="center"/>
                              <w:rPr>
                                <w:sz w:val="24"/>
                                <w:szCs w:val="24"/>
                              </w:rPr>
                            </w:pPr>
                            <w:r>
                              <w:rPr>
                                <w:rFonts w:asciiTheme="minorHAnsi" w:eastAsia="MS Mincho" w:hAnsi="Cambria"/>
                                <w:color w:val="000000"/>
                                <w:kern w:val="24"/>
                              </w:rPr>
                              <w:t>Large Plant Disposal</w:t>
                            </w:r>
                          </w:p>
                        </w:txbxContent>
                      </v:textbox>
                    </v:rect>
                    <v:shape id="Straight Arrow Connector 292" o:spid="_x0000_s1064" type="#_x0000_t32" style="position:absolute;left:737350;top:1893223;width:1125942;height:50243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Ct1i8MAAADcAAAADwAAAGRycy9kb3ducmV2LnhtbESPQWvCQBSE7wX/w/IEb3WTHKSNriKK&#10;0FPBtD/gmX1mo9m3SXbV6K/vCkKPw8x8wyxWg23ElXpfO1aQThMQxKXTNVcKfn927x8gfEDW2Dgm&#10;BXfysFqO3haYa3fjPV2LUIkIYZ+jAhNCm0vpS0MW/dS1xNE7ut5iiLKvpO7xFuG2kVmSzKTFmuOC&#10;wZY2hspzcbEKLt/b7tFhi/6e7Qo8mPTQnVKlJuNhPQcRaAj/4Vf7SyvIPjN4nolHQC7/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ArdYvDAAAA3AAAAA8AAAAAAAAAAAAA&#10;AAAAoQIAAGRycy9kb3ducmV2LnhtbFBLBQYAAAAABAAEAPkAAACRAwAAAAA=&#10;" strokeweight="2pt">
                      <v:stroke endarrow="open"/>
                      <v:shadow on="t" opacity="24903f" mv:blur="40000f" origin=",.5" offset="0,20000emu"/>
                    </v:shape>
                    <v:rect id="Rectangle 293" o:spid="_x0000_s1065" style="position:absolute;left:1385455;top:1108364;width:955675;height:78486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MKM3xAAA&#10;ANwAAAAPAAAAZHJzL2Rvd25yZXYueG1sRI/NasMwEITvgbyD2EJuiRyXlsSNbEIgjS895O++tbaW&#10;sbUylpK4b18VCj0OM/MNsylG24k7Db5xrGC5SEAQV043XCu4nPfzFQgfkDV2jknBN3ko8ulkg5l2&#10;Dz7S/RRqESHsM1RgQugzKX1lyKJfuJ44el9usBiiHGqpB3xEuO1kmiSv0mLDccFgTztDVXu6WQUH&#10;36ZJ+VF+Nl19e78uj+lLa6xSs6dx+wYi0Bj+w3/tUitI18/weyYeAZn/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TCjN8QAAADcAAAADwAAAAAAAAAAAAAAAACXAgAAZHJzL2Rv&#10;d25yZXYueG1sUEsFBgAAAAAEAAQA9QAAAIgDAAAAAA==&#10;" filled="f" strokecolor="black [3213]">
                      <v:shadow on="t" opacity="22937f" mv:blur="40000f" origin=",.5" offset="0,23000emu"/>
                      <v:textbox>
                        <w:txbxContent>
                          <w:p w14:paraId="6E722EF3" w14:textId="22BECA92" w:rsidR="00774981" w:rsidRDefault="00774981" w:rsidP="00667BC6">
                            <w:pPr>
                              <w:pStyle w:val="NormalWeb"/>
                              <w:spacing w:before="0" w:beforeAutospacing="0" w:after="0" w:afterAutospacing="0"/>
                              <w:jc w:val="center"/>
                              <w:rPr>
                                <w:sz w:val="24"/>
                                <w:szCs w:val="24"/>
                              </w:rPr>
                            </w:pPr>
                            <w:r>
                              <w:rPr>
                                <w:rFonts w:asciiTheme="minorHAnsi" w:eastAsia="MS Mincho" w:hAnsi="Cambria"/>
                                <w:color w:val="000000"/>
                                <w:kern w:val="24"/>
                              </w:rPr>
                              <w:t>Sludge Production in Wet Tons</w:t>
                            </w:r>
                          </w:p>
                        </w:txbxContent>
                      </v:textbox>
                    </v:rect>
                    <v:shape id="Right Brace 294" o:spid="_x0000_s1066" type="#_x0000_t88" style="position:absolute;left:2382982;top:1108364;width:236220;height:784860;rotation:18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y9LxwwAA&#10;ANwAAAAPAAAAZHJzL2Rvd25yZXYueG1sRI9Ba8JAFITvhf6H5RV6qxujFRvdhFKw2KNR8PrIvibR&#10;3bdhd6vpv3eFQo/DzHzDrKvRGnEhH3rHCqaTDARx43TPrYLDfvOyBBEiskbjmBT8UoCqfHxYY6Hd&#10;lXd0qWMrEoRDgQq6GIdCytB0ZDFM3ECcvG/nLcYkfSu1x2uCWyPzLFtIiz2nhQ4H+uioOdc/VsEx&#10;my9mn2a2+eJdv+VXs0efn5R6fhrfVyAijfE//NfeagX52xzuZ9IRkOUN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yy9LxwwAAANwAAAAPAAAAAAAAAAAAAAAAAJcCAABkcnMvZG93&#10;bnJldi54bWxQSwUGAAAAAAQABAD1AAAAhwMAAAAA&#10;" adj="542" strokecolor="#b0a812" strokeweight="2pt">
                      <v:shadow on="t" opacity="24903f" mv:blur="40000f" origin=",.5" offset="0,20000emu"/>
                      <v:textbox>
                        <w:txbxContent>
                          <w:p w14:paraId="2D8006B5" w14:textId="77777777" w:rsidR="00774981" w:rsidRDefault="00774981" w:rsidP="00667BC6">
                            <w:pPr>
                              <w:pStyle w:val="NormalWeb"/>
                              <w:spacing w:before="0" w:beforeAutospacing="0" w:after="200" w:afterAutospacing="0" w:line="276" w:lineRule="auto"/>
                              <w:rPr>
                                <w:sz w:val="24"/>
                                <w:szCs w:val="24"/>
                              </w:rPr>
                            </w:pPr>
                            <w:r>
                              <w:rPr>
                                <w:rFonts w:asciiTheme="minorHAnsi" w:eastAsia="Times New Roman" w:hAnsi="Cambria"/>
                                <w:color w:val="000000"/>
                                <w:kern w:val="24"/>
                              </w:rPr>
                              <w:t> </w:t>
                            </w:r>
                          </w:p>
                        </w:txbxContent>
                      </v:textbox>
                    </v:shape>
                    <v:shape id="Text Box 20" o:spid="_x0000_s1067" type="#_x0000_t202" style="position:absolute;left:2687782;top:1274618;width:955675;height:4540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CEiDxAAA&#10;ANwAAAAPAAAAZHJzL2Rvd25yZXYueG1sRI9Ba8JAFITvBf/D8oTe6q5iikY3QSxCTy1NVfD2yD6T&#10;YPZtyG5N+u+7hUKPw8x8w2zz0bbiTr1vHGuYzxQI4tKZhisNx8/D0wqED8gGW8ek4Zs85NnkYYup&#10;cQN/0L0IlYgQ9ilqqEPoUil9WZNFP3MdcfSurrcYouwraXocIty2cqHUs7TYcFyosaN9TeWt+LIa&#10;Tm/Xy3mp3qsXm3SDG5Vku5ZaP07H3QZEoDH8h//ar0bDYp3A75l4BGT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zwhIg8QAAADcAAAADwAAAAAAAAAAAAAAAACXAgAAZHJzL2Rv&#10;d25yZXYueG1sUEsFBgAAAAAEAAQA9QAAAIgDAAAAAA==&#10;" filled="f" stroked="f">
                      <v:textbox>
                        <w:txbxContent>
                          <w:p w14:paraId="238E0CEC" w14:textId="77777777" w:rsidR="00774981" w:rsidRDefault="00774981" w:rsidP="00667BC6">
                            <w:pPr>
                              <w:pStyle w:val="NormalWeb"/>
                              <w:spacing w:before="0" w:beforeAutospacing="0" w:after="0" w:afterAutospacing="0"/>
                              <w:rPr>
                                <w:sz w:val="24"/>
                                <w:szCs w:val="24"/>
                              </w:rPr>
                            </w:pPr>
                            <w:proofErr w:type="spellStart"/>
                            <w:r>
                              <w:rPr>
                                <w:rFonts w:ascii="Cambria" w:eastAsia="MS Mincho" w:hAnsi="Cambria"/>
                                <w:color w:val="000000"/>
                                <w:kern w:val="24"/>
                              </w:rPr>
                              <w:t>Milbrandt</w:t>
                            </w:r>
                            <w:proofErr w:type="spellEnd"/>
                            <w:r>
                              <w:rPr>
                                <w:rFonts w:ascii="Cambria" w:eastAsia="MS Mincho" w:hAnsi="Cambria"/>
                                <w:color w:val="000000"/>
                                <w:kern w:val="24"/>
                              </w:rPr>
                              <w:t xml:space="preserve"> et al, 2017</w:t>
                            </w:r>
                          </w:p>
                        </w:txbxContent>
                      </v:textbox>
                    </v:shape>
                    <v:shape id="Right Brace 296" o:spid="_x0000_s1068" type="#_x0000_t88" style="position:absolute;left:1113774;top:1094509;width:236220;height:78486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ssQFxQAA&#10;ANwAAAAPAAAAZHJzL2Rvd25yZXYueG1sRI9Bi8IwFITvwv6H8Ba8abo9VLcaZREWFEXRFfH4aJ5t&#10;sXnpNlHrvzeC4HGYmW+Y8bQ1lbhS40rLCr76EQjizOqScwX7v9/eEITzyBory6TgTg6mk4/OGFNt&#10;b7yl687nIkDYpaig8L5OpXRZQQZd39bEwTvZxqAPssmlbvAW4KaScRQl0mDJYaHAmmYFZefdxSiY&#10;HeL7IFktjytdbcv14j/O9puDUt3P9mcEwlPr3+FXe64VxN8JPM+EIyAn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WyxAXFAAAA3AAAAA8AAAAAAAAAAAAAAAAAlwIAAGRycy9k&#10;b3ducmV2LnhtbFBLBQYAAAAABAAEAPUAAACJAwAAAAA=&#10;" adj="542" strokecolor="#b0a812" strokeweight="2pt">
                      <v:shadow on="t" opacity="24903f" mv:blur="40000f" origin=",.5" offset="0,20000emu"/>
                      <v:textbox>
                        <w:txbxContent>
                          <w:p w14:paraId="1B9271EF" w14:textId="77777777" w:rsidR="00774981" w:rsidRDefault="00774981" w:rsidP="00667BC6">
                            <w:pPr>
                              <w:pStyle w:val="NormalWeb"/>
                              <w:spacing w:before="0" w:beforeAutospacing="0" w:after="200" w:afterAutospacing="0" w:line="276" w:lineRule="auto"/>
                              <w:rPr>
                                <w:sz w:val="24"/>
                                <w:szCs w:val="24"/>
                              </w:rPr>
                            </w:pPr>
                            <w:r>
                              <w:rPr>
                                <w:rFonts w:asciiTheme="minorHAnsi" w:eastAsia="Times New Roman" w:hAnsi="Cambria"/>
                                <w:color w:val="000000"/>
                                <w:kern w:val="24"/>
                              </w:rPr>
                              <w:t> </w:t>
                            </w:r>
                          </w:p>
                        </w:txbxContent>
                      </v:textbox>
                    </v:shape>
                  </v:group>
                </v:group>
                <v:rect id="Rectangle 297" o:spid="_x0000_s1069" style="position:absolute;left:350196;width:955852;height:78510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C6U0xAAA&#10;ANwAAAAPAAAAZHJzL2Rvd25yZXYueG1sRI/NasMwEITvgbyD2EJuiRxD28SNbEIgjS895O++tbaW&#10;sbUylpK4b18VCj0OM/MNsylG24k7Db5xrGC5SEAQV043XCu4nPfzFQgfkDV2jknBN3ko8ulkg5l2&#10;Dz7S/RRqESHsM1RgQugzKX1lyKJfuJ44el9usBiiHGqpB3xEuO1kmiQv0mLDccFgTztDVXu6WQUH&#10;36ZJ+VF+Nl19e78uj+lza6xSs6dx+wYi0Bj+w3/tUitI16/weyYeAZn/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XgulNMQAAADcAAAADwAAAAAAAAAAAAAAAACXAgAAZHJzL2Rv&#10;d25yZXYueG1sUEsFBgAAAAAEAAQA9QAAAIgDAAAAAA==&#10;" filled="f" strokecolor="black [3213]">
                  <v:shadow on="t" opacity="22937f" mv:blur="40000f" origin=",.5" offset="0,23000emu"/>
                  <v:textbox>
                    <w:txbxContent>
                      <w:p w14:paraId="5C299A24" w14:textId="77777777" w:rsidR="00774981" w:rsidRDefault="00774981" w:rsidP="00667BC6">
                        <w:pPr>
                          <w:pStyle w:val="NormalWeb"/>
                          <w:spacing w:before="0" w:beforeAutospacing="0" w:after="0" w:afterAutospacing="0"/>
                          <w:jc w:val="center"/>
                          <w:rPr>
                            <w:sz w:val="24"/>
                            <w:szCs w:val="24"/>
                          </w:rPr>
                        </w:pPr>
                        <w:r>
                          <w:rPr>
                            <w:rFonts w:asciiTheme="minorHAnsi" w:eastAsia="MS Mincho" w:hAnsi="Cambria"/>
                            <w:color w:val="000000" w:themeColor="text1"/>
                            <w:kern w:val="24"/>
                          </w:rPr>
                          <w:t>Biosolids End Use by</w:t>
                        </w:r>
                        <w:r>
                          <w:rPr>
                            <w:rFonts w:asciiTheme="minorHAnsi" w:eastAsia="MS Mincho" w:hAnsi="Cambria"/>
                            <w:strike/>
                            <w:color w:val="000000" w:themeColor="text1"/>
                            <w:kern w:val="24"/>
                          </w:rPr>
                          <w:t xml:space="preserve"> </w:t>
                        </w:r>
                        <w:r>
                          <w:rPr>
                            <w:rFonts w:asciiTheme="minorHAnsi" w:eastAsia="MS Mincho" w:hAnsi="Cambria"/>
                            <w:color w:val="000000" w:themeColor="text1"/>
                            <w:kern w:val="24"/>
                          </w:rPr>
                          <w:t># of POTWs</w:t>
                        </w:r>
                      </w:p>
                    </w:txbxContent>
                  </v:textbox>
                </v:rect>
                <w10:wrap type="square"/>
              </v:group>
            </w:pict>
          </mc:Fallback>
        </mc:AlternateContent>
      </w:r>
      <w:r w:rsidR="007A3E22">
        <w:t xml:space="preserve">4. Modeling Sludge </w:t>
      </w:r>
      <w:r w:rsidR="00180617">
        <w:t>Cost &amp; Disposal</w:t>
      </w:r>
    </w:p>
    <w:p w14:paraId="306E57EF" w14:textId="4C5D499F" w:rsidR="00F6199F" w:rsidRPr="00F6199F" w:rsidRDefault="00CA2E10" w:rsidP="00960159">
      <w:r>
        <w:t>EPA cost algorithms</w:t>
      </w:r>
      <w:r w:rsidR="00F20AB3">
        <w:t xml:space="preserve"> </w:t>
      </w:r>
      <w:r w:rsidR="00F20AB3">
        <w:fldChar w:fldCharType="begin" w:fldLock="1"/>
      </w:r>
      <w:r w:rsidR="00F20AB3">
        <w:instrText>ADDIN CSL_CITATION { "citationItems" : [ { "id" : "ITEM-1", "itemData" : { "ISBN" : "EPA/625/6-85/010", "author" : [ { "dropping-particle" : "", "family" : "EPA", "given" : "", "non-dropping-particle" : "", "parse-names" : false, "suffix" : "" } ], "id" : "ITEM-1", "issued" : { "date-parts" : [ [ "1985" ] ] }, "publisher" : "United States Environmental Protection Agency", "title" : "Handbook: Estimating Sludge Management Costs", "type" : "report" }, "uris" : [ "http://www.mendeley.com/documents/?uuid=b41a82ca-4681-45fd-883b-c61e58656530" ] } ], "mendeley" : { "formattedCitation" : "[8]", "plainTextFormattedCitation" : "[8]", "previouslyFormattedCitation" : "[8]" }, "properties" : { "noteIndex" : 4 }, "schema" : "https://github.com/citation-style-language/schema/raw/master/csl-citation.json" }</w:instrText>
      </w:r>
      <w:r w:rsidR="00F20AB3">
        <w:fldChar w:fldCharType="separate"/>
      </w:r>
      <w:r w:rsidR="00F20AB3" w:rsidRPr="00F20AB3">
        <w:rPr>
          <w:noProof/>
        </w:rPr>
        <w:t>[8]</w:t>
      </w:r>
      <w:r w:rsidR="00F20AB3">
        <w:fldChar w:fldCharType="end"/>
      </w:r>
      <w:r>
        <w:t xml:space="preserve"> were digitized in a Python program </w:t>
      </w:r>
      <w:r w:rsidR="005C4DE5">
        <w:t xml:space="preserve">where we calculated </w:t>
      </w:r>
      <w:r>
        <w:t xml:space="preserve"> costs </w:t>
      </w:r>
      <w:r w:rsidR="00F42EA0">
        <w:t>for</w:t>
      </w:r>
      <w:r>
        <w:t xml:space="preserve"> different POTWs using regional economic parameters</w:t>
      </w:r>
      <w:r w:rsidR="00F20AB3">
        <w:t xml:space="preserve"> shown in </w:t>
      </w:r>
      <w:r w:rsidR="00F143F2">
        <w:t>Table 1</w:t>
      </w:r>
      <w:r>
        <w:t>. Coupled with the NEBRA sludge end disposal data, our model chooses which disposal alternative is most likely for the plant</w:t>
      </w:r>
      <w:r w:rsidR="003D1768">
        <w:t>,</w:t>
      </w:r>
      <w:r>
        <w:t xml:space="preserve"> then calculates a dollar per ton cost associated with that disposal. </w:t>
      </w:r>
    </w:p>
    <w:p w14:paraId="6DD1987B" w14:textId="558088D1" w:rsidR="00F5488B" w:rsidRDefault="007A3E22" w:rsidP="007A3E22">
      <w:pPr>
        <w:pStyle w:val="Heading2"/>
      </w:pPr>
      <w:r>
        <w:t>4</w:t>
      </w:r>
      <w:r w:rsidR="00D51A67">
        <w:t>.</w:t>
      </w:r>
      <w:r>
        <w:t>1</w:t>
      </w:r>
      <w:r w:rsidR="00D51A67">
        <w:t xml:space="preserve"> </w:t>
      </w:r>
      <w:r w:rsidR="00F5488B">
        <w:t>Sludge End-Disposal</w:t>
      </w:r>
    </w:p>
    <w:p w14:paraId="5BD059C3" w14:textId="0AF3A548" w:rsidR="00210FB9" w:rsidRDefault="00210FB9" w:rsidP="00210FB9">
      <w:r>
        <w:t>The North East Biosolids and Residuals Association (NEBRA) conducted a survey of POTWs across the country to identify end-disposal alternatives for treated sewage sludge</w:t>
      </w:r>
      <w:r w:rsidR="00182AFB">
        <w:t xml:space="preserve"> (biosolids)</w:t>
      </w:r>
      <w:r>
        <w:t>; the survey results were aggregated at the state level.</w:t>
      </w:r>
      <w:r>
        <w:fldChar w:fldCharType="begin" w:fldLock="1"/>
      </w:r>
      <w:r>
        <w:instrText>ADDIN CSL_CITATION { "citationItems" : [ { "id" : "ITEM-1", "itemData" : { "author" : [ { "dropping-particle" : "", "family" : "NEBRA", "given" : "", "non-dropping-particle" : "", "parse-names" : false, "suffix" : "" } ], "id" : "ITEM-1", "issued" : { "date-parts" : [ [ "2007" ] ] }, "publisher" : "North East Biosolids and Residuals Association (NEBRA)", "title" : "A National Biosolids Regulation, Quality, End Use &amp; Disposal Survey", "type" : "report" }, "uris" : [ "http://www.mendeley.com/documents/?uuid=60fa81dd-dafe-4993-93d6-43bab3d58de6" ] } ], "mendeley" : { "formattedCitation" : "[7]", "plainTextFormattedCitation" : "[7]", "previouslyFormattedCitation" : "[7]" }, "properties" : { "noteIndex" : 4 }, "schema" : "https://github.com/citation-style-language/schema/raw/master/csl-citation.json" }</w:instrText>
      </w:r>
      <w:r>
        <w:fldChar w:fldCharType="separate"/>
      </w:r>
      <w:r w:rsidRPr="00575F57">
        <w:rPr>
          <w:noProof/>
        </w:rPr>
        <w:t>[7]</w:t>
      </w:r>
      <w:r>
        <w:fldChar w:fldCharType="end"/>
      </w:r>
      <w:r>
        <w:t xml:space="preserve"> We used these data in our sludge end disposal modeling and therefore were limited to sludge disposal generalizations state-by-state. </w:t>
      </w:r>
      <w:r w:rsidR="00116385">
        <w:t>Figure 2 depicts the model decision process for determining sludge end-disposal across all POTWs.</w:t>
      </w:r>
    </w:p>
    <w:p w14:paraId="52F35352" w14:textId="63107A09" w:rsidR="00210FB9" w:rsidRPr="00210FB9" w:rsidRDefault="00210FB9" w:rsidP="00960159">
      <w:r>
        <w:t>For each disposal alternative, the report gives a percent of biosolids produced through that process and a percent of plants utilizing that process. We then used that data in a decision matrix (Table 2) within the model to develop end disposal costs for sludge between different plants under the WTE scenario.</w:t>
      </w:r>
    </w:p>
    <w:p w14:paraId="6C155E86" w14:textId="0C90AEB7" w:rsidR="00544400" w:rsidRDefault="00822B75" w:rsidP="00F6199F">
      <w:r>
        <w:lastRenderedPageBreak/>
        <w:t>From th</w:t>
      </w:r>
      <w:r w:rsidR="00FD448F">
        <w:t>ese</w:t>
      </w:r>
      <w:r>
        <w:t xml:space="preserve"> state data</w:t>
      </w:r>
      <w:r w:rsidR="00145510">
        <w:t xml:space="preserve"> (NEBRA, 2007)</w:t>
      </w:r>
      <w:r>
        <w:t>, the two most utilized disposal methods by percent of bi</w:t>
      </w:r>
      <w:r w:rsidR="00282B62">
        <w:t xml:space="preserve">osolids </w:t>
      </w:r>
      <w:r w:rsidR="00FD448F">
        <w:t xml:space="preserve">were </w:t>
      </w:r>
      <w:r w:rsidR="00282B62">
        <w:t>identified</w:t>
      </w:r>
      <w:r w:rsidR="00FD448F">
        <w:t xml:space="preserve"> in our model</w:t>
      </w:r>
      <w:r w:rsidR="00282B62">
        <w:t>, along with the percentage of plants in the state utilizing each.</w:t>
      </w:r>
      <w:r w:rsidR="00E64DFE">
        <w:t xml:space="preserve"> </w:t>
      </w:r>
    </w:p>
    <w:p w14:paraId="4C899961" w14:textId="2BF7D4F7" w:rsidR="005D6603" w:rsidRDefault="005D6603" w:rsidP="005D6603">
      <w:r>
        <w:t xml:space="preserve">Table 2 </w:t>
      </w:r>
      <w:r w:rsidR="00445EBB">
        <w:t>shows</w:t>
      </w:r>
      <w:r>
        <w:t xml:space="preserve"> the decision matrix we used to assign sludge disposal alternatives for a POTW. By considering the percent of biosolids treated and percent of plants utilizing the method for the five disposal possibilities considered, a relative ratio of biosolids per plant is calculated for the two methods that treat the most biosolids for the state. These values are then multiplied by the wet tons of biosolids produced across the state and the number of POTWs in the state, respectively. By dividing the to</w:t>
      </w:r>
      <w:r w:rsidR="00E06B3E">
        <w:t>ns of biosolids produced from</w:t>
      </w:r>
      <w:r>
        <w:t xml:space="preserve"> each method by the number of POTWs using said method, we can estimate the relationship between disposal alternative and POTW size. For each POTW, the plant inflow (from Milbrandt et al, 2017), is related to the state average plant inflow. If</w:t>
      </w:r>
      <w:r w:rsidR="00E06B3E">
        <w:t xml:space="preserve"> POTW flow is greater than state average flow</w:t>
      </w:r>
      <w:r>
        <w:t>, the plant is assigned the large POTW disposal option, whereas plants treating less than average are assigned the small disposal alternative.</w:t>
      </w:r>
    </w:p>
    <w:p w14:paraId="55CDF90D" w14:textId="578634B2" w:rsidR="005D6603" w:rsidRDefault="005D6603" w:rsidP="005D6603">
      <w:pPr>
        <w:pStyle w:val="Caption"/>
        <w:keepNext/>
        <w:jc w:val="center"/>
      </w:pPr>
      <w:r>
        <w:t xml:space="preserve">Table </w:t>
      </w:r>
      <w:r w:rsidR="00C37C5F">
        <w:fldChar w:fldCharType="begin"/>
      </w:r>
      <w:r w:rsidR="00C37C5F">
        <w:instrText xml:space="preserve"> SEQ Table \* ARABIC </w:instrText>
      </w:r>
      <w:r w:rsidR="00C37C5F">
        <w:fldChar w:fldCharType="separate"/>
      </w:r>
      <w:r w:rsidR="002F1227">
        <w:rPr>
          <w:noProof/>
        </w:rPr>
        <w:t>2</w:t>
      </w:r>
      <w:r w:rsidR="00C37C5F">
        <w:rPr>
          <w:noProof/>
        </w:rPr>
        <w:fldChar w:fldCharType="end"/>
      </w:r>
      <w:r>
        <w:t xml:space="preserve">: Sludge end-disposal decision matrix. </w:t>
      </w:r>
    </w:p>
    <w:tbl>
      <w:tblPr>
        <w:tblStyle w:val="PlainTable51"/>
        <w:tblW w:w="96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9"/>
        <w:gridCol w:w="1424"/>
        <w:gridCol w:w="1259"/>
        <w:gridCol w:w="1316"/>
        <w:gridCol w:w="998"/>
        <w:gridCol w:w="698"/>
        <w:gridCol w:w="981"/>
      </w:tblGrid>
      <w:tr w:rsidR="001A21F6" w14:paraId="0357625F" w14:textId="77777777" w:rsidTr="001A21F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49" w:type="dxa"/>
          </w:tcPr>
          <w:p w14:paraId="59D84741" w14:textId="77777777" w:rsidR="000B745D" w:rsidRPr="00AA47B4" w:rsidRDefault="000B745D" w:rsidP="007F48AE">
            <w:pPr>
              <w:rPr>
                <w:b/>
              </w:rPr>
            </w:pPr>
            <w:r w:rsidRPr="00AA47B4">
              <w:rPr>
                <w:b/>
                <w:sz w:val="18"/>
              </w:rPr>
              <w:t>Data from NEBRA, 2007 and Milbrandt et al 2017</w:t>
            </w:r>
          </w:p>
        </w:tc>
        <w:tc>
          <w:tcPr>
            <w:tcW w:w="1424" w:type="dxa"/>
            <w:shd w:val="clear" w:color="auto" w:fill="auto"/>
          </w:tcPr>
          <w:p w14:paraId="50C7189E" w14:textId="4DF99C0D" w:rsidR="000B745D" w:rsidRPr="00AA47B4" w:rsidRDefault="000B745D" w:rsidP="007F48AE">
            <w:pPr>
              <w:cnfStyle w:val="100000000000" w:firstRow="1" w:lastRow="0" w:firstColumn="0" w:lastColumn="0" w:oddVBand="0" w:evenVBand="0" w:oddHBand="0" w:evenHBand="0" w:firstRowFirstColumn="0" w:firstRowLastColumn="0" w:lastRowFirstColumn="0" w:lastRowLastColumn="0"/>
              <w:rPr>
                <w:b/>
              </w:rPr>
            </w:pPr>
            <w:r>
              <w:rPr>
                <w:b/>
              </w:rPr>
              <w:t>Units</w:t>
            </w:r>
          </w:p>
        </w:tc>
        <w:tc>
          <w:tcPr>
            <w:tcW w:w="1259" w:type="dxa"/>
            <w:shd w:val="clear" w:color="auto" w:fill="C2D69B" w:themeFill="accent3" w:themeFillTint="99"/>
          </w:tcPr>
          <w:p w14:paraId="59327928" w14:textId="55E1C172" w:rsidR="000B745D" w:rsidRPr="00AA47B4" w:rsidRDefault="000B745D" w:rsidP="007F48AE">
            <w:pPr>
              <w:cnfStyle w:val="100000000000" w:firstRow="1" w:lastRow="0" w:firstColumn="0" w:lastColumn="0" w:oddVBand="0" w:evenVBand="0" w:oddHBand="0" w:evenHBand="0" w:firstRowFirstColumn="0" w:firstRowLastColumn="0" w:lastRowFirstColumn="0" w:lastRowLastColumn="0"/>
              <w:rPr>
                <w:b/>
              </w:rPr>
            </w:pPr>
            <w:r w:rsidRPr="00AA47B4">
              <w:rPr>
                <w:b/>
              </w:rPr>
              <w:t>Land Application</w:t>
            </w:r>
          </w:p>
        </w:tc>
        <w:tc>
          <w:tcPr>
            <w:tcW w:w="1316" w:type="dxa"/>
          </w:tcPr>
          <w:p w14:paraId="005EC6A2" w14:textId="77777777" w:rsidR="000B745D" w:rsidRPr="00AA47B4" w:rsidRDefault="000B745D" w:rsidP="007F48AE">
            <w:pPr>
              <w:cnfStyle w:val="100000000000" w:firstRow="1" w:lastRow="0" w:firstColumn="0" w:lastColumn="0" w:oddVBand="0" w:evenVBand="0" w:oddHBand="0" w:evenHBand="0" w:firstRowFirstColumn="0" w:firstRowLastColumn="0" w:lastRowFirstColumn="0" w:lastRowLastColumn="0"/>
              <w:rPr>
                <w:b/>
              </w:rPr>
            </w:pPr>
            <w:r w:rsidRPr="00AA47B4">
              <w:rPr>
                <w:b/>
              </w:rPr>
              <w:t>Incineration</w:t>
            </w:r>
          </w:p>
        </w:tc>
        <w:tc>
          <w:tcPr>
            <w:tcW w:w="998" w:type="dxa"/>
            <w:shd w:val="clear" w:color="auto" w:fill="C2D69B" w:themeFill="accent3" w:themeFillTint="99"/>
          </w:tcPr>
          <w:p w14:paraId="4EF6D2D3" w14:textId="77777777" w:rsidR="000B745D" w:rsidRPr="00AA47B4" w:rsidRDefault="000B745D" w:rsidP="007F48AE">
            <w:pPr>
              <w:cnfStyle w:val="100000000000" w:firstRow="1" w:lastRow="0" w:firstColumn="0" w:lastColumn="0" w:oddVBand="0" w:evenVBand="0" w:oddHBand="0" w:evenHBand="0" w:firstRowFirstColumn="0" w:firstRowLastColumn="0" w:lastRowFirstColumn="0" w:lastRowLastColumn="0"/>
              <w:rPr>
                <w:b/>
              </w:rPr>
            </w:pPr>
            <w:r w:rsidRPr="00AA47B4">
              <w:rPr>
                <w:b/>
              </w:rPr>
              <w:t>MSW Landfill</w:t>
            </w:r>
          </w:p>
        </w:tc>
        <w:tc>
          <w:tcPr>
            <w:tcW w:w="698" w:type="dxa"/>
          </w:tcPr>
          <w:p w14:paraId="6E02B54E" w14:textId="77777777" w:rsidR="000B745D" w:rsidRPr="00AA47B4" w:rsidRDefault="000B745D" w:rsidP="007F48AE">
            <w:pPr>
              <w:cnfStyle w:val="100000000000" w:firstRow="1" w:lastRow="0" w:firstColumn="0" w:lastColumn="0" w:oddVBand="0" w:evenVBand="0" w:oddHBand="0" w:evenHBand="0" w:firstRowFirstColumn="0" w:firstRowLastColumn="0" w:lastRowFirstColumn="0" w:lastRowLastColumn="0"/>
              <w:rPr>
                <w:b/>
              </w:rPr>
            </w:pPr>
            <w:r w:rsidRPr="00AA47B4">
              <w:rPr>
                <w:b/>
              </w:rPr>
              <w:t>Class A</w:t>
            </w:r>
          </w:p>
        </w:tc>
        <w:tc>
          <w:tcPr>
            <w:tcW w:w="981" w:type="dxa"/>
          </w:tcPr>
          <w:p w14:paraId="78F25297" w14:textId="77777777" w:rsidR="000B745D" w:rsidRPr="00AA47B4" w:rsidRDefault="000B745D" w:rsidP="007F48AE">
            <w:pPr>
              <w:cnfStyle w:val="100000000000" w:firstRow="1" w:lastRow="0" w:firstColumn="0" w:lastColumn="0" w:oddVBand="0" w:evenVBand="0" w:oddHBand="0" w:evenHBand="0" w:firstRowFirstColumn="0" w:firstRowLastColumn="0" w:lastRowFirstColumn="0" w:lastRowLastColumn="0"/>
              <w:rPr>
                <w:b/>
              </w:rPr>
            </w:pPr>
            <w:r w:rsidRPr="00AA47B4">
              <w:rPr>
                <w:b/>
              </w:rPr>
              <w:t>Long Term Storage</w:t>
            </w:r>
          </w:p>
        </w:tc>
      </w:tr>
      <w:tr w:rsidR="00DD5546" w14:paraId="009FFBDD" w14:textId="77777777" w:rsidTr="00D33EB6">
        <w:trPr>
          <w:cnfStyle w:val="000000100000" w:firstRow="0" w:lastRow="0" w:firstColumn="0" w:lastColumn="0" w:oddVBand="0" w:evenVBand="0" w:oddHBand="1" w:evenHBand="0" w:firstRowFirstColumn="0" w:firstRowLastColumn="0" w:lastRowFirstColumn="0" w:lastRowLastColumn="0"/>
          <w:trHeight w:val="1459"/>
        </w:trPr>
        <w:tc>
          <w:tcPr>
            <w:cnfStyle w:val="001000000000" w:firstRow="0" w:lastRow="0" w:firstColumn="1" w:lastColumn="0" w:oddVBand="0" w:evenVBand="0" w:oddHBand="0" w:evenHBand="0" w:firstRowFirstColumn="0" w:firstRowLastColumn="0" w:lastRowFirstColumn="0" w:lastRowLastColumn="0"/>
            <w:tcW w:w="2949" w:type="dxa"/>
          </w:tcPr>
          <w:p w14:paraId="56C90034" w14:textId="77777777" w:rsidR="00DD5546" w:rsidRPr="00AA4EBB" w:rsidRDefault="00DD5546" w:rsidP="001B259B">
            <w:pPr>
              <w:rPr>
                <w:b/>
                <w:i w:val="0"/>
                <w:iCs w:val="0"/>
              </w:rPr>
            </w:pPr>
            <w:r w:rsidRPr="00AA4EBB">
              <w:rPr>
                <w:b/>
              </w:rPr>
              <w:t>Wet tons of biosolids disposed of per end use</w:t>
            </w:r>
          </w:p>
          <w:p w14:paraId="4A657F33" w14:textId="2420E959" w:rsidR="00DD5546" w:rsidRPr="00AA4EBB" w:rsidRDefault="00DD5546" w:rsidP="007F48AE">
            <w:pPr>
              <w:rPr>
                <w:b/>
              </w:rPr>
            </w:pPr>
            <m:oMathPara>
              <m:oMath>
                <m:r>
                  <w:rPr>
                    <w:rFonts w:ascii="Cambria Math" w:hAnsi="Cambria Math"/>
                    <w:sz w:val="16"/>
                  </w:rPr>
                  <m:t>Equation:(State Biosolids Production* % Biosolids from end use)</m:t>
                </m:r>
              </m:oMath>
            </m:oMathPara>
          </w:p>
        </w:tc>
        <w:tc>
          <w:tcPr>
            <w:tcW w:w="1424" w:type="dxa"/>
            <w:shd w:val="clear" w:color="auto" w:fill="auto"/>
          </w:tcPr>
          <w:p w14:paraId="330A68DF" w14:textId="7BE47244" w:rsidR="00DD5546" w:rsidRDefault="00DD5546" w:rsidP="007F48AE">
            <w:pPr>
              <w:cnfStyle w:val="000000100000" w:firstRow="0" w:lastRow="0" w:firstColumn="0" w:lastColumn="0" w:oddVBand="0" w:evenVBand="0" w:oddHBand="1" w:evenHBand="0" w:firstRowFirstColumn="0" w:firstRowLastColumn="0" w:lastRowFirstColumn="0" w:lastRowLastColumn="0"/>
            </w:pPr>
            <w:r>
              <w:t>[Wet tons]</w:t>
            </w:r>
          </w:p>
        </w:tc>
        <w:tc>
          <w:tcPr>
            <w:tcW w:w="1259" w:type="dxa"/>
            <w:shd w:val="clear" w:color="auto" w:fill="C2D69B" w:themeFill="accent3" w:themeFillTint="99"/>
          </w:tcPr>
          <w:p w14:paraId="32CD9335" w14:textId="010835F3" w:rsidR="00DD5546" w:rsidRDefault="00DD5546" w:rsidP="007F48AE">
            <w:pPr>
              <w:cnfStyle w:val="000000100000" w:firstRow="0" w:lastRow="0" w:firstColumn="0" w:lastColumn="0" w:oddVBand="0" w:evenVBand="0" w:oddHBand="1" w:evenHBand="0" w:firstRowFirstColumn="0" w:firstRowLastColumn="0" w:lastRowFirstColumn="0" w:lastRowLastColumn="0"/>
            </w:pPr>
            <w:r>
              <w:t>500</w:t>
            </w:r>
          </w:p>
        </w:tc>
        <w:tc>
          <w:tcPr>
            <w:tcW w:w="1316" w:type="dxa"/>
          </w:tcPr>
          <w:p w14:paraId="13951D44" w14:textId="77777777" w:rsidR="00DD5546" w:rsidRDefault="00DD5546" w:rsidP="007F48AE">
            <w:pPr>
              <w:cnfStyle w:val="000000100000" w:firstRow="0" w:lastRow="0" w:firstColumn="0" w:lastColumn="0" w:oddVBand="0" w:evenVBand="0" w:oddHBand="1" w:evenHBand="0" w:firstRowFirstColumn="0" w:firstRowLastColumn="0" w:lastRowFirstColumn="0" w:lastRowLastColumn="0"/>
            </w:pPr>
            <w:r>
              <w:t>10</w:t>
            </w:r>
          </w:p>
        </w:tc>
        <w:tc>
          <w:tcPr>
            <w:tcW w:w="998" w:type="dxa"/>
            <w:shd w:val="clear" w:color="auto" w:fill="C2D69B" w:themeFill="accent3" w:themeFillTint="99"/>
          </w:tcPr>
          <w:p w14:paraId="5A907858" w14:textId="77777777" w:rsidR="00DD5546" w:rsidRDefault="00DD5546" w:rsidP="007F48AE">
            <w:pPr>
              <w:cnfStyle w:val="000000100000" w:firstRow="0" w:lastRow="0" w:firstColumn="0" w:lastColumn="0" w:oddVBand="0" w:evenVBand="0" w:oddHBand="1" w:evenHBand="0" w:firstRowFirstColumn="0" w:firstRowLastColumn="0" w:lastRowFirstColumn="0" w:lastRowLastColumn="0"/>
            </w:pPr>
            <w:r>
              <w:t>200</w:t>
            </w:r>
          </w:p>
        </w:tc>
        <w:tc>
          <w:tcPr>
            <w:tcW w:w="698" w:type="dxa"/>
          </w:tcPr>
          <w:p w14:paraId="73659C1C" w14:textId="77777777" w:rsidR="00DD5546" w:rsidRDefault="00DD5546" w:rsidP="007F48AE">
            <w:pPr>
              <w:cnfStyle w:val="000000100000" w:firstRow="0" w:lastRow="0" w:firstColumn="0" w:lastColumn="0" w:oddVBand="0" w:evenVBand="0" w:oddHBand="1" w:evenHBand="0" w:firstRowFirstColumn="0" w:firstRowLastColumn="0" w:lastRowFirstColumn="0" w:lastRowLastColumn="0"/>
            </w:pPr>
            <w:r>
              <w:t>50</w:t>
            </w:r>
          </w:p>
        </w:tc>
        <w:tc>
          <w:tcPr>
            <w:tcW w:w="981" w:type="dxa"/>
          </w:tcPr>
          <w:p w14:paraId="1C22DDB4" w14:textId="77777777" w:rsidR="00DD5546" w:rsidRDefault="00DD5546" w:rsidP="007F48AE">
            <w:pPr>
              <w:cnfStyle w:val="000000100000" w:firstRow="0" w:lastRow="0" w:firstColumn="0" w:lastColumn="0" w:oddVBand="0" w:evenVBand="0" w:oddHBand="1" w:evenHBand="0" w:firstRowFirstColumn="0" w:firstRowLastColumn="0" w:lastRowFirstColumn="0" w:lastRowLastColumn="0"/>
            </w:pPr>
            <w:r>
              <w:t>2</w:t>
            </w:r>
          </w:p>
        </w:tc>
      </w:tr>
      <w:tr w:rsidR="00DD5546" w14:paraId="66693C8D" w14:textId="77777777" w:rsidTr="00073CB7">
        <w:trPr>
          <w:trHeight w:val="1459"/>
        </w:trPr>
        <w:tc>
          <w:tcPr>
            <w:cnfStyle w:val="001000000000" w:firstRow="0" w:lastRow="0" w:firstColumn="1" w:lastColumn="0" w:oddVBand="0" w:evenVBand="0" w:oddHBand="0" w:evenHBand="0" w:firstRowFirstColumn="0" w:firstRowLastColumn="0" w:lastRowFirstColumn="0" w:lastRowLastColumn="0"/>
            <w:tcW w:w="2949" w:type="dxa"/>
          </w:tcPr>
          <w:p w14:paraId="36AECDC6" w14:textId="77777777" w:rsidR="00DD5546" w:rsidRPr="00AA4EBB" w:rsidRDefault="00DD5546" w:rsidP="001B259B">
            <w:pPr>
              <w:rPr>
                <w:b/>
                <w:i w:val="0"/>
                <w:iCs w:val="0"/>
              </w:rPr>
            </w:pPr>
            <w:r w:rsidRPr="00AA4EBB">
              <w:rPr>
                <w:b/>
              </w:rPr>
              <w:t>Number of POTWs incorporating end use</w:t>
            </w:r>
          </w:p>
          <w:p w14:paraId="148E0CFA" w14:textId="6B18FB8B" w:rsidR="00DD5546" w:rsidRPr="00AA4EBB" w:rsidRDefault="00DD5546" w:rsidP="007F48AE">
            <w:pPr>
              <w:rPr>
                <w:b/>
              </w:rPr>
            </w:pPr>
            <m:oMathPara>
              <m:oMath>
                <m:r>
                  <w:rPr>
                    <w:rFonts w:ascii="Cambria Math" w:hAnsi="Cambria Math"/>
                    <w:sz w:val="16"/>
                  </w:rPr>
                  <m:t>Equation: (State POTWs*% of POTWs using end use)</m:t>
                </m:r>
              </m:oMath>
            </m:oMathPara>
          </w:p>
        </w:tc>
        <w:tc>
          <w:tcPr>
            <w:tcW w:w="1424" w:type="dxa"/>
            <w:shd w:val="clear" w:color="auto" w:fill="auto"/>
          </w:tcPr>
          <w:p w14:paraId="2F0E5227" w14:textId="060088DA" w:rsidR="00DD5546" w:rsidRDefault="00DD5546" w:rsidP="007F48AE">
            <w:pPr>
              <w:cnfStyle w:val="000000000000" w:firstRow="0" w:lastRow="0" w:firstColumn="0" w:lastColumn="0" w:oddVBand="0" w:evenVBand="0" w:oddHBand="0" w:evenHBand="0" w:firstRowFirstColumn="0" w:firstRowLastColumn="0" w:lastRowFirstColumn="0" w:lastRowLastColumn="0"/>
            </w:pPr>
            <w:r>
              <w:t>[# of POTWs]</w:t>
            </w:r>
          </w:p>
        </w:tc>
        <w:tc>
          <w:tcPr>
            <w:tcW w:w="1259" w:type="dxa"/>
            <w:shd w:val="clear" w:color="auto" w:fill="C2D69B" w:themeFill="accent3" w:themeFillTint="99"/>
          </w:tcPr>
          <w:p w14:paraId="2894956F" w14:textId="3165F254" w:rsidR="00DD5546" w:rsidRDefault="00DD5546" w:rsidP="007F48AE">
            <w:pPr>
              <w:cnfStyle w:val="000000000000" w:firstRow="0" w:lastRow="0" w:firstColumn="0" w:lastColumn="0" w:oddVBand="0" w:evenVBand="0" w:oddHBand="0" w:evenHBand="0" w:firstRowFirstColumn="0" w:firstRowLastColumn="0" w:lastRowFirstColumn="0" w:lastRowLastColumn="0"/>
            </w:pPr>
            <w:r>
              <w:t>150</w:t>
            </w:r>
          </w:p>
        </w:tc>
        <w:tc>
          <w:tcPr>
            <w:tcW w:w="1316" w:type="dxa"/>
          </w:tcPr>
          <w:p w14:paraId="673594A8" w14:textId="77777777" w:rsidR="00DD5546" w:rsidRDefault="00DD5546" w:rsidP="007F48AE">
            <w:pPr>
              <w:cnfStyle w:val="000000000000" w:firstRow="0" w:lastRow="0" w:firstColumn="0" w:lastColumn="0" w:oddVBand="0" w:evenVBand="0" w:oddHBand="0" w:evenHBand="0" w:firstRowFirstColumn="0" w:firstRowLastColumn="0" w:lastRowFirstColumn="0" w:lastRowLastColumn="0"/>
            </w:pPr>
            <w:r>
              <w:t>10</w:t>
            </w:r>
          </w:p>
        </w:tc>
        <w:tc>
          <w:tcPr>
            <w:tcW w:w="998" w:type="dxa"/>
            <w:shd w:val="clear" w:color="auto" w:fill="C2D69B" w:themeFill="accent3" w:themeFillTint="99"/>
          </w:tcPr>
          <w:p w14:paraId="0D94E49D" w14:textId="77777777" w:rsidR="00DD5546" w:rsidRDefault="00DD5546" w:rsidP="007F48AE">
            <w:pPr>
              <w:cnfStyle w:val="000000000000" w:firstRow="0" w:lastRow="0" w:firstColumn="0" w:lastColumn="0" w:oddVBand="0" w:evenVBand="0" w:oddHBand="0" w:evenHBand="0" w:firstRowFirstColumn="0" w:firstRowLastColumn="0" w:lastRowFirstColumn="0" w:lastRowLastColumn="0"/>
            </w:pPr>
            <w:r>
              <w:t>20</w:t>
            </w:r>
          </w:p>
        </w:tc>
        <w:tc>
          <w:tcPr>
            <w:tcW w:w="698" w:type="dxa"/>
          </w:tcPr>
          <w:p w14:paraId="2413024D" w14:textId="77777777" w:rsidR="00DD5546" w:rsidRDefault="00DD5546" w:rsidP="007F48AE">
            <w:pPr>
              <w:cnfStyle w:val="000000000000" w:firstRow="0" w:lastRow="0" w:firstColumn="0" w:lastColumn="0" w:oddVBand="0" w:evenVBand="0" w:oddHBand="0" w:evenHBand="0" w:firstRowFirstColumn="0" w:firstRowLastColumn="0" w:lastRowFirstColumn="0" w:lastRowLastColumn="0"/>
            </w:pPr>
            <w:r>
              <w:t>30</w:t>
            </w:r>
          </w:p>
        </w:tc>
        <w:tc>
          <w:tcPr>
            <w:tcW w:w="981" w:type="dxa"/>
          </w:tcPr>
          <w:p w14:paraId="084BFE58" w14:textId="77777777" w:rsidR="00DD5546" w:rsidRDefault="00DD5546" w:rsidP="007F48AE">
            <w:pPr>
              <w:cnfStyle w:val="000000000000" w:firstRow="0" w:lastRow="0" w:firstColumn="0" w:lastColumn="0" w:oddVBand="0" w:evenVBand="0" w:oddHBand="0" w:evenHBand="0" w:firstRowFirstColumn="0" w:firstRowLastColumn="0" w:lastRowFirstColumn="0" w:lastRowLastColumn="0"/>
            </w:pPr>
            <w:r>
              <w:t>3</w:t>
            </w:r>
          </w:p>
        </w:tc>
      </w:tr>
      <w:tr w:rsidR="001A21F6" w14:paraId="73F80125" w14:textId="77777777" w:rsidTr="00DD5546">
        <w:trPr>
          <w:cnfStyle w:val="000000100000" w:firstRow="0" w:lastRow="0" w:firstColumn="0" w:lastColumn="0" w:oddVBand="0" w:evenVBand="0" w:oddHBand="1"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2949" w:type="dxa"/>
          </w:tcPr>
          <w:p w14:paraId="6E44CB1B" w14:textId="77777777" w:rsidR="000B745D" w:rsidRPr="00AA4EBB" w:rsidRDefault="000B745D" w:rsidP="007F48AE">
            <w:pPr>
              <w:rPr>
                <w:b/>
              </w:rPr>
            </w:pPr>
            <w:r w:rsidRPr="00AA4EBB">
              <w:rPr>
                <w:b/>
              </w:rPr>
              <w:t>Wet Tons of Biosolids Per POTW</w:t>
            </w:r>
          </w:p>
        </w:tc>
        <w:tc>
          <w:tcPr>
            <w:tcW w:w="1424" w:type="dxa"/>
            <w:shd w:val="clear" w:color="auto" w:fill="auto"/>
          </w:tcPr>
          <w:p w14:paraId="6695624B" w14:textId="5D8EC745" w:rsidR="000B745D" w:rsidRDefault="000B745D" w:rsidP="007F48AE">
            <w:pPr>
              <w:cnfStyle w:val="000000100000" w:firstRow="0" w:lastRow="0" w:firstColumn="0" w:lastColumn="0" w:oddVBand="0" w:evenVBand="0" w:oddHBand="1" w:evenHBand="0" w:firstRowFirstColumn="0" w:firstRowLastColumn="0" w:lastRowFirstColumn="0" w:lastRowLastColumn="0"/>
            </w:pPr>
            <w:r>
              <w:t>[Wet tons/POTW]</w:t>
            </w:r>
          </w:p>
        </w:tc>
        <w:tc>
          <w:tcPr>
            <w:tcW w:w="1259" w:type="dxa"/>
            <w:shd w:val="clear" w:color="auto" w:fill="C2D69B" w:themeFill="accent3" w:themeFillTint="99"/>
          </w:tcPr>
          <w:p w14:paraId="6030BB80" w14:textId="537264E4" w:rsidR="000B745D" w:rsidRDefault="000B745D" w:rsidP="007F48AE">
            <w:pPr>
              <w:cnfStyle w:val="000000100000" w:firstRow="0" w:lastRow="0" w:firstColumn="0" w:lastColumn="0" w:oddVBand="0" w:evenVBand="0" w:oddHBand="1" w:evenHBand="0" w:firstRowFirstColumn="0" w:firstRowLastColumn="0" w:lastRowFirstColumn="0" w:lastRowLastColumn="0"/>
            </w:pPr>
            <w:r>
              <w:t>3.3</w:t>
            </w:r>
          </w:p>
        </w:tc>
        <w:tc>
          <w:tcPr>
            <w:tcW w:w="1316" w:type="dxa"/>
          </w:tcPr>
          <w:p w14:paraId="4895FE88" w14:textId="77777777" w:rsidR="000B745D" w:rsidRDefault="000B745D" w:rsidP="007F48AE">
            <w:pPr>
              <w:cnfStyle w:val="000000100000" w:firstRow="0" w:lastRow="0" w:firstColumn="0" w:lastColumn="0" w:oddVBand="0" w:evenVBand="0" w:oddHBand="1" w:evenHBand="0" w:firstRowFirstColumn="0" w:firstRowLastColumn="0" w:lastRowFirstColumn="0" w:lastRowLastColumn="0"/>
            </w:pPr>
            <w:r>
              <w:t>1</w:t>
            </w:r>
          </w:p>
        </w:tc>
        <w:tc>
          <w:tcPr>
            <w:tcW w:w="998" w:type="dxa"/>
            <w:shd w:val="clear" w:color="auto" w:fill="C2D69B" w:themeFill="accent3" w:themeFillTint="99"/>
          </w:tcPr>
          <w:p w14:paraId="3D5289DD" w14:textId="77777777" w:rsidR="000B745D" w:rsidRDefault="000B745D" w:rsidP="007F48AE">
            <w:pPr>
              <w:cnfStyle w:val="000000100000" w:firstRow="0" w:lastRow="0" w:firstColumn="0" w:lastColumn="0" w:oddVBand="0" w:evenVBand="0" w:oddHBand="1" w:evenHBand="0" w:firstRowFirstColumn="0" w:firstRowLastColumn="0" w:lastRowFirstColumn="0" w:lastRowLastColumn="0"/>
            </w:pPr>
            <w:r>
              <w:t>10</w:t>
            </w:r>
          </w:p>
        </w:tc>
        <w:tc>
          <w:tcPr>
            <w:tcW w:w="698" w:type="dxa"/>
          </w:tcPr>
          <w:p w14:paraId="227FB0B0" w14:textId="77777777" w:rsidR="000B745D" w:rsidRDefault="000B745D" w:rsidP="007F48AE">
            <w:pPr>
              <w:cnfStyle w:val="000000100000" w:firstRow="0" w:lastRow="0" w:firstColumn="0" w:lastColumn="0" w:oddVBand="0" w:evenVBand="0" w:oddHBand="1" w:evenHBand="0" w:firstRowFirstColumn="0" w:firstRowLastColumn="0" w:lastRowFirstColumn="0" w:lastRowLastColumn="0"/>
            </w:pPr>
            <w:r>
              <w:t>1.67</w:t>
            </w:r>
          </w:p>
        </w:tc>
        <w:tc>
          <w:tcPr>
            <w:tcW w:w="981" w:type="dxa"/>
          </w:tcPr>
          <w:p w14:paraId="17AA1BC5" w14:textId="77777777" w:rsidR="000B745D" w:rsidRDefault="000B745D" w:rsidP="007F48AE">
            <w:pPr>
              <w:cnfStyle w:val="000000100000" w:firstRow="0" w:lastRow="0" w:firstColumn="0" w:lastColumn="0" w:oddVBand="0" w:evenVBand="0" w:oddHBand="1" w:evenHBand="0" w:firstRowFirstColumn="0" w:firstRowLastColumn="0" w:lastRowFirstColumn="0" w:lastRowLastColumn="0"/>
            </w:pPr>
            <w:r>
              <w:t>0.67</w:t>
            </w:r>
          </w:p>
        </w:tc>
      </w:tr>
      <w:tr w:rsidR="001A21F6" w14:paraId="476E9C32" w14:textId="77777777" w:rsidTr="001A21F6">
        <w:tc>
          <w:tcPr>
            <w:cnfStyle w:val="001000000000" w:firstRow="0" w:lastRow="0" w:firstColumn="1" w:lastColumn="0" w:oddVBand="0" w:evenVBand="0" w:oddHBand="0" w:evenHBand="0" w:firstRowFirstColumn="0" w:firstRowLastColumn="0" w:lastRowFirstColumn="0" w:lastRowLastColumn="0"/>
            <w:tcW w:w="2949" w:type="dxa"/>
          </w:tcPr>
          <w:p w14:paraId="0C50EB92" w14:textId="77777777" w:rsidR="000B745D" w:rsidRPr="00AA4EBB" w:rsidRDefault="000B745D" w:rsidP="007F48AE">
            <w:pPr>
              <w:rPr>
                <w:b/>
              </w:rPr>
            </w:pPr>
            <w:r w:rsidRPr="00AA4EBB">
              <w:rPr>
                <w:b/>
              </w:rPr>
              <w:t>POTW Size Distinction</w:t>
            </w:r>
          </w:p>
        </w:tc>
        <w:tc>
          <w:tcPr>
            <w:tcW w:w="1424" w:type="dxa"/>
            <w:shd w:val="clear" w:color="auto" w:fill="auto"/>
          </w:tcPr>
          <w:p w14:paraId="7C792126" w14:textId="497F851F" w:rsidR="000B745D" w:rsidRDefault="000B745D" w:rsidP="007F48AE">
            <w:pPr>
              <w:cnfStyle w:val="000000000000" w:firstRow="0" w:lastRow="0" w:firstColumn="0" w:lastColumn="0" w:oddVBand="0" w:evenVBand="0" w:oddHBand="0" w:evenHBand="0" w:firstRowFirstColumn="0" w:firstRowLastColumn="0" w:lastRowFirstColumn="0" w:lastRowLastColumn="0"/>
            </w:pPr>
            <w:r>
              <w:t>[N/A]</w:t>
            </w:r>
          </w:p>
        </w:tc>
        <w:tc>
          <w:tcPr>
            <w:tcW w:w="1259" w:type="dxa"/>
            <w:shd w:val="clear" w:color="auto" w:fill="C2D69B" w:themeFill="accent3" w:themeFillTint="99"/>
          </w:tcPr>
          <w:p w14:paraId="1769EEB9" w14:textId="0BE8C924" w:rsidR="000B745D" w:rsidRDefault="000B745D" w:rsidP="007F48AE">
            <w:pPr>
              <w:cnfStyle w:val="000000000000" w:firstRow="0" w:lastRow="0" w:firstColumn="0" w:lastColumn="0" w:oddVBand="0" w:evenVBand="0" w:oddHBand="0" w:evenHBand="0" w:firstRowFirstColumn="0" w:firstRowLastColumn="0" w:lastRowFirstColumn="0" w:lastRowLastColumn="0"/>
            </w:pPr>
            <w:r>
              <w:t>Small POTWs</w:t>
            </w:r>
          </w:p>
        </w:tc>
        <w:tc>
          <w:tcPr>
            <w:tcW w:w="1316" w:type="dxa"/>
          </w:tcPr>
          <w:p w14:paraId="55F7E8E7" w14:textId="77777777" w:rsidR="000B745D" w:rsidRDefault="000B745D" w:rsidP="007F48AE">
            <w:pPr>
              <w:cnfStyle w:val="000000000000" w:firstRow="0" w:lastRow="0" w:firstColumn="0" w:lastColumn="0" w:oddVBand="0" w:evenVBand="0" w:oddHBand="0" w:evenHBand="0" w:firstRowFirstColumn="0" w:firstRowLastColumn="0" w:lastRowFirstColumn="0" w:lastRowLastColumn="0"/>
            </w:pPr>
            <w:r>
              <w:t>N/A</w:t>
            </w:r>
          </w:p>
        </w:tc>
        <w:tc>
          <w:tcPr>
            <w:tcW w:w="998" w:type="dxa"/>
            <w:shd w:val="clear" w:color="auto" w:fill="C2D69B" w:themeFill="accent3" w:themeFillTint="99"/>
          </w:tcPr>
          <w:p w14:paraId="22AEBA84" w14:textId="77777777" w:rsidR="000B745D" w:rsidRDefault="000B745D" w:rsidP="007F48AE">
            <w:pPr>
              <w:cnfStyle w:val="000000000000" w:firstRow="0" w:lastRow="0" w:firstColumn="0" w:lastColumn="0" w:oddVBand="0" w:evenVBand="0" w:oddHBand="0" w:evenHBand="0" w:firstRowFirstColumn="0" w:firstRowLastColumn="0" w:lastRowFirstColumn="0" w:lastRowLastColumn="0"/>
            </w:pPr>
            <w:r>
              <w:t>Large POTWs</w:t>
            </w:r>
          </w:p>
        </w:tc>
        <w:tc>
          <w:tcPr>
            <w:tcW w:w="698" w:type="dxa"/>
          </w:tcPr>
          <w:p w14:paraId="24361034" w14:textId="77777777" w:rsidR="000B745D" w:rsidRDefault="000B745D" w:rsidP="007F48AE">
            <w:pPr>
              <w:cnfStyle w:val="000000000000" w:firstRow="0" w:lastRow="0" w:firstColumn="0" w:lastColumn="0" w:oddVBand="0" w:evenVBand="0" w:oddHBand="0" w:evenHBand="0" w:firstRowFirstColumn="0" w:firstRowLastColumn="0" w:lastRowFirstColumn="0" w:lastRowLastColumn="0"/>
            </w:pPr>
            <w:r>
              <w:t>N/A</w:t>
            </w:r>
          </w:p>
        </w:tc>
        <w:tc>
          <w:tcPr>
            <w:tcW w:w="981" w:type="dxa"/>
          </w:tcPr>
          <w:p w14:paraId="491861D9" w14:textId="77777777" w:rsidR="000B745D" w:rsidRDefault="000B745D" w:rsidP="007F48AE">
            <w:pPr>
              <w:cnfStyle w:val="000000000000" w:firstRow="0" w:lastRow="0" w:firstColumn="0" w:lastColumn="0" w:oddVBand="0" w:evenVBand="0" w:oddHBand="0" w:evenHBand="0" w:firstRowFirstColumn="0" w:firstRowLastColumn="0" w:lastRowFirstColumn="0" w:lastRowLastColumn="0"/>
            </w:pPr>
            <w:r>
              <w:t>N/A</w:t>
            </w:r>
          </w:p>
        </w:tc>
      </w:tr>
    </w:tbl>
    <w:p w14:paraId="796B063F" w14:textId="77777777" w:rsidR="005D6603" w:rsidRDefault="005D6603" w:rsidP="005D6603"/>
    <w:p w14:paraId="7E4A2E16" w14:textId="19DBA828" w:rsidR="00144CBC" w:rsidRDefault="005D6603" w:rsidP="005D6603">
      <w:r>
        <w:t>We realize that this method fails to capture several critical aspects of sludge disposal including geographic dependence (e.g. plants closer to metropolitan areas are less likely to land apply sludge because of land availability restrictions) and localized regulations (some cities directly regulate how sludge is to be disposed of within their jurisdiction). Given the lack of coverage and uniformity of biosolids disposal data across all 50 U.S. states, we feel that this method captures the disposal variability to the closest extent possible.</w:t>
      </w:r>
    </w:p>
    <w:p w14:paraId="2919C4CB" w14:textId="1A27C2BB" w:rsidR="00EC3B22" w:rsidRDefault="00973489" w:rsidP="007A3E22">
      <w:pPr>
        <w:pStyle w:val="Heading2"/>
      </w:pPr>
      <w:r>
        <w:lastRenderedPageBreak/>
        <w:t>4.2</w:t>
      </w:r>
      <w:r w:rsidR="003B2F85">
        <w:t xml:space="preserve"> </w:t>
      </w:r>
      <w:r w:rsidR="00EC3B22">
        <w:t>Cost Components</w:t>
      </w:r>
    </w:p>
    <w:p w14:paraId="26DF7A1A" w14:textId="2BC0C0AF" w:rsidR="00094C91" w:rsidRDefault="00F63103" w:rsidP="00094C91">
      <w:r>
        <w:t xml:space="preserve">Our </w:t>
      </w:r>
      <w:r w:rsidR="00094C91">
        <w:t xml:space="preserve">model </w:t>
      </w:r>
      <w:r w:rsidR="00CF22E4">
        <w:t>determines</w:t>
      </w:r>
      <w:r w:rsidR="001C0093">
        <w:t xml:space="preserve"> the cost of</w:t>
      </w:r>
      <w:r w:rsidR="00094C91">
        <w:t xml:space="preserve"> components of the sewage sludge treatment process that would be avoided </w:t>
      </w:r>
      <w:r w:rsidR="00B92D8D">
        <w:t>if the sludge were used as a WTE feedstock</w:t>
      </w:r>
      <w:r w:rsidR="00D43831">
        <w:t>, per the scenario outlined in Figure 1</w:t>
      </w:r>
      <w:r w:rsidR="00094C91">
        <w:t xml:space="preserve">. These avoided costs </w:t>
      </w:r>
      <w:r w:rsidR="00D86825">
        <w:t>are equal to</w:t>
      </w:r>
      <w:r w:rsidR="00C2620C">
        <w:t xml:space="preserve"> the cost of</w:t>
      </w:r>
      <w:r w:rsidR="00D86825">
        <w:t xml:space="preserve"> the sludge disposal alter</w:t>
      </w:r>
      <w:r w:rsidR="006D20BF">
        <w:t>native identified for the plant</w:t>
      </w:r>
      <w:r w:rsidR="00A632BE">
        <w:t xml:space="preserve"> per Section 4.1</w:t>
      </w:r>
      <w:r w:rsidR="006D20BF">
        <w:t xml:space="preserve">. </w:t>
      </w:r>
      <w:r w:rsidR="009F3298">
        <w:t xml:space="preserve">In addition to the </w:t>
      </w:r>
      <w:r w:rsidR="006D20BF">
        <w:t>disposal components</w:t>
      </w:r>
      <w:r w:rsidR="009F3298">
        <w:t xml:space="preserve">, </w:t>
      </w:r>
      <w:r w:rsidR="008562DC">
        <w:t xml:space="preserve">the added </w:t>
      </w:r>
      <w:r w:rsidR="009F3298">
        <w:t>costs for sludge dewatering and</w:t>
      </w:r>
      <w:r w:rsidR="006E4B49">
        <w:t xml:space="preserve"> short-term</w:t>
      </w:r>
      <w:r w:rsidR="009F3298">
        <w:t xml:space="preserve"> storage were modeled and used in cost scenarios. </w:t>
      </w:r>
    </w:p>
    <w:p w14:paraId="507025B3" w14:textId="4E0336E6" w:rsidR="00F77ECC" w:rsidRDefault="00C37C5F" w:rsidP="00F77ECC">
      <w:r>
        <w:fldChar w:fldCharType="begin"/>
      </w:r>
      <w:r>
        <w:instrText xml:space="preserve"> REF _Ref364410090 </w:instrText>
      </w:r>
      <w:r>
        <w:fldChar w:fldCharType="separate"/>
      </w:r>
      <w:r w:rsidR="002F1227">
        <w:t xml:space="preserve">Figure </w:t>
      </w:r>
      <w:r w:rsidR="002F1227">
        <w:rPr>
          <w:noProof/>
        </w:rPr>
        <w:t>2</w:t>
      </w:r>
      <w:r>
        <w:rPr>
          <w:noProof/>
        </w:rPr>
        <w:fldChar w:fldCharType="end"/>
      </w:r>
      <w:r w:rsidR="00F77ECC">
        <w:t xml:space="preserve"> shows the framework for determining disposal costs. Datasets associated with a particular process are cited outside of the yellow brackets. </w:t>
      </w:r>
      <w:r w:rsidR="00555C5D">
        <w:t>We utilized s</w:t>
      </w:r>
      <w:r w:rsidR="00F77ECC">
        <w:t xml:space="preserve">imilar process flows for computing costs of land application, incineration, and all other cost components </w:t>
      </w:r>
      <w:r w:rsidR="003B2F85">
        <w:t>in Figure 1</w:t>
      </w:r>
      <w:r w:rsidR="00F77ECC">
        <w:t xml:space="preserve">, and document </w:t>
      </w:r>
      <w:r w:rsidR="00E84860">
        <w:t>them</w:t>
      </w:r>
      <w:r w:rsidR="00F77ECC">
        <w:t xml:space="preserve"> the section</w:t>
      </w:r>
      <w:r w:rsidR="007C7F16">
        <w:t>s</w:t>
      </w:r>
      <w:r w:rsidR="00F77ECC">
        <w:t xml:space="preserve"> following.</w:t>
      </w:r>
    </w:p>
    <w:p w14:paraId="40F8EB08" w14:textId="77777777" w:rsidR="00E64DFE" w:rsidRPr="00F5488B" w:rsidRDefault="00E64DFE" w:rsidP="00F5488B"/>
    <w:p w14:paraId="1DA7F160" w14:textId="377B5C04" w:rsidR="00D342DF" w:rsidRDefault="00587693" w:rsidP="00D342DF">
      <w:pPr>
        <w:keepNext/>
        <w:jc w:val="center"/>
      </w:pPr>
      <w:r w:rsidRPr="00587693">
        <w:rPr>
          <w:noProof/>
        </w:rPr>
        <mc:AlternateContent>
          <mc:Choice Requires="wpg">
            <w:drawing>
              <wp:inline distT="0" distB="0" distL="0" distR="0" wp14:anchorId="3AC653B3" wp14:editId="18D30A44">
                <wp:extent cx="5943600" cy="3991391"/>
                <wp:effectExtent l="0" t="25400" r="0" b="98425"/>
                <wp:docPr id="327" name="Group 1"/>
                <wp:cNvGraphicFramePr/>
                <a:graphic xmlns:a="http://schemas.openxmlformats.org/drawingml/2006/main">
                  <a:graphicData uri="http://schemas.microsoft.com/office/word/2010/wordprocessingGroup">
                    <wpg:wgp>
                      <wpg:cNvGrpSpPr/>
                      <wpg:grpSpPr>
                        <a:xfrm>
                          <a:off x="0" y="0"/>
                          <a:ext cx="5943600" cy="3991391"/>
                          <a:chOff x="0" y="-1"/>
                          <a:chExt cx="6032497" cy="4050667"/>
                        </a:xfrm>
                      </wpg:grpSpPr>
                      <wpg:grpSp>
                        <wpg:cNvPr id="328" name="Group 328"/>
                        <wpg:cNvGrpSpPr/>
                        <wpg:grpSpPr>
                          <a:xfrm>
                            <a:off x="0" y="-1"/>
                            <a:ext cx="6032497" cy="4050667"/>
                            <a:chOff x="0" y="0"/>
                            <a:chExt cx="7536879" cy="5061158"/>
                          </a:xfrm>
                        </wpg:grpSpPr>
                        <wps:wsp>
                          <wps:cNvPr id="329" name="Straight Arrow Connector 329"/>
                          <wps:cNvCnPr/>
                          <wps:spPr>
                            <a:xfrm flipH="1">
                              <a:off x="1798604" y="2012900"/>
                              <a:ext cx="543209" cy="591944"/>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330" name="Rectangle 330"/>
                          <wps:cNvSpPr/>
                          <wps:spPr>
                            <a:xfrm>
                              <a:off x="4488719" y="1355966"/>
                              <a:ext cx="1285416" cy="898813"/>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9695A26" w14:textId="77777777" w:rsidR="00774981" w:rsidRDefault="00774981" w:rsidP="00587693">
                                <w:pPr>
                                  <w:pStyle w:val="NormalWeb"/>
                                  <w:spacing w:before="0" w:beforeAutospacing="0" w:after="0" w:afterAutospacing="0"/>
                                  <w:jc w:val="center"/>
                                  <w:rPr>
                                    <w:sz w:val="24"/>
                                    <w:szCs w:val="24"/>
                                  </w:rPr>
                                </w:pPr>
                                <w:r>
                                  <w:rPr>
                                    <w:rFonts w:asciiTheme="minorHAnsi" w:eastAsia="MS Mincho" w:hAnsi="Cambria"/>
                                    <w:color w:val="000000"/>
                                    <w:kern w:val="24"/>
                                  </w:rPr>
                                  <w:t xml:space="preserve">Labor Cost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1" name="Text Box 20"/>
                          <wps:cNvSpPr txBox="1"/>
                          <wps:spPr>
                            <a:xfrm>
                              <a:off x="6250938" y="1631943"/>
                              <a:ext cx="1285941" cy="374441"/>
                            </a:xfrm>
                            <a:prstGeom prst="rect">
                              <a:avLst/>
                            </a:prstGeom>
                            <a:noFill/>
                          </wps:spPr>
                          <wps:txbx>
                            <w:txbxContent>
                              <w:p w14:paraId="56458B3A" w14:textId="77777777" w:rsidR="00774981" w:rsidRDefault="00774981" w:rsidP="00587693">
                                <w:pPr>
                                  <w:pStyle w:val="NormalWeb"/>
                                  <w:spacing w:before="0" w:beforeAutospacing="0" w:after="0" w:afterAutospacing="0"/>
                                  <w:rPr>
                                    <w:sz w:val="24"/>
                                    <w:szCs w:val="24"/>
                                  </w:rPr>
                                </w:pPr>
                                <w:r>
                                  <w:rPr>
                                    <w:rFonts w:ascii="Cambria" w:eastAsia="MS Mincho" w:hAnsi="Cambria"/>
                                    <w:color w:val="000000"/>
                                    <w:kern w:val="24"/>
                                    <w:sz w:val="28"/>
                                    <w:szCs w:val="28"/>
                                  </w:rPr>
                                  <w:t>BLS, 2016</w:t>
                                </w:r>
                              </w:p>
                            </w:txbxContent>
                          </wps:txbx>
                          <wps:bodyPr wrap="square" rtlCol="0">
                            <a:spAutoFit/>
                          </wps:bodyPr>
                        </wps:wsp>
                        <wps:wsp>
                          <wps:cNvPr id="332" name="Right Brace 332"/>
                          <wps:cNvSpPr/>
                          <wps:spPr>
                            <a:xfrm rot="10800000" flipH="1">
                              <a:off x="5882820" y="1355966"/>
                              <a:ext cx="317805" cy="898813"/>
                            </a:xfrm>
                            <a:prstGeom prst="rightBrace">
                              <a:avLst/>
                            </a:prstGeom>
                            <a:ln>
                              <a:solidFill>
                                <a:srgbClr val="B0A812"/>
                              </a:solidFill>
                            </a:ln>
                          </wps:spPr>
                          <wps:style>
                            <a:lnRef idx="2">
                              <a:schemeClr val="accent1"/>
                            </a:lnRef>
                            <a:fillRef idx="0">
                              <a:schemeClr val="accent1"/>
                            </a:fillRef>
                            <a:effectRef idx="1">
                              <a:schemeClr val="accent1"/>
                            </a:effectRef>
                            <a:fontRef idx="minor">
                              <a:schemeClr val="tx1"/>
                            </a:fontRef>
                          </wps:style>
                          <wps:txbx>
                            <w:txbxContent>
                              <w:p w14:paraId="713E98B5" w14:textId="77777777" w:rsidR="00774981" w:rsidRDefault="00774981" w:rsidP="00587693">
                                <w:pPr>
                                  <w:pStyle w:val="NormalWeb"/>
                                  <w:spacing w:before="0" w:beforeAutospacing="0" w:after="200" w:afterAutospacing="0" w:line="276" w:lineRule="auto"/>
                                  <w:rPr>
                                    <w:sz w:val="24"/>
                                    <w:szCs w:val="24"/>
                                  </w:rPr>
                                </w:pPr>
                                <w:r>
                                  <w:rPr>
                                    <w:rFonts w:asciiTheme="minorHAnsi" w:eastAsia="Times New Roman" w:hAnsi="Cambria"/>
                                    <w:color w:val="000000"/>
                                    <w:kern w:val="24"/>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3" name="Rectangle 333"/>
                          <wps:cNvSpPr/>
                          <wps:spPr>
                            <a:xfrm>
                              <a:off x="4488719" y="2390870"/>
                              <a:ext cx="1285416" cy="898813"/>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7177D4E4" w14:textId="77777777" w:rsidR="00774981" w:rsidRDefault="00774981" w:rsidP="00587693">
                                <w:pPr>
                                  <w:pStyle w:val="NormalWeb"/>
                                  <w:spacing w:before="0" w:beforeAutospacing="0" w:after="0" w:afterAutospacing="0"/>
                                  <w:jc w:val="center"/>
                                  <w:rPr>
                                    <w:sz w:val="24"/>
                                    <w:szCs w:val="24"/>
                                  </w:rPr>
                                </w:pPr>
                                <w:r>
                                  <w:rPr>
                                    <w:rFonts w:asciiTheme="minorHAnsi" w:eastAsia="MS Mincho" w:hAnsi="Cambria"/>
                                    <w:color w:val="000000"/>
                                    <w:kern w:val="24"/>
                                  </w:rPr>
                                  <w:t>Fuel and Electricity Cos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4" name="Rectangle 334"/>
                          <wps:cNvSpPr/>
                          <wps:spPr>
                            <a:xfrm>
                              <a:off x="4488719" y="3437494"/>
                              <a:ext cx="1285416" cy="898813"/>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361DB860" w14:textId="77777777" w:rsidR="00774981" w:rsidRDefault="00774981" w:rsidP="00587693">
                                <w:pPr>
                                  <w:pStyle w:val="NormalWeb"/>
                                  <w:spacing w:before="0" w:beforeAutospacing="0" w:after="0" w:afterAutospacing="0"/>
                                  <w:jc w:val="center"/>
                                  <w:rPr>
                                    <w:sz w:val="24"/>
                                    <w:szCs w:val="24"/>
                                  </w:rPr>
                                </w:pPr>
                                <w:r>
                                  <w:rPr>
                                    <w:rFonts w:asciiTheme="minorHAnsi" w:eastAsia="MS Mincho" w:hAnsi="Cambria"/>
                                    <w:color w:val="000000"/>
                                    <w:kern w:val="24"/>
                                    <w:sz w:val="22"/>
                                    <w:szCs w:val="22"/>
                                  </w:rPr>
                                  <w:t>Maintenance Cos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5" name="Rectangle 335"/>
                          <wps:cNvSpPr/>
                          <wps:spPr>
                            <a:xfrm>
                              <a:off x="60743" y="1225704"/>
                              <a:ext cx="1285416" cy="898813"/>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347EA986" w14:textId="77777777" w:rsidR="00774981" w:rsidRDefault="00774981" w:rsidP="00587693">
                                <w:pPr>
                                  <w:pStyle w:val="NormalWeb"/>
                                  <w:spacing w:before="0" w:beforeAutospacing="0" w:after="0" w:afterAutospacing="0"/>
                                  <w:jc w:val="center"/>
                                  <w:rPr>
                                    <w:sz w:val="24"/>
                                    <w:szCs w:val="24"/>
                                  </w:rPr>
                                </w:pPr>
                                <w:r>
                                  <w:rPr>
                                    <w:rFonts w:asciiTheme="minorHAnsi" w:eastAsia="MS Mincho" w:hAnsi="Cambria"/>
                                    <w:color w:val="000000"/>
                                    <w:kern w:val="24"/>
                                  </w:rPr>
                                  <w:t>Inflation Indic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6" name="Straight Arrow Connector 336"/>
                          <wps:cNvCnPr/>
                          <wps:spPr>
                            <a:xfrm>
                              <a:off x="1346159" y="1675111"/>
                              <a:ext cx="254237" cy="929733"/>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337" name="Straight Arrow Connector 337"/>
                          <wps:cNvCnPr/>
                          <wps:spPr>
                            <a:xfrm flipH="1" flipV="1">
                              <a:off x="3949660" y="3281840"/>
                              <a:ext cx="539059" cy="605061"/>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338" name="Straight Arrow Connector 338"/>
                          <wps:cNvCnPr/>
                          <wps:spPr>
                            <a:xfrm flipH="1">
                              <a:off x="3949660" y="2840277"/>
                              <a:ext cx="539059" cy="179986"/>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339" name="Straight Arrow Connector 339"/>
                          <wps:cNvCnPr/>
                          <wps:spPr>
                            <a:xfrm flipH="1">
                              <a:off x="3949660" y="1805373"/>
                              <a:ext cx="539059" cy="1038858"/>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340" name="Straight Arrow Connector 340"/>
                          <wps:cNvCnPr/>
                          <wps:spPr>
                            <a:xfrm>
                              <a:off x="2341813" y="2012900"/>
                              <a:ext cx="965139" cy="557956"/>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341" name="Rectangle 341"/>
                          <wps:cNvSpPr/>
                          <wps:spPr>
                            <a:xfrm>
                              <a:off x="1699105" y="1114087"/>
                              <a:ext cx="1285416" cy="898813"/>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3D5EFE65" w14:textId="77777777" w:rsidR="006A5267" w:rsidRDefault="00774981" w:rsidP="00587693">
                                <w:pPr>
                                  <w:pStyle w:val="NormalWeb"/>
                                  <w:spacing w:before="0" w:beforeAutospacing="0" w:after="0" w:afterAutospacing="0"/>
                                  <w:jc w:val="center"/>
                                  <w:rPr>
                                    <w:rFonts w:asciiTheme="minorHAnsi" w:eastAsia="MS Mincho" w:hAnsi="Cambria"/>
                                    <w:color w:val="000000"/>
                                    <w:kern w:val="24"/>
                                  </w:rPr>
                                </w:pPr>
                                <w:r>
                                  <w:rPr>
                                    <w:rFonts w:asciiTheme="minorHAnsi" w:eastAsia="MS Mincho" w:hAnsi="Cambria"/>
                                    <w:color w:val="000000"/>
                                    <w:kern w:val="24"/>
                                  </w:rPr>
                                  <w:t>End-Disposal Method</w:t>
                                </w:r>
                                <w:r w:rsidR="006A5267">
                                  <w:rPr>
                                    <w:rFonts w:asciiTheme="minorHAnsi" w:eastAsia="MS Mincho" w:hAnsi="Cambria"/>
                                    <w:color w:val="000000"/>
                                    <w:kern w:val="24"/>
                                  </w:rPr>
                                  <w:t xml:space="preserve"> </w:t>
                                </w:r>
                              </w:p>
                              <w:p w14:paraId="2B46BF9E" w14:textId="00523C17" w:rsidR="00774981" w:rsidRDefault="006A5267" w:rsidP="00587693">
                                <w:pPr>
                                  <w:pStyle w:val="NormalWeb"/>
                                  <w:spacing w:before="0" w:beforeAutospacing="0" w:after="0" w:afterAutospacing="0"/>
                                  <w:jc w:val="center"/>
                                  <w:rPr>
                                    <w:sz w:val="24"/>
                                    <w:szCs w:val="24"/>
                                  </w:rPr>
                                </w:pPr>
                                <w:r>
                                  <w:rPr>
                                    <w:rFonts w:asciiTheme="minorHAnsi" w:eastAsia="MS Mincho" w:hAnsi="Cambria"/>
                                    <w:color w:val="000000"/>
                                    <w:kern w:val="24"/>
                                  </w:rPr>
                                  <w:t>(Fig. 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2" name="Rectangle 342"/>
                          <wps:cNvSpPr/>
                          <wps:spPr>
                            <a:xfrm>
                              <a:off x="1155896" y="2604844"/>
                              <a:ext cx="1285416" cy="898813"/>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193080A1" w14:textId="77777777" w:rsidR="00774981" w:rsidRDefault="00774981" w:rsidP="00587693">
                                <w:pPr>
                                  <w:pStyle w:val="NormalWeb"/>
                                  <w:spacing w:before="0" w:beforeAutospacing="0" w:after="0" w:afterAutospacing="0"/>
                                  <w:jc w:val="center"/>
                                  <w:rPr>
                                    <w:sz w:val="24"/>
                                    <w:szCs w:val="24"/>
                                  </w:rPr>
                                </w:pPr>
                                <w:r>
                                  <w:rPr>
                                    <w:rFonts w:asciiTheme="minorHAnsi" w:eastAsia="MS Mincho" w:hAnsi="Cambria"/>
                                    <w:color w:val="000000"/>
                                    <w:kern w:val="24"/>
                                    <w:sz w:val="22"/>
                                    <w:szCs w:val="22"/>
                                  </w:rPr>
                                  <w:t>Construction and Capital Cos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3" name="Straight Arrow Connector 343"/>
                          <wps:cNvCnPr/>
                          <wps:spPr>
                            <a:xfrm>
                              <a:off x="2341813" y="909454"/>
                              <a:ext cx="0" cy="204633"/>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344" name="Text Box 20"/>
                          <wps:cNvSpPr txBox="1"/>
                          <wps:spPr>
                            <a:xfrm>
                              <a:off x="0" y="249106"/>
                              <a:ext cx="1285134" cy="493583"/>
                            </a:xfrm>
                            <a:prstGeom prst="rect">
                              <a:avLst/>
                            </a:prstGeom>
                            <a:noFill/>
                          </wps:spPr>
                          <wps:txbx>
                            <w:txbxContent>
                              <w:p w14:paraId="06282902" w14:textId="77777777" w:rsidR="00774981" w:rsidRDefault="00774981" w:rsidP="00587693">
                                <w:pPr>
                                  <w:pStyle w:val="NormalWeb"/>
                                  <w:spacing w:before="0" w:beforeAutospacing="0" w:after="0" w:afterAutospacing="0"/>
                                  <w:rPr>
                                    <w:sz w:val="24"/>
                                    <w:szCs w:val="24"/>
                                  </w:rPr>
                                </w:pPr>
                                <w:proofErr w:type="spellStart"/>
                                <w:r>
                                  <w:rPr>
                                    <w:rFonts w:ascii="Cambria" w:eastAsia="MS Mincho" w:hAnsi="Cambria"/>
                                    <w:color w:val="000000"/>
                                    <w:kern w:val="24"/>
                                  </w:rPr>
                                  <w:t>Mibrandt</w:t>
                                </w:r>
                                <w:proofErr w:type="spellEnd"/>
                                <w:r>
                                  <w:rPr>
                                    <w:rFonts w:ascii="Cambria" w:eastAsia="MS Mincho" w:hAnsi="Cambria"/>
                                    <w:color w:val="000000"/>
                                    <w:kern w:val="24"/>
                                  </w:rPr>
                                  <w:t xml:space="preserve"> et al, 2017</w:t>
                                </w:r>
                              </w:p>
                            </w:txbxContent>
                          </wps:txbx>
                          <wps:bodyPr wrap="square" rtlCol="0">
                            <a:spAutoFit/>
                          </wps:bodyPr>
                        </wps:wsp>
                        <wps:wsp>
                          <wps:cNvPr id="345" name="Straight Arrow Connector 345"/>
                          <wps:cNvCnPr/>
                          <wps:spPr>
                            <a:xfrm>
                              <a:off x="1798604" y="3503657"/>
                              <a:ext cx="1185917" cy="658688"/>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346" name="Rectangle 346"/>
                          <wps:cNvSpPr/>
                          <wps:spPr>
                            <a:xfrm>
                              <a:off x="1699105" y="10641"/>
                              <a:ext cx="1285416" cy="898813"/>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EE2D5D6" w14:textId="0C6E0D99" w:rsidR="00774981" w:rsidRDefault="00774981" w:rsidP="001F37B7">
                                <w:pPr>
                                  <w:pStyle w:val="NormalWeb"/>
                                  <w:spacing w:before="0" w:beforeAutospacing="0" w:after="0" w:afterAutospacing="0"/>
                                  <w:jc w:val="center"/>
                                  <w:rPr>
                                    <w:sz w:val="24"/>
                                    <w:szCs w:val="24"/>
                                  </w:rPr>
                                </w:pPr>
                                <w:r>
                                  <w:rPr>
                                    <w:rFonts w:asciiTheme="minorHAnsi" w:eastAsia="MS Mincho" w:hAnsi="Cambria"/>
                                    <w:color w:val="000000"/>
                                    <w:kern w:val="24"/>
                                  </w:rPr>
                                  <w:t>Sludge Production in Wet To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7" name="Right Brace 347"/>
                          <wps:cNvSpPr/>
                          <wps:spPr>
                            <a:xfrm flipH="1">
                              <a:off x="1282591" y="0"/>
                              <a:ext cx="317805" cy="898813"/>
                            </a:xfrm>
                            <a:prstGeom prst="rightBrace">
                              <a:avLst/>
                            </a:prstGeom>
                            <a:ln>
                              <a:solidFill>
                                <a:srgbClr val="B0A812"/>
                              </a:solidFill>
                            </a:ln>
                          </wps:spPr>
                          <wps:style>
                            <a:lnRef idx="2">
                              <a:schemeClr val="accent1"/>
                            </a:lnRef>
                            <a:fillRef idx="0">
                              <a:schemeClr val="accent1"/>
                            </a:fillRef>
                            <a:effectRef idx="1">
                              <a:schemeClr val="accent1"/>
                            </a:effectRef>
                            <a:fontRef idx="minor">
                              <a:schemeClr val="tx1"/>
                            </a:fontRef>
                          </wps:style>
                          <wps:txbx>
                            <w:txbxContent>
                              <w:p w14:paraId="1CA748B7" w14:textId="77777777" w:rsidR="00774981" w:rsidRDefault="00774981" w:rsidP="00587693">
                                <w:pPr>
                                  <w:pStyle w:val="NormalWeb"/>
                                  <w:spacing w:before="0" w:beforeAutospacing="0" w:after="200" w:afterAutospacing="0" w:line="276" w:lineRule="auto"/>
                                  <w:rPr>
                                    <w:sz w:val="24"/>
                                    <w:szCs w:val="24"/>
                                  </w:rPr>
                                </w:pPr>
                                <w:r>
                                  <w:rPr>
                                    <w:rFonts w:asciiTheme="minorHAnsi" w:eastAsia="Times New Roman" w:hAnsi="Cambria"/>
                                    <w:color w:val="000000"/>
                                    <w:kern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8" name="Rectangle 348"/>
                          <wps:cNvSpPr/>
                          <wps:spPr>
                            <a:xfrm>
                              <a:off x="2664244" y="2570856"/>
                              <a:ext cx="1285416" cy="898813"/>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28D50607" w14:textId="77777777" w:rsidR="00774981" w:rsidRDefault="00774981" w:rsidP="00587693">
                                <w:pPr>
                                  <w:pStyle w:val="NormalWeb"/>
                                  <w:spacing w:before="0" w:beforeAutospacing="0" w:after="0" w:afterAutospacing="0"/>
                                  <w:jc w:val="center"/>
                                  <w:rPr>
                                    <w:sz w:val="24"/>
                                    <w:szCs w:val="24"/>
                                  </w:rPr>
                                </w:pPr>
                                <w:r>
                                  <w:rPr>
                                    <w:rFonts w:asciiTheme="minorHAnsi" w:eastAsia="MS Mincho" w:hAnsi="Cambria"/>
                                    <w:color w:val="000000"/>
                                    <w:kern w:val="24"/>
                                  </w:rPr>
                                  <w:t>O&amp;M Cos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9" name="Straight Arrow Connector 349"/>
                          <wps:cNvCnPr/>
                          <wps:spPr>
                            <a:xfrm flipH="1">
                              <a:off x="2984521" y="3469669"/>
                              <a:ext cx="322431" cy="692676"/>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350" name="Straight Arrow Connector 350"/>
                          <wps:cNvCnPr/>
                          <wps:spPr>
                            <a:xfrm flipH="1">
                              <a:off x="2984521" y="930221"/>
                              <a:ext cx="927123" cy="633273"/>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351" name="Right Brace 351"/>
                          <wps:cNvSpPr/>
                          <wps:spPr>
                            <a:xfrm rot="10800000" flipH="1">
                              <a:off x="4633138" y="34325"/>
                              <a:ext cx="317805" cy="898813"/>
                            </a:xfrm>
                            <a:prstGeom prst="rightBrace">
                              <a:avLst/>
                            </a:prstGeom>
                            <a:ln>
                              <a:solidFill>
                                <a:srgbClr val="B0A812"/>
                              </a:solidFill>
                            </a:ln>
                          </wps:spPr>
                          <wps:style>
                            <a:lnRef idx="2">
                              <a:schemeClr val="accent1"/>
                            </a:lnRef>
                            <a:fillRef idx="0">
                              <a:schemeClr val="accent1"/>
                            </a:fillRef>
                            <a:effectRef idx="1">
                              <a:schemeClr val="accent1"/>
                            </a:effectRef>
                            <a:fontRef idx="minor">
                              <a:schemeClr val="tx1"/>
                            </a:fontRef>
                          </wps:style>
                          <wps:txbx>
                            <w:txbxContent>
                              <w:p w14:paraId="48A0A2F6" w14:textId="77777777" w:rsidR="00774981" w:rsidRDefault="00774981" w:rsidP="00587693">
                                <w:pPr>
                                  <w:pStyle w:val="NormalWeb"/>
                                  <w:spacing w:before="0" w:beforeAutospacing="0" w:after="200" w:afterAutospacing="0" w:line="276" w:lineRule="auto"/>
                                  <w:rPr>
                                    <w:sz w:val="24"/>
                                    <w:szCs w:val="24"/>
                                  </w:rPr>
                                </w:pPr>
                                <w:r>
                                  <w:rPr>
                                    <w:rFonts w:asciiTheme="minorHAnsi" w:eastAsia="Times New Roman" w:hAnsi="Cambria"/>
                                    <w:color w:val="000000"/>
                                    <w:kern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2" name="Text Box 20"/>
                          <wps:cNvSpPr txBox="1"/>
                          <wps:spPr>
                            <a:xfrm>
                              <a:off x="4921407" y="344645"/>
                              <a:ext cx="1285134" cy="304363"/>
                            </a:xfrm>
                            <a:prstGeom prst="rect">
                              <a:avLst/>
                            </a:prstGeom>
                            <a:noFill/>
                          </wps:spPr>
                          <wps:txbx>
                            <w:txbxContent>
                              <w:p w14:paraId="5A57C0CB" w14:textId="77777777" w:rsidR="00774981" w:rsidRDefault="00774981" w:rsidP="00587693">
                                <w:pPr>
                                  <w:pStyle w:val="NormalWeb"/>
                                  <w:spacing w:before="0" w:beforeAutospacing="0" w:after="0" w:afterAutospacing="0"/>
                                  <w:rPr>
                                    <w:sz w:val="24"/>
                                    <w:szCs w:val="24"/>
                                  </w:rPr>
                                </w:pPr>
                                <w:r>
                                  <w:rPr>
                                    <w:rFonts w:ascii="Cambria" w:eastAsia="MS Mincho" w:hAnsi="Cambria"/>
                                    <w:color w:val="000000"/>
                                    <w:kern w:val="24"/>
                                  </w:rPr>
                                  <w:t>NEBRA, 2007</w:t>
                                </w:r>
                              </w:p>
                            </w:txbxContent>
                          </wps:txbx>
                          <wps:bodyPr wrap="square" rtlCol="0">
                            <a:spAutoFit/>
                          </wps:bodyPr>
                        </wps:wsp>
                        <wps:wsp>
                          <wps:cNvPr id="353" name="Rectangle 353"/>
                          <wps:cNvSpPr/>
                          <wps:spPr>
                            <a:xfrm>
                              <a:off x="3268936" y="31408"/>
                              <a:ext cx="1285416" cy="898813"/>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029215B" w14:textId="77777777" w:rsidR="00774981" w:rsidRDefault="00774981" w:rsidP="00587693">
                                <w:pPr>
                                  <w:pStyle w:val="NormalWeb"/>
                                  <w:spacing w:before="0" w:beforeAutospacing="0" w:after="0" w:afterAutospacing="0"/>
                                  <w:jc w:val="center"/>
                                  <w:rPr>
                                    <w:sz w:val="24"/>
                                    <w:szCs w:val="24"/>
                                  </w:rPr>
                                </w:pPr>
                                <w:r>
                                  <w:rPr>
                                    <w:rFonts w:asciiTheme="minorHAnsi" w:eastAsia="MS Mincho" w:hAnsi="Cambria"/>
                                    <w:color w:val="000000"/>
                                    <w:kern w:val="24"/>
                                  </w:rPr>
                                  <w:t>State Biosolids End-Us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4" name="Rectangle 354"/>
                          <wps:cNvSpPr/>
                          <wps:spPr>
                            <a:xfrm>
                              <a:off x="2341813" y="4162345"/>
                              <a:ext cx="1285416" cy="898813"/>
                            </a:xfrm>
                            <a:prstGeom prst="rect">
                              <a:avLst/>
                            </a:prstGeom>
                            <a:solidFill>
                              <a:schemeClr val="accent3">
                                <a:lumMod val="40000"/>
                                <a:lumOff val="60000"/>
                              </a:schemeClr>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402C2FE" w14:textId="77777777" w:rsidR="00774981" w:rsidRDefault="00774981" w:rsidP="00587693">
                                <w:pPr>
                                  <w:pStyle w:val="NormalWeb"/>
                                  <w:spacing w:before="0" w:beforeAutospacing="0" w:after="0" w:afterAutospacing="0"/>
                                  <w:jc w:val="center"/>
                                  <w:rPr>
                                    <w:sz w:val="24"/>
                                    <w:szCs w:val="24"/>
                                  </w:rPr>
                                </w:pPr>
                                <w:r>
                                  <w:rPr>
                                    <w:rFonts w:asciiTheme="minorHAnsi" w:eastAsia="MS Mincho" w:hAnsi="Cambria"/>
                                    <w:color w:val="000000"/>
                                    <w:kern w:val="24"/>
                                    <w:sz w:val="28"/>
                                    <w:szCs w:val="28"/>
                                  </w:rPr>
                                  <w:t>Cost Per Wet T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5" name="Right Brace 355"/>
                          <wps:cNvSpPr/>
                          <wps:spPr>
                            <a:xfrm rot="10800000" flipH="1">
                              <a:off x="5882820" y="2383027"/>
                              <a:ext cx="317805" cy="898813"/>
                            </a:xfrm>
                            <a:prstGeom prst="rightBrace">
                              <a:avLst/>
                            </a:prstGeom>
                            <a:ln>
                              <a:solidFill>
                                <a:srgbClr val="B0A812"/>
                              </a:solidFill>
                            </a:ln>
                          </wps:spPr>
                          <wps:style>
                            <a:lnRef idx="2">
                              <a:schemeClr val="accent1"/>
                            </a:lnRef>
                            <a:fillRef idx="0">
                              <a:schemeClr val="accent1"/>
                            </a:fillRef>
                            <a:effectRef idx="1">
                              <a:schemeClr val="accent1"/>
                            </a:effectRef>
                            <a:fontRef idx="minor">
                              <a:schemeClr val="tx1"/>
                            </a:fontRef>
                          </wps:style>
                          <wps:txbx>
                            <w:txbxContent>
                              <w:p w14:paraId="5D39C9F5" w14:textId="77777777" w:rsidR="00774981" w:rsidRDefault="00774981" w:rsidP="00587693">
                                <w:pPr>
                                  <w:pStyle w:val="NormalWeb"/>
                                  <w:spacing w:before="0" w:beforeAutospacing="0" w:after="200" w:afterAutospacing="0" w:line="276" w:lineRule="auto"/>
                                  <w:rPr>
                                    <w:sz w:val="24"/>
                                    <w:szCs w:val="24"/>
                                  </w:rPr>
                                </w:pPr>
                                <w:r>
                                  <w:rPr>
                                    <w:rFonts w:asciiTheme="minorHAnsi" w:eastAsia="Times New Roman" w:hAnsi="Cambria"/>
                                    <w:color w:val="000000"/>
                                    <w:kern w:val="24"/>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6" name="Text Box 20"/>
                          <wps:cNvSpPr txBox="1"/>
                          <wps:spPr>
                            <a:xfrm>
                              <a:off x="6200625" y="3700582"/>
                              <a:ext cx="1285148" cy="374441"/>
                            </a:xfrm>
                            <a:prstGeom prst="rect">
                              <a:avLst/>
                            </a:prstGeom>
                            <a:noFill/>
                          </wps:spPr>
                          <wps:txbx>
                            <w:txbxContent>
                              <w:p w14:paraId="2DB66A16" w14:textId="77777777" w:rsidR="00774981" w:rsidRDefault="00774981" w:rsidP="00587693">
                                <w:pPr>
                                  <w:pStyle w:val="NormalWeb"/>
                                  <w:spacing w:before="0" w:beforeAutospacing="0" w:after="0" w:afterAutospacing="0"/>
                                  <w:rPr>
                                    <w:sz w:val="24"/>
                                    <w:szCs w:val="24"/>
                                  </w:rPr>
                                </w:pPr>
                                <w:r>
                                  <w:rPr>
                                    <w:rFonts w:ascii="Cambria" w:eastAsia="MS Mincho" w:hAnsi="Cambria"/>
                                    <w:color w:val="000000"/>
                                    <w:kern w:val="24"/>
                                    <w:sz w:val="28"/>
                                    <w:szCs w:val="28"/>
                                  </w:rPr>
                                  <w:t>EPA, 1985</w:t>
                                </w:r>
                              </w:p>
                            </w:txbxContent>
                          </wps:txbx>
                          <wps:bodyPr wrap="square" rtlCol="0">
                            <a:spAutoFit/>
                          </wps:bodyPr>
                        </wps:wsp>
                        <wps:wsp>
                          <wps:cNvPr id="357" name="Text Box 20"/>
                          <wps:cNvSpPr txBox="1"/>
                          <wps:spPr>
                            <a:xfrm>
                              <a:off x="6180991" y="2674051"/>
                              <a:ext cx="1285134" cy="644959"/>
                            </a:xfrm>
                            <a:prstGeom prst="rect">
                              <a:avLst/>
                            </a:prstGeom>
                            <a:noFill/>
                          </wps:spPr>
                          <wps:txbx>
                            <w:txbxContent>
                              <w:p w14:paraId="7968860D" w14:textId="77777777" w:rsidR="00774981" w:rsidRDefault="00774981" w:rsidP="00587693">
                                <w:pPr>
                                  <w:pStyle w:val="NormalWeb"/>
                                  <w:spacing w:before="0" w:beforeAutospacing="0" w:after="0" w:afterAutospacing="0"/>
                                  <w:rPr>
                                    <w:sz w:val="24"/>
                                    <w:szCs w:val="24"/>
                                  </w:rPr>
                                </w:pPr>
                                <w:r>
                                  <w:rPr>
                                    <w:rFonts w:ascii="Cambria" w:eastAsia="MS Mincho" w:hAnsi="Cambria"/>
                                    <w:color w:val="000000"/>
                                    <w:kern w:val="24"/>
                                    <w:sz w:val="28"/>
                                    <w:szCs w:val="28"/>
                                  </w:rPr>
                                  <w:t>EIA, 2017</w:t>
                                </w:r>
                                <w:proofErr w:type="gramStart"/>
                                <w:r>
                                  <w:rPr>
                                    <w:rFonts w:ascii="Cambria" w:eastAsia="MS Mincho" w:hAnsi="Cambria"/>
                                    <w:color w:val="000000"/>
                                    <w:kern w:val="24"/>
                                    <w:sz w:val="28"/>
                                    <w:szCs w:val="28"/>
                                  </w:rPr>
                                  <w:t>a,b</w:t>
                                </w:r>
                                <w:proofErr w:type="gramEnd"/>
                              </w:p>
                            </w:txbxContent>
                          </wps:txbx>
                          <wps:bodyPr wrap="square" rtlCol="0">
                            <a:spAutoFit/>
                          </wps:bodyPr>
                        </wps:wsp>
                      </wpg:grpSp>
                      <wps:wsp>
                        <wps:cNvPr id="358" name="Right Brace 358"/>
                        <wps:cNvSpPr/>
                        <wps:spPr>
                          <a:xfrm flipH="1">
                            <a:off x="577248" y="2110597"/>
                            <a:ext cx="254370" cy="719360"/>
                          </a:xfrm>
                          <a:prstGeom prst="rightBrace">
                            <a:avLst/>
                          </a:prstGeom>
                          <a:ln>
                            <a:solidFill>
                              <a:srgbClr val="B0A812"/>
                            </a:solidFill>
                          </a:ln>
                        </wps:spPr>
                        <wps:style>
                          <a:lnRef idx="2">
                            <a:schemeClr val="accent1"/>
                          </a:lnRef>
                          <a:fillRef idx="0">
                            <a:schemeClr val="accent1"/>
                          </a:fillRef>
                          <a:effectRef idx="1">
                            <a:schemeClr val="accent1"/>
                          </a:effectRef>
                          <a:fontRef idx="minor">
                            <a:schemeClr val="tx1"/>
                          </a:fontRef>
                        </wps:style>
                        <wps:txbx>
                          <w:txbxContent>
                            <w:p w14:paraId="1F053BCC" w14:textId="77777777" w:rsidR="00774981" w:rsidRDefault="00774981" w:rsidP="00587693">
                              <w:pPr>
                                <w:pStyle w:val="NormalWeb"/>
                                <w:spacing w:before="0" w:beforeAutospacing="0" w:after="200" w:afterAutospacing="0" w:line="276" w:lineRule="auto"/>
                                <w:rPr>
                                  <w:sz w:val="24"/>
                                  <w:szCs w:val="24"/>
                                </w:rPr>
                              </w:pPr>
                              <w:r>
                                <w:rPr>
                                  <w:rFonts w:asciiTheme="minorHAnsi" w:eastAsia="Times New Roman" w:hAnsi="Cambria"/>
                                  <w:color w:val="000000"/>
                                  <w:kern w:val="24"/>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9" name="Right Brace 359"/>
                        <wps:cNvSpPr/>
                        <wps:spPr>
                          <a:xfrm rot="10800000" flipH="1">
                            <a:off x="4708593" y="2694437"/>
                            <a:ext cx="254370" cy="719360"/>
                          </a:xfrm>
                          <a:prstGeom prst="rightBrace">
                            <a:avLst/>
                          </a:prstGeom>
                          <a:ln>
                            <a:solidFill>
                              <a:srgbClr val="B0A812"/>
                            </a:solidFill>
                          </a:ln>
                        </wps:spPr>
                        <wps:style>
                          <a:lnRef idx="2">
                            <a:schemeClr val="accent1"/>
                          </a:lnRef>
                          <a:fillRef idx="0">
                            <a:schemeClr val="accent1"/>
                          </a:fillRef>
                          <a:effectRef idx="1">
                            <a:schemeClr val="accent1"/>
                          </a:effectRef>
                          <a:fontRef idx="minor">
                            <a:schemeClr val="tx1"/>
                          </a:fontRef>
                        </wps:style>
                        <wps:txbx>
                          <w:txbxContent>
                            <w:p w14:paraId="236788CB" w14:textId="77777777" w:rsidR="00774981" w:rsidRDefault="00774981" w:rsidP="00587693">
                              <w:pPr>
                                <w:pStyle w:val="NormalWeb"/>
                                <w:spacing w:before="0" w:beforeAutospacing="0" w:after="200" w:afterAutospacing="0" w:line="276" w:lineRule="auto"/>
                                <w:rPr>
                                  <w:sz w:val="24"/>
                                  <w:szCs w:val="24"/>
                                </w:rPr>
                              </w:pPr>
                              <w:r>
                                <w:rPr>
                                  <w:rFonts w:asciiTheme="minorHAnsi" w:eastAsia="Times New Roman" w:hAnsi="Cambria"/>
                                  <w:color w:val="000000"/>
                                  <w:kern w:val="24"/>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60" name="Text Box 20"/>
                        <wps:cNvSpPr txBox="1"/>
                        <wps:spPr>
                          <a:xfrm>
                            <a:off x="59404" y="2215103"/>
                            <a:ext cx="708947" cy="516189"/>
                          </a:xfrm>
                          <a:prstGeom prst="rect">
                            <a:avLst/>
                          </a:prstGeom>
                          <a:noFill/>
                        </wps:spPr>
                        <wps:txbx>
                          <w:txbxContent>
                            <w:p w14:paraId="1904CE17" w14:textId="77777777" w:rsidR="00774981" w:rsidRDefault="00774981" w:rsidP="00587693">
                              <w:pPr>
                                <w:pStyle w:val="NormalWeb"/>
                                <w:spacing w:before="0" w:beforeAutospacing="0" w:after="0" w:afterAutospacing="0"/>
                                <w:rPr>
                                  <w:sz w:val="24"/>
                                  <w:szCs w:val="24"/>
                                </w:rPr>
                              </w:pPr>
                              <w:r>
                                <w:rPr>
                                  <w:rFonts w:ascii="Cambria" w:eastAsia="MS Mincho" w:hAnsi="Cambria"/>
                                  <w:color w:val="000000"/>
                                  <w:kern w:val="24"/>
                                  <w:sz w:val="28"/>
                                  <w:szCs w:val="28"/>
                                </w:rPr>
                                <w:t>EPA, 1985</w:t>
                              </w:r>
                            </w:p>
                          </w:txbxContent>
                        </wps:txbx>
                        <wps:bodyPr wrap="square" rtlCol="0">
                          <a:spAutoFit/>
                        </wps:bodyPr>
                      </wps:wsp>
                    </wpg:wgp>
                  </a:graphicData>
                </a:graphic>
              </wp:inline>
            </w:drawing>
          </mc:Choice>
          <mc:Fallback>
            <w:pict>
              <v:group w14:anchorId="3AC653B3" id="_x0000_s1070" style="width:468pt;height:314.3pt;mso-position-horizontal-relative:char;mso-position-vertical-relative:line" coordorigin=",-1" coordsize="6032497,4050667"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">
                <v:group id="Group 328" o:spid="_x0000_s1071" style="position:absolute;top:-1;width:6032497;height:4050667" coordsize="7536879,506115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FPDpNvDAAAA3AAAAA8A&#10;AAAAAAAAAAAAAAAAqQIAAGRycy9kb3ducmV2LnhtbFBLBQYAAAAABAAEAPoAAACZAwAAAAA=&#10;">
                  <v:shape id="Straight Arrow Connector 329" o:spid="_x0000_s1072" type="#_x0000_t32" style="position:absolute;left:1798604;top:2012900;width:543209;height:591944;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9EhgMMAAADcAAAADwAAAGRycy9kb3ducmV2LnhtbESP0WrCQBRE3wv+w3IF3+omEaSNriIW&#10;oU+Fpv2Aa/aajWbvJtlVY7++Kwg+DjNzhlmuB9uIC/W+dqwgnSYgiEuna64U/P7sXt9A+ICssXFM&#10;Cm7kYb0avSwx1+7K33QpQiUihH2OCkwIbS6lLw1Z9FPXEkfv4HqLIcq+krrHa4TbRmZJMpcWa44L&#10;BlvaGipPxdkqOH99dH8dtuhv2a7AvUn33TFVajIeNgsQgYbwDD/an1rBLHuH+5l4BOTqH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GvRIYDDAAAA3AAAAA8AAAAAAAAAAAAA&#10;AAAAoQIAAGRycy9kb3ducmV2LnhtbFBLBQYAAAAABAAEAPkAAACRAwAAAAA=&#10;" strokeweight="2pt">
                    <v:stroke endarrow="open"/>
                    <v:shadow on="t" opacity="24903f" mv:blur="40000f" origin=",.5" offset="0,20000emu"/>
                  </v:shape>
                  <v:rect id="Rectangle 330" o:spid="_x0000_s1073" style="position:absolute;left:4488719;top:1355966;width:1285416;height:8988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ZW3nwQAA&#10;ANwAAAAPAAAAZHJzL2Rvd25yZXYueG1sRE/Pa8IwFL4P/B/CE3abqZUN6YwigtrLDrp5f2ueTWny&#10;Upq0dv/9chjs+PH93uwmZ8VIfWg8K1guMhDEldcN1wq+Po8vaxAhImu0nknBDwXYbWdPGyy0f/CF&#10;xmusRQrhUKACE2NXSBkqQw7DwnfEibv73mFMsK+l7vGRwp2VeZa9SYcNpwaDHR0MVe11cArOoc2z&#10;8qP8bmw9nG7LS/7aGqfU83zav4OINMV/8Z+71ApWqzQ/nUlHQG5/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gWVt58EAAADcAAAADwAAAAAAAAAAAAAAAACXAgAAZHJzL2Rvd25y&#10;ZXYueG1sUEsFBgAAAAAEAAQA9QAAAIUDAAAAAA==&#10;" filled="f" strokecolor="black [3213]">
                    <v:shadow on="t" opacity="22937f" mv:blur="40000f" origin=",.5" offset="0,23000emu"/>
                    <v:textbox>
                      <w:txbxContent>
                        <w:p w14:paraId="59695A26" w14:textId="77777777" w:rsidR="00774981" w:rsidRDefault="00774981" w:rsidP="00587693">
                          <w:pPr>
                            <w:pStyle w:val="NormalWeb"/>
                            <w:spacing w:before="0" w:beforeAutospacing="0" w:after="0" w:afterAutospacing="0"/>
                            <w:jc w:val="center"/>
                            <w:rPr>
                              <w:sz w:val="24"/>
                              <w:szCs w:val="24"/>
                            </w:rPr>
                          </w:pPr>
                          <w:r>
                            <w:rPr>
                              <w:rFonts w:asciiTheme="minorHAnsi" w:eastAsia="MS Mincho" w:hAnsi="Cambria"/>
                              <w:color w:val="000000"/>
                              <w:kern w:val="24"/>
                            </w:rPr>
                            <w:t xml:space="preserve">Labor Costs </w:t>
                          </w:r>
                        </w:p>
                      </w:txbxContent>
                    </v:textbox>
                  </v:rect>
                  <v:shape id="Text Box 20" o:spid="_x0000_s1074" type="#_x0000_t202" style="position:absolute;left:6250938;top:1631943;width:1285941;height:37444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MLM+wgAA&#10;ANwAAAAPAAAAZHJzL2Rvd25yZXYueG1sRI9Pa8JAFMTvQr/D8oTedJNKpURXkf4BD72o6f2RfWaD&#10;2bch+2rit+8WBI/DzPyGWW9H36or9bEJbCCfZ6CIq2Abrg2Up6/ZG6goyBbbwGTgRhG2m6fJGgsb&#10;Bj7Q9Si1ShCOBRpwIl2hdawceYzz0BEn7xx6j5JkX2vb45DgvtUvWbbUHhtOCw47endUXY6/3oCI&#10;3eW38tPH/c/4/TG4rHrF0pjn6bhbgRIa5RG+t/fWwGKRw/+ZdAT05g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Iwsz7CAAAA3AAAAA8AAAAAAAAAAAAAAAAAlwIAAGRycy9kb3du&#10;cmV2LnhtbFBLBQYAAAAABAAEAPUAAACGAwAAAAA=&#10;" filled="f" stroked="f">
                    <v:textbox style="mso-fit-shape-to-text:t">
                      <w:txbxContent>
                        <w:p w14:paraId="56458B3A" w14:textId="77777777" w:rsidR="00774981" w:rsidRDefault="00774981" w:rsidP="00587693">
                          <w:pPr>
                            <w:pStyle w:val="NormalWeb"/>
                            <w:spacing w:before="0" w:beforeAutospacing="0" w:after="0" w:afterAutospacing="0"/>
                            <w:rPr>
                              <w:sz w:val="24"/>
                              <w:szCs w:val="24"/>
                            </w:rPr>
                          </w:pPr>
                          <w:r>
                            <w:rPr>
                              <w:rFonts w:ascii="Cambria" w:eastAsia="MS Mincho" w:hAnsi="Cambria"/>
                              <w:color w:val="000000"/>
                              <w:kern w:val="24"/>
                              <w:sz w:val="28"/>
                              <w:szCs w:val="28"/>
                            </w:rPr>
                            <w:t>BLS, 2016</w:t>
                          </w:r>
                        </w:p>
                      </w:txbxContent>
                    </v:textbox>
                  </v:shape>
                  <v:shape id="Right Brace 332" o:spid="_x0000_s1075" type="#_x0000_t88" style="position:absolute;left:5882820;top:1355966;width:317805;height:898813;rotation:18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2b3xLxAAA&#10;ANwAAAAPAAAAZHJzL2Rvd25yZXYueG1sRI9Ba8JAFITvBf/D8gRvdaOhVaKrqFTipYeoB4+P7DMJ&#10;Zt+G3a3Gf+8WCj0OM/MNs1z3phV3cr6xrGAyTkAQl1Y3XCk4n/bvcxA+IGtsLZOCJ3lYrwZvS8y0&#10;fXBB92OoRISwz1BBHUKXSenLmgz6se2Io3e1zmCI0lVSO3xEuGnlNEk+pcGG40KNHe1qKm/HH6Mg&#10;L/LZx9f2dOhRFu57Y9MLXXKlRsN+swARqA//4b/2QStI0yn8nolHQK5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tm98S8QAAADcAAAADwAAAAAAAAAAAAAAAACXAgAAZHJzL2Rv&#10;d25yZXYueG1sUEsFBgAAAAAEAAQA9QAAAIgDAAAAAA==&#10;" adj="636" strokecolor="#b0a812" strokeweight="2pt">
                    <v:shadow on="t" opacity="24903f" mv:blur="40000f" origin=",.5" offset="0,20000emu"/>
                    <v:textbox>
                      <w:txbxContent>
                        <w:p w14:paraId="713E98B5" w14:textId="77777777" w:rsidR="00774981" w:rsidRDefault="00774981" w:rsidP="00587693">
                          <w:pPr>
                            <w:pStyle w:val="NormalWeb"/>
                            <w:spacing w:before="0" w:beforeAutospacing="0" w:after="200" w:afterAutospacing="0" w:line="276" w:lineRule="auto"/>
                            <w:rPr>
                              <w:sz w:val="24"/>
                              <w:szCs w:val="24"/>
                            </w:rPr>
                          </w:pPr>
                          <w:r>
                            <w:rPr>
                              <w:rFonts w:asciiTheme="minorHAnsi" w:eastAsia="Times New Roman" w:hAnsi="Cambria"/>
                              <w:color w:val="000000"/>
                              <w:kern w:val="24"/>
                              <w:sz w:val="22"/>
                              <w:szCs w:val="22"/>
                            </w:rPr>
                            <w:t> </w:t>
                          </w:r>
                        </w:p>
                      </w:txbxContent>
                    </v:textbox>
                  </v:shape>
                  <v:rect id="Rectangle 333" o:spid="_x0000_s1076" style="position:absolute;left:4488719;top:2390870;width:1285416;height:8988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t/OQxAAA&#10;ANwAAAAPAAAAZHJzL2Rvd25yZXYueG1sRI9Pa8JAFMTvBb/D8gq9NRsTKhJdpQjaXHrwT++v2Wc2&#10;JPs2ZFdNv31XEDwOM/MbZrkebSeuNPjGsYJpkoIgrpxuuFZwOm7f5yB8QNbYOSYFf+RhvZq8LLHQ&#10;7sZ7uh5CLSKEfYEKTAh9IaWvDFn0ieuJo3d2g8UQ5VBLPeAtwm0nszSdSYsNxwWDPW0MVe3hYhV8&#10;+TZLy+/yt+nqy+5nus8+WmOVensdPxcgAo3hGX60S60gz3O4n4lHQK7+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cbfzkMQAAADcAAAADwAAAAAAAAAAAAAAAACXAgAAZHJzL2Rv&#10;d25yZXYueG1sUEsFBgAAAAAEAAQA9QAAAIgDAAAAAA==&#10;" filled="f" strokecolor="black [3213]">
                    <v:shadow on="t" opacity="22937f" mv:blur="40000f" origin=",.5" offset="0,23000emu"/>
                    <v:textbox>
                      <w:txbxContent>
                        <w:p w14:paraId="7177D4E4" w14:textId="77777777" w:rsidR="00774981" w:rsidRDefault="00774981" w:rsidP="00587693">
                          <w:pPr>
                            <w:pStyle w:val="NormalWeb"/>
                            <w:spacing w:before="0" w:beforeAutospacing="0" w:after="0" w:afterAutospacing="0"/>
                            <w:jc w:val="center"/>
                            <w:rPr>
                              <w:sz w:val="24"/>
                              <w:szCs w:val="24"/>
                            </w:rPr>
                          </w:pPr>
                          <w:r>
                            <w:rPr>
                              <w:rFonts w:asciiTheme="minorHAnsi" w:eastAsia="MS Mincho" w:hAnsi="Cambria"/>
                              <w:color w:val="000000"/>
                              <w:kern w:val="24"/>
                            </w:rPr>
                            <w:t>Fuel and Electricity Costs</w:t>
                          </w:r>
                        </w:p>
                      </w:txbxContent>
                    </v:textbox>
                  </v:rect>
                  <v:rect id="Rectangle 334" o:spid="_x0000_s1077" style="position:absolute;left:4488719;top:3437494;width:1285416;height:8988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mvkwwAA&#10;ANwAAAAPAAAAZHJzL2Rvd25yZXYueG1sRI9Ba8JAFITvBf/D8gRvdWNsi0RXEUHNpQet3p/ZZzYk&#10;+zZkV43/3i0Uehxm5htmseptI+7U+cqxgsk4AUFcOF1xqeD0s32fgfABWWPjmBQ8ycNqOXhbYKbd&#10;gw90P4ZSRAj7DBWYENpMSl8YsujHriWO3tV1FkOUXSl1h48It41Mk+RLWqw4LhhsaWOoqI83q2Dv&#10;6zTJv/NL1ZS33XlySD9rY5UaDfv1HESgPvyH/9q5VjCdfsDvmXgE5PI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XmvkwwAAANwAAAAPAAAAAAAAAAAAAAAAAJcCAABkcnMvZG93&#10;bnJldi54bWxQSwUGAAAAAAQABAD1AAAAhwMAAAAA&#10;" filled="f" strokecolor="black [3213]">
                    <v:shadow on="t" opacity="22937f" mv:blur="40000f" origin=",.5" offset="0,23000emu"/>
                    <v:textbox>
                      <w:txbxContent>
                        <w:p w14:paraId="361DB860" w14:textId="77777777" w:rsidR="00774981" w:rsidRDefault="00774981" w:rsidP="00587693">
                          <w:pPr>
                            <w:pStyle w:val="NormalWeb"/>
                            <w:spacing w:before="0" w:beforeAutospacing="0" w:after="0" w:afterAutospacing="0"/>
                            <w:jc w:val="center"/>
                            <w:rPr>
                              <w:sz w:val="24"/>
                              <w:szCs w:val="24"/>
                            </w:rPr>
                          </w:pPr>
                          <w:r>
                            <w:rPr>
                              <w:rFonts w:asciiTheme="minorHAnsi" w:eastAsia="MS Mincho" w:hAnsi="Cambria"/>
                              <w:color w:val="000000"/>
                              <w:kern w:val="24"/>
                              <w:sz w:val="22"/>
                              <w:szCs w:val="22"/>
                            </w:rPr>
                            <w:t>Maintenance Costs</w:t>
                          </w:r>
                        </w:p>
                      </w:txbxContent>
                    </v:textbox>
                  </v:rect>
                  <v:rect id="Rectangle 335" o:spid="_x0000_s1078" style="position:absolute;left:60743;top:1225704;width:1285416;height:8988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Es5/xAAA&#10;ANwAAAAPAAAAZHJzL2Rvd25yZXYueG1sRI/BasMwEETvhfyD2EBvjRyHhOBGNiWQ1pce7Db3rbW1&#10;jK2VsZTE/fuqUMhxmJk3zKGY7SCuNPnOsYL1KgFB3Djdcavg8+P0tAfhA7LGwTEp+CEPRb54OGCm&#10;3Y0rutahFRHCPkMFJoQxk9I3hiz6lRuJo/ftJoshyqmVesJbhNtBpkmykxY7jgsGRzoaavr6YhW8&#10;+T5Nyvfyqxvay+t5XaXb3lilHpfzyzOIQHO4h//bpVaw2Wzh70w8AjL/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kRLOf8QAAADcAAAADwAAAAAAAAAAAAAAAACXAgAAZHJzL2Rv&#10;d25yZXYueG1sUEsFBgAAAAAEAAQA9QAAAIgDAAAAAA==&#10;" filled="f" strokecolor="black [3213]">
                    <v:shadow on="t" opacity="22937f" mv:blur="40000f" origin=",.5" offset="0,23000emu"/>
                    <v:textbox>
                      <w:txbxContent>
                        <w:p w14:paraId="347EA986" w14:textId="77777777" w:rsidR="00774981" w:rsidRDefault="00774981" w:rsidP="00587693">
                          <w:pPr>
                            <w:pStyle w:val="NormalWeb"/>
                            <w:spacing w:before="0" w:beforeAutospacing="0" w:after="0" w:afterAutospacing="0"/>
                            <w:jc w:val="center"/>
                            <w:rPr>
                              <w:sz w:val="24"/>
                              <w:szCs w:val="24"/>
                            </w:rPr>
                          </w:pPr>
                          <w:r>
                            <w:rPr>
                              <w:rFonts w:asciiTheme="minorHAnsi" w:eastAsia="MS Mincho" w:hAnsi="Cambria"/>
                              <w:color w:val="000000"/>
                              <w:kern w:val="24"/>
                            </w:rPr>
                            <w:t>Inflation Indices</w:t>
                          </w:r>
                        </w:p>
                      </w:txbxContent>
                    </v:textbox>
                  </v:rect>
                  <v:shape id="Straight Arrow Connector 336" o:spid="_x0000_s1079" type="#_x0000_t32" style="position:absolute;left:1346159;top:1675111;width:254237;height:929733;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yQhzMUAAADcAAAADwAAAGRycy9kb3ducmV2LnhtbESPQWvCQBSE7wX/w/IEb3VjpUGiq4il&#10;UFtE1IAeH9lnEsy+Ddk1Sf99tyB4HGbmG2ax6k0lWmpcaVnBZByBIM6sLjlXkJ4+X2cgnEfWWFkm&#10;Bb/kYLUcvCww0bbjA7VHn4sAYZeggsL7OpHSZQUZdGNbEwfvahuDPsgml7rBLsBNJd+iKJYGSw4L&#10;Bda0KSi7He9Gwbd91+nP5b6/7dqP/aU7b9M4rpUaDfv1HISn3j/Dj/aXVjCdxvB/JhwBufwD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ayQhzMUAAADcAAAADwAAAAAAAAAA&#10;AAAAAAChAgAAZHJzL2Rvd25yZXYueG1sUEsFBgAAAAAEAAQA+QAAAJMDAAAAAA==&#10;" strokeweight="2pt">
                    <v:stroke endarrow="open"/>
                    <v:shadow on="t" opacity="24903f" mv:blur="40000f" origin=",.5" offset="0,20000emu"/>
                  </v:shape>
                  <v:shape id="Straight Arrow Connector 337" o:spid="_x0000_s1080" type="#_x0000_t32" style="position:absolute;left:3949660;top:3281840;width:539059;height:605061;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4nj8QAAADcAAAADwAAAGRycy9kb3ducmV2LnhtbESPUWsCMRCE34X+h7AF3zRnpVVOo8hB&#10;QaG0nAq+Lpf1cnjZHEnU89+bQqGPw+x8s7Nc97YVN/KhcaxgMs5AEFdON1wrOB4+R3MQISJrbB2T&#10;ggcFWK9eBkvMtbtzSbd9rEWCcMhRgYmxy6UMlSGLYew64uSdnbcYk/S11B7vCW5b+ZZlH9Jiw6nB&#10;YEeFoeqyv9r0xgO/vn82x2LiD6dTOS92pbm+KzV87TcLEJH6+H/8l95qBdPpDH7HJALI1R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viePxAAAANwAAAAPAAAAAAAAAAAA&#10;AAAAAKECAABkcnMvZG93bnJldi54bWxQSwUGAAAAAAQABAD5AAAAkgMAAAAA&#10;" strokeweight="2pt">
                    <v:stroke endarrow="open"/>
                    <v:shadow on="t" opacity="24903f" mv:blur="40000f" origin=",.5" offset="0,20000emu"/>
                  </v:shape>
                  <v:shape id="Straight Arrow Connector 338" o:spid="_x0000_s1081" type="#_x0000_t32" style="position:absolute;left:3949660;top:2840277;width:539059;height:179986;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UQSxsEAAADcAAAADwAAAGRycy9kb3ducmV2LnhtbERP3WrCMBS+H/gO4QjerWktjFEbZSjC&#10;rgbr9gDH5tjUNSdtE2316ZeLwS4/vv9yN9tO3Gj0rWMFWZKCIK6dbrlR8P11fH4F4QOyxs4xKbiT&#10;h9128VRiod3En3SrQiNiCPsCFZgQ+kJKXxuy6BPXE0fu7EaLIcKxkXrEKYbbTq7T9EVabDk2GOxp&#10;b6j+qa5WwfXjMDwG7NHf18cKTyY7DZdMqdVyftuACDSHf/Gf+10ryPO4Np6JR0BufwE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BRBLGwQAAANwAAAAPAAAAAAAAAAAAAAAA&#10;AKECAABkcnMvZG93bnJldi54bWxQSwUGAAAAAAQABAD5AAAAjwMAAAAA&#10;" strokeweight="2pt">
                    <v:stroke endarrow="open"/>
                    <v:shadow on="t" opacity="24903f" mv:blur="40000f" origin=",.5" offset="0,20000emu"/>
                  </v:shape>
                  <v:shape id="Straight Arrow Connector 339" o:spid="_x0000_s1082" type="#_x0000_t32" style="position:absolute;left:3949660;top:1805373;width:539059;height:1038858;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gi3XcQAAADcAAAADwAAAGRycy9kb3ducmV2LnhtbESP0WrCQBRE3wv9h+UW+lY3iSA1uoai&#10;CH0qNPUDrtlrNjZ7N8muGvv1XUHwcZiZM8yyGG0rzjT4xrGCdJKAIK6cbrhWsPvZvr2D8AFZY+uY&#10;FFzJQ7F6flpirt2Fv+lchlpECPscFZgQulxKXxmy6CeuI47ewQ0WQ5RDLfWAlwi3rcySZCYtNhwX&#10;DHa0NlT9lier4PS16f967NBfs22Je5Pu+2Oq1OvL+LEAEWgMj/C9/akVTKdzuJ2JR0Cu/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uCLddxAAAANwAAAAPAAAAAAAAAAAA&#10;AAAAAKECAABkcnMvZG93bnJldi54bWxQSwUGAAAAAAQABAD5AAAAkgMAAAAA&#10;" strokeweight="2pt">
                    <v:stroke endarrow="open"/>
                    <v:shadow on="t" opacity="24903f" mv:blur="40000f" origin=",.5" offset="0,20000emu"/>
                  </v:shape>
                  <v:shape id="Straight Arrow Connector 340" o:spid="_x0000_s1083" type="#_x0000_t32" style="position:absolute;left:2341813;top:2012900;width:965139;height:557956;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4dvXsMAAADcAAAADwAAAGRycy9kb3ducmV2LnhtbERPy2rCQBTdC/2H4Rbc6aQ+QkkdpVQE&#10;HxSpDdTlJXObBDN3QmZM4t87C8Hl4bwXq95UoqXGlZYVvI0jEMSZ1SXnCtLfzegdhPPIGivLpOBG&#10;DlbLl8ECE207/qH25HMRQtglqKDwvk6kdFlBBt3Y1sSB+7eNQR9gk0vdYBfCTSUnURRLgyWHhgJr&#10;+ioou5yuRsHeznV6OF+Pl+92fTx3f7s0jmulhq/95wcIT71/ih/urVYwnYX54Uw4AnJ5B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NOHb17DAAAA3AAAAA8AAAAAAAAAAAAA&#10;AAAAoQIAAGRycy9kb3ducmV2LnhtbFBLBQYAAAAABAAEAPkAAACRAwAAAAA=&#10;" strokeweight="2pt">
                    <v:stroke endarrow="open"/>
                    <v:shadow on="t" opacity="24903f" mv:blur="40000f" origin=",.5" offset="0,20000emu"/>
                  </v:shape>
                  <v:rect id="Rectangle 341" o:spid="_x0000_s1084" style="position:absolute;left:1699105;top:1114087;width:1285416;height:8988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2L7sBxAAA&#10;ANwAAAAPAAAAZHJzL2Rvd25yZXYueG1sRI9Ba8JAFITvgv9heQVvuklaS4muIoI1Fw9qe39mX7Mh&#10;2bchu2r677sFweMwM98wy/VgW3Gj3teOFaSzBARx6XTNlYKv8276AcIHZI2tY1LwSx7Wq/Foibl2&#10;dz7S7RQqESHsc1RgQuhyKX1pyKKfuY44ej+utxii7Cupe7xHuG1lliTv0mLNccFgR1tDZXO6WgV7&#10;32RJcSgudVtdP7/TYzZvjFVq8jJsFiACDeEZfrQLreD1LYX/M/EIyNU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ti+7AcQAAADcAAAADwAAAAAAAAAAAAAAAACXAgAAZHJzL2Rv&#10;d25yZXYueG1sUEsFBgAAAAAEAAQA9QAAAIgDAAAAAA==&#10;" filled="f" strokecolor="black [3213]">
                    <v:shadow on="t" opacity="22937f" mv:blur="40000f" origin=",.5" offset="0,23000emu"/>
                    <v:textbox>
                      <w:txbxContent>
                        <w:p w14:paraId="3D5EFE65" w14:textId="77777777" w:rsidR="006A5267" w:rsidRDefault="00774981" w:rsidP="00587693">
                          <w:pPr>
                            <w:pStyle w:val="NormalWeb"/>
                            <w:spacing w:before="0" w:beforeAutospacing="0" w:after="0" w:afterAutospacing="0"/>
                            <w:jc w:val="center"/>
                            <w:rPr>
                              <w:rFonts w:asciiTheme="minorHAnsi" w:eastAsia="MS Mincho" w:hAnsi="Cambria"/>
                              <w:color w:val="000000"/>
                              <w:kern w:val="24"/>
                            </w:rPr>
                          </w:pPr>
                          <w:r>
                            <w:rPr>
                              <w:rFonts w:asciiTheme="minorHAnsi" w:eastAsia="MS Mincho" w:hAnsi="Cambria"/>
                              <w:color w:val="000000"/>
                              <w:kern w:val="24"/>
                            </w:rPr>
                            <w:t>End-Disposal Method</w:t>
                          </w:r>
                          <w:r w:rsidR="006A5267">
                            <w:rPr>
                              <w:rFonts w:asciiTheme="minorHAnsi" w:eastAsia="MS Mincho" w:hAnsi="Cambria"/>
                              <w:color w:val="000000"/>
                              <w:kern w:val="24"/>
                            </w:rPr>
                            <w:t xml:space="preserve"> </w:t>
                          </w:r>
                        </w:p>
                        <w:p w14:paraId="2B46BF9E" w14:textId="00523C17" w:rsidR="00774981" w:rsidRDefault="006A5267" w:rsidP="00587693">
                          <w:pPr>
                            <w:pStyle w:val="NormalWeb"/>
                            <w:spacing w:before="0" w:beforeAutospacing="0" w:after="0" w:afterAutospacing="0"/>
                            <w:jc w:val="center"/>
                            <w:rPr>
                              <w:sz w:val="24"/>
                              <w:szCs w:val="24"/>
                            </w:rPr>
                          </w:pPr>
                          <w:r>
                            <w:rPr>
                              <w:rFonts w:asciiTheme="minorHAnsi" w:eastAsia="MS Mincho" w:hAnsi="Cambria"/>
                              <w:color w:val="000000"/>
                              <w:kern w:val="24"/>
                            </w:rPr>
                            <w:t>(Fig. 2)</w:t>
                          </w:r>
                        </w:p>
                      </w:txbxContent>
                    </v:textbox>
                  </v:rect>
                  <v:rect id="Rectangle 342" o:spid="_x0000_s1085" style="position:absolute;left:1155896;top:2604844;width:1285416;height:8988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SV2xAAA&#10;ANwAAAAPAAAAZHJzL2Rvd25yZXYueG1sRI/NasMwEITvgbyD2EJuiRy3DcGNbEIgjS895O++tbaW&#10;sbUylpK4b18VCj0OM/MNsylG24k7Db5xrGC5SEAQV043XCu4nPfzNQgfkDV2jknBN3ko8ulkg5l2&#10;Dz7S/RRqESHsM1RgQugzKX1lyKJfuJ44el9usBiiHGqpB3xEuO1kmiQrabHhuGCwp52hqj3drIKD&#10;b9Ok/Cg/m66+vV+Xx/S1NVap2dO4fQMRaAz/4b92qRU8v6TweyYeAZn/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Rv0ldsQAAADcAAAADwAAAAAAAAAAAAAAAACXAgAAZHJzL2Rv&#10;d25yZXYueG1sUEsFBgAAAAAEAAQA9QAAAIgDAAAAAA==&#10;" filled="f" strokecolor="black [3213]">
                    <v:shadow on="t" opacity="22937f" mv:blur="40000f" origin=",.5" offset="0,23000emu"/>
                    <v:textbox>
                      <w:txbxContent>
                        <w:p w14:paraId="193080A1" w14:textId="77777777" w:rsidR="00774981" w:rsidRDefault="00774981" w:rsidP="00587693">
                          <w:pPr>
                            <w:pStyle w:val="NormalWeb"/>
                            <w:spacing w:before="0" w:beforeAutospacing="0" w:after="0" w:afterAutospacing="0"/>
                            <w:jc w:val="center"/>
                            <w:rPr>
                              <w:sz w:val="24"/>
                              <w:szCs w:val="24"/>
                            </w:rPr>
                          </w:pPr>
                          <w:r>
                            <w:rPr>
                              <w:rFonts w:asciiTheme="minorHAnsi" w:eastAsia="MS Mincho" w:hAnsi="Cambria"/>
                              <w:color w:val="000000"/>
                              <w:kern w:val="24"/>
                              <w:sz w:val="22"/>
                              <w:szCs w:val="22"/>
                            </w:rPr>
                            <w:t>Construction and Capital Costs</w:t>
                          </w:r>
                        </w:p>
                      </w:txbxContent>
                    </v:textbox>
                  </v:rect>
                  <v:shape id="Straight Arrow Connector 343" o:spid="_x0000_s1086" type="#_x0000_t32" style="position:absolute;left:2341813;top:909454;width:0;height:204633;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1XxKcYAAADcAAAADwAAAGRycy9kb3ducmV2LnhtbESP3WrCQBSE7wu+w3KE3tVN/Qkluooo&#10;hdYiUhvQy0P2NAlmz4bsmsS3dwtCL4eZ+YZZrHpTiZYaV1pW8DqKQBBnVpecK0h/3l/eQDiPrLGy&#10;TApu5GC1HDwtMNG2429qjz4XAcIuQQWF93UipcsKMuhGtiYO3q9tDPogm1zqBrsAN5UcR1EsDZYc&#10;FgqsaVNQdjlejYKdnen063w9XPbt9nDuTp9pHNdKPQ/79RyEp97/hx/tD61gMp3A35lwBOTyDg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CNV8SnGAAAA3AAAAA8AAAAAAAAA&#10;AAAAAAAAoQIAAGRycy9kb3ducmV2LnhtbFBLBQYAAAAABAAEAPkAAACUAwAAAAA=&#10;" strokeweight="2pt">
                    <v:stroke endarrow="open"/>
                    <v:shadow on="t" opacity="24903f" mv:blur="40000f" origin=",.5" offset="0,20000emu"/>
                  </v:shape>
                  <v:shape id="Text Box 20" o:spid="_x0000_s1087" type="#_x0000_t202" style="position:absolute;top:249106;width:1285134;height:4935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QWPbwwAA&#10;ANwAAAAPAAAAZHJzL2Rvd25yZXYueG1sRI9Pa8JAFMTvhX6H5RW81Y31DyV1FakKHryo6f2Rfc2G&#10;Zt+G7KuJ394tFDwOM/MbZrkefKOu1MU6sIHJOANFXAZbc2WguOxf30FFQbbYBCYDN4qwXj0/LTG3&#10;oecTXc9SqQThmKMBJ9LmWsfSkcc4Di1x8r5D51GS7CptO+wT3Df6LcsW2mPNacFhS5+Oyp/zrzcg&#10;YjeTW7Hz8fA1HLe9y8o5FsaMXobNByihQR7h//bBGpjOZvB3Jh0Bvbo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aQWPbwwAAANwAAAAPAAAAAAAAAAAAAAAAAJcCAABkcnMvZG93&#10;bnJldi54bWxQSwUGAAAAAAQABAD1AAAAhwMAAAAA&#10;" filled="f" stroked="f">
                    <v:textbox style="mso-fit-shape-to-text:t">
                      <w:txbxContent>
                        <w:p w14:paraId="06282902" w14:textId="77777777" w:rsidR="00774981" w:rsidRDefault="00774981" w:rsidP="00587693">
                          <w:pPr>
                            <w:pStyle w:val="NormalWeb"/>
                            <w:spacing w:before="0" w:beforeAutospacing="0" w:after="0" w:afterAutospacing="0"/>
                            <w:rPr>
                              <w:sz w:val="24"/>
                              <w:szCs w:val="24"/>
                            </w:rPr>
                          </w:pPr>
                          <w:proofErr w:type="spellStart"/>
                          <w:r>
                            <w:rPr>
                              <w:rFonts w:ascii="Cambria" w:eastAsia="MS Mincho" w:hAnsi="Cambria"/>
                              <w:color w:val="000000"/>
                              <w:kern w:val="24"/>
                            </w:rPr>
                            <w:t>Mibrandt</w:t>
                          </w:r>
                          <w:proofErr w:type="spellEnd"/>
                          <w:r>
                            <w:rPr>
                              <w:rFonts w:ascii="Cambria" w:eastAsia="MS Mincho" w:hAnsi="Cambria"/>
                              <w:color w:val="000000"/>
                              <w:kern w:val="24"/>
                            </w:rPr>
                            <w:t xml:space="preserve"> et al, 2017</w:t>
                          </w:r>
                        </w:p>
                      </w:txbxContent>
                    </v:textbox>
                  </v:shape>
                  <v:shape id="Straight Arrow Connector 345" o:spid="_x0000_s1088" type="#_x0000_t32" style="position:absolute;left:1798604;top:3503657;width:1185917;height:65868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DMxsYAAADcAAAADwAAAGRycy9kb3ducmV2LnhtbESP3WrCQBSE7wu+w3KE3tWNtQaJriIW&#10;oT+IqAG9PGSPSTB7NmTXJH37bqHg5TAz3zCLVW8q0VLjSssKxqMIBHFmdcm5gvS0fZmBcB5ZY2WZ&#10;FPyQg9Vy8LTARNuOD9QefS4ChF2CCgrv60RKlxVk0I1sTRy8q20M+iCbXOoGuwA3lXyNolgaLDks&#10;FFjTpqDsdrwbBV92qtPvy31/27Xv+0t3/kzjuFbqediv5yA89f4R/m9/aAWTtyn8nQlHQC5/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MPwzMbGAAAA3AAAAA8AAAAAAAAA&#10;AAAAAAAAoQIAAGRycy9kb3ducmV2LnhtbFBLBQYAAAAABAAEAPkAAACUAwAAAAA=&#10;" strokeweight="2pt">
                    <v:stroke endarrow="open"/>
                    <v:shadow on="t" opacity="24903f" mv:blur="40000f" origin=",.5" offset="0,20000emu"/>
                  </v:shape>
                  <v:rect id="Rectangle 346" o:spid="_x0000_s1089" style="position:absolute;left:1699105;top:10641;width:1285416;height:8988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5xiN1xAAA&#10;ANwAAAAPAAAAZHJzL2Rvd25yZXYueG1sRI9Ba8JAFITvQv/D8gq96ca0ikRXKYJtLh6Men9mX7Mh&#10;2bchu2r677sFweMwM98wq81gW3Gj3teOFUwnCQji0umaKwWn4268AOEDssbWMSn4JQ+b9ctohZl2&#10;dz7QrQiViBD2GSowIXSZlL40ZNFPXEccvR/XWwxR9pXUPd4j3LYyTZK5tFhzXDDY0dZQ2RRXq+Db&#10;N2mS7/NL3VbXr/P0kM4aY5V6ex0+lyACDeEZfrRzreD9Yw7/Z+IRkOs/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OcYjdcQAAADcAAAADwAAAAAAAAAAAAAAAACXAgAAZHJzL2Rv&#10;d25yZXYueG1sUEsFBgAAAAAEAAQA9QAAAIgDAAAAAA==&#10;" filled="f" strokecolor="black [3213]">
                    <v:shadow on="t" opacity="22937f" mv:blur="40000f" origin=",.5" offset="0,23000emu"/>
                    <v:textbox>
                      <w:txbxContent>
                        <w:p w14:paraId="6EE2D5D6" w14:textId="0C6E0D99" w:rsidR="00774981" w:rsidRDefault="00774981" w:rsidP="001F37B7">
                          <w:pPr>
                            <w:pStyle w:val="NormalWeb"/>
                            <w:spacing w:before="0" w:beforeAutospacing="0" w:after="0" w:afterAutospacing="0"/>
                            <w:jc w:val="center"/>
                            <w:rPr>
                              <w:sz w:val="24"/>
                              <w:szCs w:val="24"/>
                            </w:rPr>
                          </w:pPr>
                          <w:r>
                            <w:rPr>
                              <w:rFonts w:asciiTheme="minorHAnsi" w:eastAsia="MS Mincho" w:hAnsi="Cambria"/>
                              <w:color w:val="000000"/>
                              <w:kern w:val="24"/>
                            </w:rPr>
                            <w:t>Sludge Production in Wet Tons</w:t>
                          </w:r>
                        </w:p>
                      </w:txbxContent>
                    </v:textbox>
                  </v:rect>
                  <v:shape id="Right Brace 347" o:spid="_x0000_s1090" type="#_x0000_t88" style="position:absolute;left:1282591;width:317805;height:898813;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opbgyAAA&#10;ANwAAAAPAAAAZHJzL2Rvd25yZXYueG1sRI9La8MwEITvhf4HsYXeGjlNmwQnSgiFps2DQB6H5LZY&#10;a8vEWhlLddx/XxUKPQ4z8w0znXe2Ei01vnSsoN9LQBBnTpdcKDgd35/GIHxA1lg5JgXf5GE+u7+b&#10;YqrdjffUHkIhIoR9igpMCHUqpc8MWfQ9VxNHL3eNxRBlU0jd4C3CbSWfk2QoLZYcFwzW9GYoux6+&#10;rIKParN6Pbfb5XJ3MaukzIf5YL1W6vGhW0xABOrCf/iv/akVDF5G8HsmHgE5+wE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EailuDIAAAA3AAAAA8AAAAAAAAAAAAAAAAAlwIAAGRy&#10;cy9kb3ducmV2LnhtbFBLBQYAAAAABAAEAPUAAACMAwAAAAA=&#10;" adj="636" strokecolor="#b0a812" strokeweight="2pt">
                    <v:shadow on="t" opacity="24903f" mv:blur="40000f" origin=",.5" offset="0,20000emu"/>
                    <v:textbox>
                      <w:txbxContent>
                        <w:p w14:paraId="1CA748B7" w14:textId="77777777" w:rsidR="00774981" w:rsidRDefault="00774981" w:rsidP="00587693">
                          <w:pPr>
                            <w:pStyle w:val="NormalWeb"/>
                            <w:spacing w:before="0" w:beforeAutospacing="0" w:after="200" w:afterAutospacing="0" w:line="276" w:lineRule="auto"/>
                            <w:rPr>
                              <w:sz w:val="24"/>
                              <w:szCs w:val="24"/>
                            </w:rPr>
                          </w:pPr>
                          <w:r>
                            <w:rPr>
                              <w:rFonts w:asciiTheme="minorHAnsi" w:eastAsia="Times New Roman" w:hAnsi="Cambria"/>
                              <w:color w:val="000000"/>
                              <w:kern w:val="24"/>
                            </w:rPr>
                            <w:t> </w:t>
                          </w:r>
                        </w:p>
                      </w:txbxContent>
                    </v:textbox>
                  </v:shape>
                  <v:rect id="Rectangle 348" o:spid="_x0000_s1091" style="position:absolute;left:2664244;top:2570856;width:1285416;height:8988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FRKcwAAA&#10;ANwAAAAPAAAAZHJzL2Rvd25yZXYueG1sRE/LisIwFN0L8w/hDsxOUzsqUo0yDOh048LX/tpcm9Lm&#10;pjRRO39vFoLLw3kv171txJ06XzlWMB4lIIgLpysuFZyOm+EchA/IGhvHpOCfPKxXH4MlZto9eE/3&#10;QyhFDGGfoQITQptJ6QtDFv3ItcSRu7rOYoiwK6Xu8BHDbSPTJJlJixXHBoMt/Roq6sPNKvjzdZrk&#10;u/xSNeVtex7v02ltrFJfn/3PAkSgPrzFL3euFXxP4tp4Jh4BuXo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nFRKcwAAAANwAAAAPAAAAAAAAAAAAAAAAAJcCAABkcnMvZG93bnJl&#10;di54bWxQSwUGAAAAAAQABAD1AAAAhAMAAAAA&#10;" filled="f" strokecolor="black [3213]">
                    <v:shadow on="t" opacity="22937f" mv:blur="40000f" origin=",.5" offset="0,23000emu"/>
                    <v:textbox>
                      <w:txbxContent>
                        <w:p w14:paraId="28D50607" w14:textId="77777777" w:rsidR="00774981" w:rsidRDefault="00774981" w:rsidP="00587693">
                          <w:pPr>
                            <w:pStyle w:val="NormalWeb"/>
                            <w:spacing w:before="0" w:beforeAutospacing="0" w:after="0" w:afterAutospacing="0"/>
                            <w:jc w:val="center"/>
                            <w:rPr>
                              <w:sz w:val="24"/>
                              <w:szCs w:val="24"/>
                            </w:rPr>
                          </w:pPr>
                          <w:r>
                            <w:rPr>
                              <w:rFonts w:asciiTheme="minorHAnsi" w:eastAsia="MS Mincho" w:hAnsi="Cambria"/>
                              <w:color w:val="000000"/>
                              <w:kern w:val="24"/>
                            </w:rPr>
                            <w:t>O&amp;M Costs</w:t>
                          </w:r>
                        </w:p>
                      </w:txbxContent>
                    </v:textbox>
                  </v:rect>
                  <v:shape id="Straight Arrow Connector 349" o:spid="_x0000_s1092" type="#_x0000_t32" style="position:absolute;left:2984521;top:3469669;width:322431;height:692676;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g7EIMQAAADcAAAADwAAAGRycy9kb3ducmV2LnhtbESP0WrCQBRE3wv+w3ILfaub2FJsdBVR&#10;BJ8KRj/gmr3NxmbvJtlVo1/vCkIfh5k5w0znva3FmTpfOVaQDhMQxIXTFZcK9rv1+xiED8gaa8ek&#10;4Eoe5rPByxQz7S68pXMeShEh7DNUYEJoMil9YciiH7qGOHq/rrMYouxKqTu8RLit5ShJvqTFiuOC&#10;wYaWhoq//GQVnH5W7a3FBv11tM7xYNJDe0yVenvtFxMQgfrwH362N1rBx+c3PM7EIyBnd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2DsQgxAAAANwAAAAPAAAAAAAAAAAA&#10;AAAAAKECAABkcnMvZG93bnJldi54bWxQSwUGAAAAAAQABAD5AAAAkgMAAAAA&#10;" strokeweight="2pt">
                    <v:stroke endarrow="open"/>
                    <v:shadow on="t" opacity="24903f" mv:blur="40000f" origin=",.5" offset="0,20000emu"/>
                  </v:shape>
                  <v:shape id="Straight Arrow Connector 350" o:spid="_x0000_s1093" type="#_x0000_t32" style="position:absolute;left:2984521;top:930221;width:927123;height:633273;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u37YMAAAADcAAAADwAAAGRycy9kb3ducmV2LnhtbERPzYrCMBC+C/sOYRb2pmldXKQaRRRh&#10;Twt2fYCxGZtqM2mbqNWnNwfB48f3P1/2thZX6nzlWEE6SkAQF05XXCrY/2+HUxA+IGusHZOCO3lY&#10;Lj4Gc8y0u/GOrnkoRQxhn6ECE0KTSekLQxb9yDXEkTu6zmKIsCul7vAWw20tx0nyIy1WHBsMNrQ2&#10;VJzzi1Vw+du0jxYb9PfxNseDSQ/tKVXq67NfzUAE6sNb/HL/agXfkzg/nolHQC6e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KLt+2DAAAAA3AAAAA8AAAAAAAAAAAAAAAAA&#10;oQIAAGRycy9kb3ducmV2LnhtbFBLBQYAAAAABAAEAPkAAACOAwAAAAA=&#10;" strokeweight="2pt">
                    <v:stroke endarrow="open"/>
                    <v:shadow on="t" opacity="24903f" mv:blur="40000f" origin=",.5" offset="0,20000emu"/>
                  </v:shape>
                  <v:shape id="Right Brace 351" o:spid="_x0000_s1094" type="#_x0000_t88" style="position:absolute;left:4633138;top:34325;width:317805;height:898813;rotation:18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YgecxAAA&#10;ANwAAAAPAAAAZHJzL2Rvd25yZXYueG1sRI9Pi8IwFMTvwn6H8Bb2pqkr/qEaxZVd6sVD1YPHR/Ns&#10;i81LSaJ2v70RBI/DzPyGWaw604gbOV9bVjAcJCCIC6trLhUcD3/9GQgfkDU2lknBP3lYLT96C0y1&#10;vXNOt30oRYSwT1FBFUKbSumLigz6gW2Jo3e2zmCI0pVSO7xHuGnkd5JMpMGa40KFLW0qKi77q1GQ&#10;5dl0/Ptz2HYoc7db29GJTplSX5/deg4iUBfe4Vd7qxWMxkN4nolHQC4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2IHnMQAAADcAAAADwAAAAAAAAAAAAAAAACXAgAAZHJzL2Rv&#10;d25yZXYueG1sUEsFBgAAAAAEAAQA9QAAAIgDAAAAAA==&#10;" adj="636" strokecolor="#b0a812" strokeweight="2pt">
                    <v:shadow on="t" opacity="24903f" mv:blur="40000f" origin=",.5" offset="0,20000emu"/>
                    <v:textbox>
                      <w:txbxContent>
                        <w:p w14:paraId="48A0A2F6" w14:textId="77777777" w:rsidR="00774981" w:rsidRDefault="00774981" w:rsidP="00587693">
                          <w:pPr>
                            <w:pStyle w:val="NormalWeb"/>
                            <w:spacing w:before="0" w:beforeAutospacing="0" w:after="200" w:afterAutospacing="0" w:line="276" w:lineRule="auto"/>
                            <w:rPr>
                              <w:sz w:val="24"/>
                              <w:szCs w:val="24"/>
                            </w:rPr>
                          </w:pPr>
                          <w:r>
                            <w:rPr>
                              <w:rFonts w:asciiTheme="minorHAnsi" w:eastAsia="Times New Roman" w:hAnsi="Cambria"/>
                              <w:color w:val="000000"/>
                              <w:kern w:val="24"/>
                            </w:rPr>
                            <w:t> </w:t>
                          </w:r>
                        </w:p>
                      </w:txbxContent>
                    </v:textbox>
                  </v:shape>
                  <v:shape id="Text Box 20" o:spid="_x0000_s1095" type="#_x0000_t202" style="position:absolute;left:4921407;top:344645;width:1285134;height:30436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cjpwwAA&#10;ANwAAAAPAAAAZHJzL2Rvd25yZXYueG1sRI9Pa8JAFMTvBb/D8gRvdaNiKdFVxD/goZfaeH9kX7Oh&#10;2bch+zTx27uFQo/DzPyGWW8H36g7dbEObGA2zUARl8HWXBkovk6v76CiIFtsApOBB0XYbkYva8xt&#10;6PmT7hepVIJwzNGAE2lzrWPpyGOchpY4ed+h8yhJdpW2HfYJ7hs9z7I37bHmtOCwpb2j8udy8wZE&#10;7G72KI4+nq/Dx6F3WbnEwpjJeNitQAkN8h/+a5+tgcVyDr9n0hHQmy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PcjpwwAAANwAAAAPAAAAAAAAAAAAAAAAAJcCAABkcnMvZG93&#10;bnJldi54bWxQSwUGAAAAAAQABAD1AAAAhwMAAAAA&#10;" filled="f" stroked="f">
                    <v:textbox style="mso-fit-shape-to-text:t">
                      <w:txbxContent>
                        <w:p w14:paraId="5A57C0CB" w14:textId="77777777" w:rsidR="00774981" w:rsidRDefault="00774981" w:rsidP="00587693">
                          <w:pPr>
                            <w:pStyle w:val="NormalWeb"/>
                            <w:spacing w:before="0" w:beforeAutospacing="0" w:after="0" w:afterAutospacing="0"/>
                            <w:rPr>
                              <w:sz w:val="24"/>
                              <w:szCs w:val="24"/>
                            </w:rPr>
                          </w:pPr>
                          <w:r>
                            <w:rPr>
                              <w:rFonts w:ascii="Cambria" w:eastAsia="MS Mincho" w:hAnsi="Cambria"/>
                              <w:color w:val="000000"/>
                              <w:kern w:val="24"/>
                            </w:rPr>
                            <w:t>NEBRA, 2007</w:t>
                          </w:r>
                        </w:p>
                      </w:txbxContent>
                    </v:textbox>
                  </v:shape>
                  <v:rect id="Rectangle 353" o:spid="_x0000_s1096" style="position:absolute;left:3268936;top:31408;width:1285416;height:8988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aBYwxAAA&#10;ANwAAAAPAAAAZHJzL2Rvd25yZXYueG1sRI/BasMwEETvhfyD2EBvjRyHhOBGNiWQ1pce7Db3rbW1&#10;jK2VsZTE/fuqUMhxmJk3zKGY7SCuNPnOsYL1KgFB3Djdcavg8+P0tAfhA7LGwTEp+CEPRb54OGCm&#10;3Y0rutahFRHCPkMFJoQxk9I3hiz6lRuJo/ftJoshyqmVesJbhNtBpkmykxY7jgsGRzoaavr6YhW8&#10;+T5Nyvfyqxvay+t5XaXb3lilHpfzyzOIQHO4h//bpVaw2W7g70w8AjL/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rGgWMMQAAADcAAAADwAAAAAAAAAAAAAAAACXAgAAZHJzL2Rv&#10;d25yZXYueG1sUEsFBgAAAAAEAAQA9QAAAIgDAAAAAA==&#10;" filled="f" strokecolor="black [3213]">
                    <v:shadow on="t" opacity="22937f" mv:blur="40000f" origin=",.5" offset="0,23000emu"/>
                    <v:textbox>
                      <w:txbxContent>
                        <w:p w14:paraId="6029215B" w14:textId="77777777" w:rsidR="00774981" w:rsidRDefault="00774981" w:rsidP="00587693">
                          <w:pPr>
                            <w:pStyle w:val="NormalWeb"/>
                            <w:spacing w:before="0" w:beforeAutospacing="0" w:after="0" w:afterAutospacing="0"/>
                            <w:jc w:val="center"/>
                            <w:rPr>
                              <w:sz w:val="24"/>
                              <w:szCs w:val="24"/>
                            </w:rPr>
                          </w:pPr>
                          <w:r>
                            <w:rPr>
                              <w:rFonts w:asciiTheme="minorHAnsi" w:eastAsia="MS Mincho" w:hAnsi="Cambria"/>
                              <w:color w:val="000000"/>
                              <w:kern w:val="24"/>
                            </w:rPr>
                            <w:t>State Biosolids End-Use</w:t>
                          </w:r>
                        </w:p>
                      </w:txbxContent>
                    </v:textbox>
                  </v:rect>
                  <v:rect id="Rectangle 354" o:spid="_x0000_s1097" style="position:absolute;left:2341813;top:4162345;width:1285416;height:8988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E7pDwwAA&#10;ANwAAAAPAAAAZHJzL2Rvd25yZXYueG1sRI/disIwFITvBd8hnIW9s+l2VaRrFBFEb7zw5wEOzbEt&#10;25zUJmuzPr0RBC+HmfmGmS+DacSNOldbVvCVpCCIC6trLhWcT5vRDITzyBoby6TgnxwsF8PBHHNt&#10;ez7Q7ehLESHsclRQed/mUrqiIoMusS1x9C62M+ij7EqpO+wj3DQyS9OpNFhzXKiwpXVFxe/xzyjo&#10;Wxts5u4bDtuMyqveX7a7vVKfH2H1A8JT8O/wq73TCr4nY3ieiUdALh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YE7pDwwAAANwAAAAPAAAAAAAAAAAAAAAAAJcCAABkcnMvZG93&#10;bnJldi54bWxQSwUGAAAAAAQABAD1AAAAhwMAAAAA&#10;" fillcolor="#d6e3bc [1302]" strokecolor="black [3213]">
                    <v:shadow on="t" opacity="22937f" mv:blur="40000f" origin=",.5" offset="0,23000emu"/>
                    <v:textbox>
                      <w:txbxContent>
                        <w:p w14:paraId="6402C2FE" w14:textId="77777777" w:rsidR="00774981" w:rsidRDefault="00774981" w:rsidP="00587693">
                          <w:pPr>
                            <w:pStyle w:val="NormalWeb"/>
                            <w:spacing w:before="0" w:beforeAutospacing="0" w:after="0" w:afterAutospacing="0"/>
                            <w:jc w:val="center"/>
                            <w:rPr>
                              <w:sz w:val="24"/>
                              <w:szCs w:val="24"/>
                            </w:rPr>
                          </w:pPr>
                          <w:r>
                            <w:rPr>
                              <w:rFonts w:asciiTheme="minorHAnsi" w:eastAsia="MS Mincho" w:hAnsi="Cambria"/>
                              <w:color w:val="000000"/>
                              <w:kern w:val="24"/>
                              <w:sz w:val="28"/>
                              <w:szCs w:val="28"/>
                            </w:rPr>
                            <w:t>Cost Per Wet Ton</w:t>
                          </w:r>
                        </w:p>
                      </w:txbxContent>
                    </v:textbox>
                  </v:rect>
                  <v:shape id="Right Brace 355" o:spid="_x0000_s1098" type="#_x0000_t88" style="position:absolute;left:5882820;top:2383027;width:317805;height:898813;rotation:18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WQGfxAAA&#10;ANwAAAAPAAAAZHJzL2Rvd25yZXYueG1sRI9Ba8JAFITvBf/D8gRvdaOSKtFVtCjx0kPUg8dH9pkE&#10;s2/D7lbjv+8WCj0OM/MNs9r0phUPcr6xrGAyTkAQl1Y3XCm4nA/vCxA+IGtsLZOCF3nYrAdvK8y0&#10;fXJBj1OoRISwz1BBHUKXSenLmgz6se2Io3ezzmCI0lVSO3xGuGnlNEk+pMGG40KNHX3WVN5P30ZB&#10;XuTzdL87H3uUhfva2tmVrrlSo2G/XYII1If/8F/7qBXM0hR+z8QjINc/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5FkBn8QAAADcAAAADwAAAAAAAAAAAAAAAACXAgAAZHJzL2Rv&#10;d25yZXYueG1sUEsFBgAAAAAEAAQA9QAAAIgDAAAAAA==&#10;" adj="636" strokecolor="#b0a812" strokeweight="2pt">
                    <v:shadow on="t" opacity="24903f" mv:blur="40000f" origin=",.5" offset="0,20000emu"/>
                    <v:textbox>
                      <w:txbxContent>
                        <w:p w14:paraId="5D39C9F5" w14:textId="77777777" w:rsidR="00774981" w:rsidRDefault="00774981" w:rsidP="00587693">
                          <w:pPr>
                            <w:pStyle w:val="NormalWeb"/>
                            <w:spacing w:before="0" w:beforeAutospacing="0" w:after="200" w:afterAutospacing="0" w:line="276" w:lineRule="auto"/>
                            <w:rPr>
                              <w:sz w:val="24"/>
                              <w:szCs w:val="24"/>
                            </w:rPr>
                          </w:pPr>
                          <w:r>
                            <w:rPr>
                              <w:rFonts w:asciiTheme="minorHAnsi" w:eastAsia="Times New Roman" w:hAnsi="Cambria"/>
                              <w:color w:val="000000"/>
                              <w:kern w:val="24"/>
                              <w:sz w:val="22"/>
                              <w:szCs w:val="22"/>
                            </w:rPr>
                            <w:t> </w:t>
                          </w:r>
                        </w:p>
                      </w:txbxContent>
                    </v:textbox>
                  </v:shape>
                  <v:shape id="Text Box 20" o:spid="_x0000_s1099" type="#_x0000_t202" style="position:absolute;left:6200625;top:3700582;width:1285148;height:37444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Bs7qwwAA&#10;ANwAAAAPAAAAZHJzL2Rvd25yZXYueG1sRI9Pa8JAFMTvBb/D8gRvdWNFKdFVxD/goRdtvD+yr9nQ&#10;7NuQfTXx23cLBY/DzPyGWW8H36g7dbEObGA2zUARl8HWXBkoPk+v76CiIFtsApOBB0XYbkYva8xt&#10;6PlC96tUKkE45mjAibS51rF05DFOQ0ucvK/QeZQku0rbDvsE941+y7Kl9lhzWnDY0t5R+X398QZE&#10;7G72KI4+nm/Dx6F3WbnAwpjJeNitQAkN8gz/t8/WwHyxhL8z6QjozS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ABs7qwwAAANwAAAAPAAAAAAAAAAAAAAAAAJcCAABkcnMvZG93&#10;bnJldi54bWxQSwUGAAAAAAQABAD1AAAAhwMAAAAA&#10;" filled="f" stroked="f">
                    <v:textbox style="mso-fit-shape-to-text:t">
                      <w:txbxContent>
                        <w:p w14:paraId="2DB66A16" w14:textId="77777777" w:rsidR="00774981" w:rsidRDefault="00774981" w:rsidP="00587693">
                          <w:pPr>
                            <w:pStyle w:val="NormalWeb"/>
                            <w:spacing w:before="0" w:beforeAutospacing="0" w:after="0" w:afterAutospacing="0"/>
                            <w:rPr>
                              <w:sz w:val="24"/>
                              <w:szCs w:val="24"/>
                            </w:rPr>
                          </w:pPr>
                          <w:r>
                            <w:rPr>
                              <w:rFonts w:ascii="Cambria" w:eastAsia="MS Mincho" w:hAnsi="Cambria"/>
                              <w:color w:val="000000"/>
                              <w:kern w:val="24"/>
                              <w:sz w:val="28"/>
                              <w:szCs w:val="28"/>
                            </w:rPr>
                            <w:t>EPA, 1985</w:t>
                          </w:r>
                        </w:p>
                      </w:txbxContent>
                    </v:textbox>
                  </v:shape>
                  <v:shape id="Text Box 20" o:spid="_x0000_s1100" type="#_x0000_t202" style="position:absolute;left:6180991;top:2674051;width:1285134;height:64495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SmtxwwAA&#10;ANwAAAAPAAAAZHJzL2Rvd25yZXYueG1sRI9Ba8JAFITvhf6H5RW81Y0VtaSuIlXBgxc1vT+yr9nQ&#10;7NuQfTXx37uFgsdhZr5hluvBN+pKXawDG5iMM1DEZbA1VwaKy/71HVQUZItNYDJwowjr1fPTEnMb&#10;ej7R9SyVShCOORpwIm2udSwdeYzj0BIn7zt0HiXJrtK2wz7BfaPfsmyuPdacFhy29Omo/Dn/egMi&#10;djO5FTsfD1/Dcdu7rJxhYczoZdh8gBIa5BH+bx+sgelsAX9n0hHQqz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vSmtxwwAAANwAAAAPAAAAAAAAAAAAAAAAAJcCAABkcnMvZG93&#10;bnJldi54bWxQSwUGAAAAAAQABAD1AAAAhwMAAAAA&#10;" filled="f" stroked="f">
                    <v:textbox style="mso-fit-shape-to-text:t">
                      <w:txbxContent>
                        <w:p w14:paraId="7968860D" w14:textId="77777777" w:rsidR="00774981" w:rsidRDefault="00774981" w:rsidP="00587693">
                          <w:pPr>
                            <w:pStyle w:val="NormalWeb"/>
                            <w:spacing w:before="0" w:beforeAutospacing="0" w:after="0" w:afterAutospacing="0"/>
                            <w:rPr>
                              <w:sz w:val="24"/>
                              <w:szCs w:val="24"/>
                            </w:rPr>
                          </w:pPr>
                          <w:r>
                            <w:rPr>
                              <w:rFonts w:ascii="Cambria" w:eastAsia="MS Mincho" w:hAnsi="Cambria"/>
                              <w:color w:val="000000"/>
                              <w:kern w:val="24"/>
                              <w:sz w:val="28"/>
                              <w:szCs w:val="28"/>
                            </w:rPr>
                            <w:t>EIA, 2017</w:t>
                          </w:r>
                          <w:proofErr w:type="gramStart"/>
                          <w:r>
                            <w:rPr>
                              <w:rFonts w:ascii="Cambria" w:eastAsia="MS Mincho" w:hAnsi="Cambria"/>
                              <w:color w:val="000000"/>
                              <w:kern w:val="24"/>
                              <w:sz w:val="28"/>
                              <w:szCs w:val="28"/>
                            </w:rPr>
                            <w:t>a,b</w:t>
                          </w:r>
                          <w:proofErr w:type="gramEnd"/>
                        </w:p>
                      </w:txbxContent>
                    </v:textbox>
                  </v:shape>
                </v:group>
                <v:shape id="Right Brace 358" o:spid="_x0000_s1101" type="#_x0000_t88" style="position:absolute;left:577248;top:2110597;width:254370;height:71936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5JRPxAAA&#10;ANwAAAAPAAAAZHJzL2Rvd25yZXYueG1sRE/LasJAFN0L/YfhCt3ViRWlpI5BCk19IdR2UXeXzE0m&#10;NHMnZKYx/r2zKLg8nPcyG2wjeup87VjBdJKAIC6crrlS8P31/vQCwgdkjY1jUnAlD9nqYbTEVLsL&#10;f1J/CpWIIexTVGBCaFMpfWHIop+4ljhypesshgi7SuoOLzHcNvI5SRbSYs2xwWBLb4aK39OfVfDR&#10;7Lfzn/6Q58ez2SZ1uShnu51Sj+Nh/Qoi0BDu4n/3RiuYzePaeCYeAbm6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suSUT8QAAADcAAAADwAAAAAAAAAAAAAAAACXAgAAZHJzL2Rv&#10;d25yZXYueG1sUEsFBgAAAAAEAAQA9QAAAIgDAAAAAA==&#10;" adj="636" strokecolor="#b0a812" strokeweight="2pt">
                  <v:shadow on="t" opacity="24903f" mv:blur="40000f" origin=",.5" offset="0,20000emu"/>
                  <v:textbox>
                    <w:txbxContent>
                      <w:p w14:paraId="1F053BCC" w14:textId="77777777" w:rsidR="00774981" w:rsidRDefault="00774981" w:rsidP="00587693">
                        <w:pPr>
                          <w:pStyle w:val="NormalWeb"/>
                          <w:spacing w:before="0" w:beforeAutospacing="0" w:after="200" w:afterAutospacing="0" w:line="276" w:lineRule="auto"/>
                          <w:rPr>
                            <w:sz w:val="24"/>
                            <w:szCs w:val="24"/>
                          </w:rPr>
                        </w:pPr>
                        <w:r>
                          <w:rPr>
                            <w:rFonts w:asciiTheme="minorHAnsi" w:eastAsia="Times New Roman" w:hAnsi="Cambria"/>
                            <w:color w:val="000000"/>
                            <w:kern w:val="24"/>
                            <w:sz w:val="22"/>
                            <w:szCs w:val="22"/>
                          </w:rPr>
                          <w:t> </w:t>
                        </w:r>
                      </w:p>
                    </w:txbxContent>
                  </v:textbox>
                </v:shape>
                <v:shape id="Right Brace 359" o:spid="_x0000_s1102" type="#_x0000_t88" style="position:absolute;left:4708593;top:2694437;width:254370;height:719360;rotation:18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" adj="636" strokecolor="#b0a812" strokeweight="2pt">
                  <v:shadow on="t" opacity="24903f" mv:blur="40000f" origin=",.5" offset="0,20000emu"/>
                  <v:textbox>
                    <w:txbxContent>
                      <w:p w14:paraId="236788CB" w14:textId="77777777" w:rsidR="00774981" w:rsidRDefault="00774981" w:rsidP="00587693">
                        <w:pPr>
                          <w:pStyle w:val="NormalWeb"/>
                          <w:spacing w:before="0" w:beforeAutospacing="0" w:after="200" w:afterAutospacing="0" w:line="276" w:lineRule="auto"/>
                          <w:rPr>
                            <w:sz w:val="24"/>
                            <w:szCs w:val="24"/>
                          </w:rPr>
                        </w:pPr>
                        <w:r>
                          <w:rPr>
                            <w:rFonts w:asciiTheme="minorHAnsi" w:eastAsia="Times New Roman" w:hAnsi="Cambria"/>
                            <w:color w:val="000000"/>
                            <w:kern w:val="24"/>
                            <w:sz w:val="22"/>
                            <w:szCs w:val="22"/>
                          </w:rPr>
                          <w:t> </w:t>
                        </w:r>
                      </w:p>
                    </w:txbxContent>
                  </v:textbox>
                </v:shape>
                <v:shape id="Text Box 20" o:spid="_x0000_s1103" type="#_x0000_t202" style="position:absolute;left:59404;top:2215103;width:708947;height:51618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zzm4vwAA&#10;ANwAAAAPAAAAZHJzL2Rvd25yZXYueG1sRE9La8JAEL4X/A/LCN7qxkqlRFcRH+Chl9p4H7JjNpid&#10;Ddmpif/ePQg9fnzv1WbwjbpTF+vABmbTDBRxGWzNlYHi9/j+BSoKssUmMBl4UITNevS2wtyGnn/o&#10;fpZKpRCOORpwIm2udSwdeYzT0BIn7ho6j5JgV2nbYZ/CfaM/smyhPdacGhy2tHNU3s5/3oCI3c4e&#10;xcHH02X43vcuKz+xMGYyHrZLUEKD/Itf7pM1MF+k+elMOgJ6/QQ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O7PObi/AAAA3AAAAA8AAAAAAAAAAAAAAAAAlwIAAGRycy9kb3ducmV2&#10;LnhtbFBLBQYAAAAABAAEAPUAAACDAwAAAAA=&#10;" filled="f" stroked="f">
                  <v:textbox style="mso-fit-shape-to-text:t">
                    <w:txbxContent>
                      <w:p w14:paraId="1904CE17" w14:textId="77777777" w:rsidR="00774981" w:rsidRDefault="00774981" w:rsidP="00587693">
                        <w:pPr>
                          <w:pStyle w:val="NormalWeb"/>
                          <w:spacing w:before="0" w:beforeAutospacing="0" w:after="0" w:afterAutospacing="0"/>
                          <w:rPr>
                            <w:sz w:val="24"/>
                            <w:szCs w:val="24"/>
                          </w:rPr>
                        </w:pPr>
                        <w:r>
                          <w:rPr>
                            <w:rFonts w:ascii="Cambria" w:eastAsia="MS Mincho" w:hAnsi="Cambria"/>
                            <w:color w:val="000000"/>
                            <w:kern w:val="24"/>
                            <w:sz w:val="28"/>
                            <w:szCs w:val="28"/>
                          </w:rPr>
                          <w:t>EPA, 1985</w:t>
                        </w:r>
                      </w:p>
                    </w:txbxContent>
                  </v:textbox>
                </v:shape>
                <w10:anchorlock/>
              </v:group>
            </w:pict>
          </mc:Fallback>
        </mc:AlternateContent>
      </w:r>
    </w:p>
    <w:p w14:paraId="0F1E08F9" w14:textId="1E0E6C6F" w:rsidR="00D342DF" w:rsidRDefault="00D342DF" w:rsidP="00D342DF">
      <w:pPr>
        <w:pStyle w:val="Caption"/>
        <w:jc w:val="center"/>
      </w:pPr>
      <w:bookmarkStart w:id="2" w:name="_Ref364410090"/>
      <w:r>
        <w:t xml:space="preserve">Figure </w:t>
      </w:r>
      <w:r w:rsidR="00C37C5F">
        <w:fldChar w:fldCharType="begin"/>
      </w:r>
      <w:r w:rsidR="00C37C5F">
        <w:instrText xml:space="preserve"> SEQ Figure \* ARABIC </w:instrText>
      </w:r>
      <w:r w:rsidR="00C37C5F">
        <w:fldChar w:fldCharType="separate"/>
      </w:r>
      <w:r w:rsidR="002F1227">
        <w:rPr>
          <w:noProof/>
        </w:rPr>
        <w:t>2</w:t>
      </w:r>
      <w:r w:rsidR="00C37C5F">
        <w:rPr>
          <w:noProof/>
        </w:rPr>
        <w:fldChar w:fldCharType="end"/>
      </w:r>
      <w:bookmarkEnd w:id="2"/>
      <w:r>
        <w:t xml:space="preserve">: Model process flow for determining a cost per ton for </w:t>
      </w:r>
      <w:r w:rsidR="00740A29">
        <w:t>disposing</w:t>
      </w:r>
      <w:r w:rsidR="00976EA8">
        <w:t xml:space="preserve"> of</w:t>
      </w:r>
      <w:r w:rsidR="00740A29">
        <w:t xml:space="preserve"> sludge</w:t>
      </w:r>
      <w:r w:rsidR="003B2F85">
        <w:t>, along with the associated data sources</w:t>
      </w:r>
      <w:r w:rsidR="00740A29">
        <w:t>.</w:t>
      </w:r>
    </w:p>
    <w:p w14:paraId="4BB49B97" w14:textId="0897BF9E" w:rsidR="000D05DE" w:rsidRDefault="00973489" w:rsidP="007A3E22">
      <w:pPr>
        <w:pStyle w:val="Heading2"/>
      </w:pPr>
      <w:r>
        <w:t>4.3</w:t>
      </w:r>
      <w:r w:rsidR="007A3E22">
        <w:t xml:space="preserve"> </w:t>
      </w:r>
      <w:r w:rsidR="00745F81">
        <w:t>Individual Disposal Practices</w:t>
      </w:r>
    </w:p>
    <w:p w14:paraId="25B3FFB3" w14:textId="7C3C7E3B" w:rsidR="00F363EF" w:rsidRDefault="00F363EF" w:rsidP="00F363EF">
      <w:r>
        <w:t>The following figures document cost aspects of fiv</w:t>
      </w:r>
      <w:r w:rsidR="0040515E">
        <w:t>e different sludge end disposal alternatives</w:t>
      </w:r>
      <w:r>
        <w:t xml:space="preserve"> </w:t>
      </w:r>
      <w:r w:rsidR="007C7F16">
        <w:t xml:space="preserve">we </w:t>
      </w:r>
      <w:r>
        <w:t xml:space="preserve">considered in this work. </w:t>
      </w:r>
      <w:r w:rsidR="0040515E">
        <w:t xml:space="preserve">These aspects </w:t>
      </w:r>
      <w:r w:rsidR="00DD6167">
        <w:t>wer</w:t>
      </w:r>
      <w:r w:rsidR="0040515E">
        <w:t xml:space="preserve">e quantified through cost algorithms developed </w:t>
      </w:r>
      <w:r w:rsidR="00DD6167">
        <w:t>from</w:t>
      </w:r>
      <w:r w:rsidR="0040515E">
        <w:t xml:space="preserve"> the EPA report: </w:t>
      </w:r>
      <w:r w:rsidR="0040515E">
        <w:rPr>
          <w:i/>
        </w:rPr>
        <w:t>Handbook for Estimating Sludge Management Costs</w:t>
      </w:r>
      <w:r w:rsidR="0040515E">
        <w:t>.</w:t>
      </w:r>
      <w:r w:rsidR="00195ED4">
        <w:fldChar w:fldCharType="begin" w:fldLock="1"/>
      </w:r>
      <w:r w:rsidR="00195ED4">
        <w:instrText>ADDIN CSL_CITATION { "citationItems" : [ { "id" : "ITEM-1", "itemData" : { "ISBN" : "EPA/625/6-85/010", "author" : [ { "dropping-particle" : "", "family" : "EPA", "given" : "", "non-dropping-particle" : "", "parse-names" : false, "suffix" : "" } ], "id" : "ITEM-1", "issued" : { "date-parts" : [ [ "1985" ] ] }, "publisher" : "United States Environmental Protection Agency", "title" : "Handbook: Estimating Sludge Management Costs", "type" : "report" }, "uris" : [ "http://www.mendeley.com/documents/?uuid=b41a82ca-4681-45fd-883b-c61e58656530" ] } ], "mendeley" : { "formattedCitation" : "[8]", "plainTextFormattedCitation" : "[8]", "previouslyFormattedCitation" : "[8]" }, "properties" : { "noteIndex" : 6 }, "schema" : "https://github.com/citation-style-language/schema/raw/master/csl-citation.json" }</w:instrText>
      </w:r>
      <w:r w:rsidR="00195ED4">
        <w:fldChar w:fldCharType="separate"/>
      </w:r>
      <w:r w:rsidR="00195ED4" w:rsidRPr="00195ED4">
        <w:rPr>
          <w:noProof/>
        </w:rPr>
        <w:t>[8]</w:t>
      </w:r>
      <w:r w:rsidR="00195ED4">
        <w:fldChar w:fldCharType="end"/>
      </w:r>
      <w:r w:rsidR="0040515E">
        <w:t xml:space="preserve"> </w:t>
      </w:r>
      <w:r w:rsidR="00A13930">
        <w:t>Figures and text re</w:t>
      </w:r>
      <w:r w:rsidR="009E0E8F">
        <w:t xml:space="preserve">present the most important aspects of cost per ton determination for each disposal alternative, but do not </w:t>
      </w:r>
      <w:r w:rsidR="009E0E8F">
        <w:lastRenderedPageBreak/>
        <w:t xml:space="preserve">document every aspect of each alternative. </w:t>
      </w:r>
      <w:r w:rsidR="00025A45">
        <w:t xml:space="preserve">Please reference the EPA manual for a quantified </w:t>
      </w:r>
      <w:r w:rsidR="000272A2">
        <w:t xml:space="preserve">and detailed </w:t>
      </w:r>
      <w:r w:rsidR="00025A45">
        <w:t>discussion on these component cost curves.</w:t>
      </w:r>
    </w:p>
    <w:p w14:paraId="7D8B45E8" w14:textId="3E8AAA7E" w:rsidR="00E944D9" w:rsidRDefault="00E944D9" w:rsidP="00960159">
      <w:pPr>
        <w:pStyle w:val="Heading3"/>
      </w:pPr>
      <w:r>
        <w:t xml:space="preserve">4.3.1 Agricultural Land Application </w:t>
      </w:r>
    </w:p>
    <w:p w14:paraId="1B116736" w14:textId="1C23F53E" w:rsidR="00025A45" w:rsidRPr="00F363EF" w:rsidRDefault="00025A45" w:rsidP="00F363EF">
      <w:r>
        <w:t xml:space="preserve">Figure 4 shows cost evaluation framework for agricultural land application of sewage sludge. The model determines the number and size of trucks needed to </w:t>
      </w:r>
      <w:r w:rsidR="00936934">
        <w:t>haul and spread</w:t>
      </w:r>
      <w:r>
        <w:t xml:space="preserve"> sludge, then scales operating and maintenance costs appropriately. Not accounted for within this process is the availability</w:t>
      </w:r>
      <w:r w:rsidR="009B15F7">
        <w:t xml:space="preserve"> of</w:t>
      </w:r>
      <w:r>
        <w:t xml:space="preserve"> agricultural lands near the POTW, and the increased hauling distance </w:t>
      </w:r>
      <w:r w:rsidR="00AF1D44">
        <w:t xml:space="preserve">needed </w:t>
      </w:r>
      <w:r w:rsidR="009B15F7">
        <w:t>to access sufficient acreage</w:t>
      </w:r>
      <w:r>
        <w:t xml:space="preserve"> for larger</w:t>
      </w:r>
      <w:r w:rsidR="001B5AE0">
        <w:t xml:space="preserve"> amounts of sludge</w:t>
      </w:r>
      <w:r>
        <w:t xml:space="preserve">. </w:t>
      </w:r>
    </w:p>
    <w:p w14:paraId="7ED75B3B" w14:textId="77777777" w:rsidR="00745F81" w:rsidRDefault="000D05DE" w:rsidP="00745F81">
      <w:pPr>
        <w:keepNext/>
        <w:jc w:val="center"/>
      </w:pPr>
      <w:r w:rsidRPr="000D05DE">
        <w:rPr>
          <w:noProof/>
        </w:rPr>
        <mc:AlternateContent>
          <mc:Choice Requires="wpg">
            <w:drawing>
              <wp:inline distT="0" distB="0" distL="0" distR="0" wp14:anchorId="0698C383" wp14:editId="2BFFE7AC">
                <wp:extent cx="5829300" cy="2200284"/>
                <wp:effectExtent l="0" t="0" r="88900" b="111125"/>
                <wp:docPr id="2" name="Group 86"/>
                <wp:cNvGraphicFramePr/>
                <a:graphic xmlns:a="http://schemas.openxmlformats.org/drawingml/2006/main">
                  <a:graphicData uri="http://schemas.microsoft.com/office/word/2010/wordprocessingGroup">
                    <wpg:wgp>
                      <wpg:cNvGrpSpPr/>
                      <wpg:grpSpPr>
                        <a:xfrm>
                          <a:off x="0" y="0"/>
                          <a:ext cx="5829300" cy="2200284"/>
                          <a:chOff x="143143" y="30459"/>
                          <a:chExt cx="7300267" cy="2755763"/>
                        </a:xfrm>
                      </wpg:grpSpPr>
                      <wps:wsp>
                        <wps:cNvPr id="3" name="Right Brace 3"/>
                        <wps:cNvSpPr/>
                        <wps:spPr>
                          <a:xfrm rot="5400000" flipH="1">
                            <a:off x="5171020" y="-152528"/>
                            <a:ext cx="234002" cy="1285416"/>
                          </a:xfrm>
                          <a:prstGeom prst="rightBrace">
                            <a:avLst/>
                          </a:prstGeom>
                          <a:ln>
                            <a:solidFill>
                              <a:srgbClr val="B0A812"/>
                            </a:solidFill>
                          </a:ln>
                        </wps:spPr>
                        <wps:style>
                          <a:lnRef idx="2">
                            <a:schemeClr val="accent1"/>
                          </a:lnRef>
                          <a:fillRef idx="0">
                            <a:schemeClr val="accent1"/>
                          </a:fillRef>
                          <a:effectRef idx="1">
                            <a:schemeClr val="accent1"/>
                          </a:effectRef>
                          <a:fontRef idx="minor">
                            <a:schemeClr val="tx1"/>
                          </a:fontRef>
                        </wps:style>
                        <wps:txbx>
                          <w:txbxContent>
                            <w:p w14:paraId="3AC5356E" w14:textId="77777777" w:rsidR="00774981" w:rsidRDefault="00774981" w:rsidP="000D05DE">
                              <w:pPr>
                                <w:pStyle w:val="NormalWeb"/>
                                <w:spacing w:before="0" w:beforeAutospacing="0" w:after="200" w:afterAutospacing="0" w:line="276" w:lineRule="auto"/>
                              </w:pPr>
                              <w:r>
                                <w:rPr>
                                  <w:rFonts w:asciiTheme="minorHAnsi" w:eastAsia="Times New Roman" w:hAnsi="Cambria"/>
                                  <w:color w:val="000000" w:themeColor="text1"/>
                                  <w:kern w:val="24"/>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4456726" y="1887409"/>
                            <a:ext cx="1285416" cy="898813"/>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14D10606" w14:textId="77777777" w:rsidR="00774981" w:rsidRDefault="00774981" w:rsidP="000D05DE">
                              <w:pPr>
                                <w:pStyle w:val="NormalWeb"/>
                                <w:spacing w:before="0" w:beforeAutospacing="0" w:after="0" w:afterAutospacing="0"/>
                                <w:jc w:val="center"/>
                              </w:pPr>
                              <w:r>
                                <w:rPr>
                                  <w:rFonts w:asciiTheme="minorHAnsi" w:eastAsia="MS Mincho" w:hAnsi="Cambria"/>
                                  <w:color w:val="000000"/>
                                  <w:kern w:val="24"/>
                                  <w:sz w:val="28"/>
                                  <w:szCs w:val="28"/>
                                </w:rPr>
                                <w:t>Capital Cos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4645314" y="720473"/>
                            <a:ext cx="1285416" cy="898813"/>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1635F6C5" w14:textId="77777777" w:rsidR="00774981" w:rsidRPr="000D05DE" w:rsidRDefault="00774981" w:rsidP="000D05DE">
                              <w:pPr>
                                <w:pStyle w:val="NormalWeb"/>
                                <w:spacing w:before="0" w:beforeAutospacing="0" w:after="0" w:afterAutospacing="0"/>
                                <w:jc w:val="center"/>
                                <w:rPr>
                                  <w:sz w:val="16"/>
                                </w:rPr>
                              </w:pPr>
                              <w:r w:rsidRPr="000D05DE">
                                <w:rPr>
                                  <w:rFonts w:asciiTheme="minorHAnsi" w:eastAsia="MS Mincho" w:hAnsi="Cambria"/>
                                  <w:color w:val="000000"/>
                                  <w:kern w:val="24"/>
                                  <w:szCs w:val="24"/>
                                </w:rPr>
                                <w:t xml:space="preserve">Labor, Fuel and Electricity Cost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 name="Text Box 20"/>
                        <wps:cNvSpPr txBox="1"/>
                        <wps:spPr>
                          <a:xfrm>
                            <a:off x="4858835" y="39554"/>
                            <a:ext cx="1285102" cy="375387"/>
                          </a:xfrm>
                          <a:prstGeom prst="rect">
                            <a:avLst/>
                          </a:prstGeom>
                          <a:noFill/>
                        </wps:spPr>
                        <wps:txbx>
                          <w:txbxContent>
                            <w:p w14:paraId="0DE8BD68" w14:textId="77777777" w:rsidR="00774981" w:rsidRDefault="00774981" w:rsidP="000D05DE">
                              <w:pPr>
                                <w:pStyle w:val="NormalWeb"/>
                                <w:spacing w:before="0" w:beforeAutospacing="0" w:after="0" w:afterAutospacing="0"/>
                              </w:pPr>
                              <w:r>
                                <w:rPr>
                                  <w:rFonts w:ascii="Cambria" w:eastAsia="MS Mincho" w:hAnsi="Cambria"/>
                                  <w:color w:val="000000"/>
                                  <w:kern w:val="24"/>
                                  <w:sz w:val="28"/>
                                  <w:szCs w:val="28"/>
                                </w:rPr>
                                <w:t>BLS, EIA</w:t>
                              </w:r>
                            </w:p>
                          </w:txbxContent>
                        </wps:txbx>
                        <wps:bodyPr wrap="square" rtlCol="0">
                          <a:spAutoFit/>
                        </wps:bodyPr>
                      </wps:wsp>
                      <wps:wsp>
                        <wps:cNvPr id="7" name="Rectangle 7"/>
                        <wps:cNvSpPr/>
                        <wps:spPr>
                          <a:xfrm>
                            <a:off x="2954572" y="1880500"/>
                            <a:ext cx="1285416" cy="898813"/>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8EBC5FC" w14:textId="77777777" w:rsidR="00774981" w:rsidRDefault="00774981" w:rsidP="000D05DE">
                              <w:pPr>
                                <w:pStyle w:val="NormalWeb"/>
                                <w:spacing w:before="0" w:beforeAutospacing="0" w:after="0" w:afterAutospacing="0"/>
                                <w:jc w:val="center"/>
                              </w:pPr>
                              <w:r>
                                <w:rPr>
                                  <w:rFonts w:asciiTheme="minorHAnsi" w:eastAsia="MS Mincho" w:hAnsi="Cambria"/>
                                  <w:color w:val="000000"/>
                                  <w:kern w:val="24"/>
                                  <w:sz w:val="24"/>
                                  <w:szCs w:val="24"/>
                                </w:rPr>
                                <w:t>Number and Size of Haul Vehicl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2954572" y="728374"/>
                            <a:ext cx="1285416" cy="898813"/>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DCE2CF4" w14:textId="77777777" w:rsidR="00774981" w:rsidRPr="000D05DE" w:rsidRDefault="00774981" w:rsidP="000D05DE">
                              <w:pPr>
                                <w:pStyle w:val="NormalWeb"/>
                                <w:spacing w:before="0" w:beforeAutospacing="0" w:after="0" w:afterAutospacing="0"/>
                                <w:jc w:val="center"/>
                                <w:rPr>
                                  <w:sz w:val="16"/>
                                </w:rPr>
                              </w:pPr>
                              <w:r w:rsidRPr="000D05DE">
                                <w:rPr>
                                  <w:rFonts w:asciiTheme="minorHAnsi" w:eastAsia="MS Mincho" w:hAnsi="Cambria"/>
                                  <w:color w:val="000000"/>
                                  <w:kern w:val="24"/>
                                  <w:szCs w:val="24"/>
                                </w:rPr>
                                <w:t xml:space="preserve">Acreage Needed for Land Application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Straight Arrow Connector 9"/>
                        <wps:cNvCnPr/>
                        <wps:spPr>
                          <a:xfrm flipV="1">
                            <a:off x="3597280" y="1619286"/>
                            <a:ext cx="1690742" cy="261214"/>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0" name="Straight Arrow Connector 10"/>
                        <wps:cNvCnPr/>
                        <wps:spPr>
                          <a:xfrm>
                            <a:off x="1879814" y="1597628"/>
                            <a:ext cx="1612" cy="289781"/>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1" name="Straight Arrow Connector 11"/>
                        <wps:cNvCnPr/>
                        <wps:spPr>
                          <a:xfrm flipV="1">
                            <a:off x="2524134" y="2329907"/>
                            <a:ext cx="430438" cy="6909"/>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2" name="Straight Arrow Connector 12"/>
                        <wps:cNvCnPr/>
                        <wps:spPr>
                          <a:xfrm flipV="1">
                            <a:off x="5930730" y="1157099"/>
                            <a:ext cx="227264" cy="12781"/>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3" name="Straight Arrow Connector 13"/>
                        <wps:cNvCnPr/>
                        <wps:spPr>
                          <a:xfrm flipV="1">
                            <a:off x="4239988" y="1169880"/>
                            <a:ext cx="405326" cy="7901"/>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4" name="Text Box 20"/>
                        <wps:cNvSpPr txBox="1"/>
                        <wps:spPr>
                          <a:xfrm>
                            <a:off x="143143" y="2065109"/>
                            <a:ext cx="1285102" cy="562285"/>
                          </a:xfrm>
                          <a:prstGeom prst="rect">
                            <a:avLst/>
                          </a:prstGeom>
                          <a:noFill/>
                        </wps:spPr>
                        <wps:txbx>
                          <w:txbxContent>
                            <w:p w14:paraId="46D213B0" w14:textId="77777777" w:rsidR="00774981" w:rsidRDefault="00774981" w:rsidP="000D05DE">
                              <w:pPr>
                                <w:pStyle w:val="NormalWeb"/>
                                <w:spacing w:before="0" w:beforeAutospacing="0" w:after="0" w:afterAutospacing="0"/>
                                <w:rPr>
                                  <w:rFonts w:ascii="Cambria" w:eastAsia="MS Mincho" w:hAnsi="Cambria"/>
                                  <w:color w:val="000000"/>
                                  <w:kern w:val="24"/>
                                  <w:sz w:val="24"/>
                                  <w:szCs w:val="24"/>
                                </w:rPr>
                              </w:pPr>
                              <w:r>
                                <w:rPr>
                                  <w:rFonts w:ascii="Cambria" w:eastAsia="MS Mincho" w:hAnsi="Cambria"/>
                                  <w:color w:val="000000"/>
                                  <w:kern w:val="24"/>
                                  <w:sz w:val="24"/>
                                  <w:szCs w:val="24"/>
                                </w:rPr>
                                <w:t xml:space="preserve">EPA, </w:t>
                              </w:r>
                            </w:p>
                            <w:p w14:paraId="13EBE5D8" w14:textId="044A1AF0" w:rsidR="00774981" w:rsidRDefault="00774981" w:rsidP="000D05DE">
                              <w:pPr>
                                <w:pStyle w:val="NormalWeb"/>
                                <w:spacing w:before="0" w:beforeAutospacing="0" w:after="0" w:afterAutospacing="0"/>
                              </w:pPr>
                              <w:r>
                                <w:rPr>
                                  <w:rFonts w:ascii="Cambria" w:eastAsia="MS Mincho" w:hAnsi="Cambria"/>
                                  <w:color w:val="000000"/>
                                  <w:kern w:val="24"/>
                                  <w:sz w:val="24"/>
                                  <w:szCs w:val="24"/>
                                </w:rPr>
                                <w:t>1985</w:t>
                              </w:r>
                            </w:p>
                          </w:txbxContent>
                        </wps:txbx>
                        <wps:bodyPr wrap="square" rtlCol="0">
                          <a:spAutoFit/>
                        </wps:bodyPr>
                      </wps:wsp>
                      <wps:wsp>
                        <wps:cNvPr id="15" name="Rectangle 15"/>
                        <wps:cNvSpPr/>
                        <wps:spPr>
                          <a:xfrm>
                            <a:off x="1238718" y="1887409"/>
                            <a:ext cx="1285416" cy="898813"/>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341255E" w14:textId="77777777" w:rsidR="00774981" w:rsidRDefault="00774981" w:rsidP="000D05DE">
                              <w:pPr>
                                <w:pStyle w:val="NormalWeb"/>
                                <w:spacing w:before="0" w:beforeAutospacing="0" w:after="0" w:afterAutospacing="0"/>
                                <w:jc w:val="center"/>
                              </w:pPr>
                              <w:r>
                                <w:rPr>
                                  <w:rFonts w:asciiTheme="minorHAnsi" w:eastAsia="MS Mincho" w:hAnsi="Cambria"/>
                                  <w:color w:val="000000"/>
                                  <w:kern w:val="24"/>
                                  <w:sz w:val="24"/>
                                  <w:szCs w:val="24"/>
                                </w:rPr>
                                <w:t xml:space="preserve">Sludge Land Application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Right Brace 16"/>
                        <wps:cNvSpPr/>
                        <wps:spPr>
                          <a:xfrm flipH="1">
                            <a:off x="822204" y="1876768"/>
                            <a:ext cx="317805" cy="898813"/>
                          </a:xfrm>
                          <a:prstGeom prst="rightBrace">
                            <a:avLst/>
                          </a:prstGeom>
                          <a:ln>
                            <a:solidFill>
                              <a:srgbClr val="B0A812"/>
                            </a:solidFill>
                          </a:ln>
                        </wps:spPr>
                        <wps:style>
                          <a:lnRef idx="2">
                            <a:schemeClr val="accent1"/>
                          </a:lnRef>
                          <a:fillRef idx="0">
                            <a:schemeClr val="accent1"/>
                          </a:fillRef>
                          <a:effectRef idx="1">
                            <a:schemeClr val="accent1"/>
                          </a:effectRef>
                          <a:fontRef idx="minor">
                            <a:schemeClr val="tx1"/>
                          </a:fontRef>
                        </wps:style>
                        <wps:txbx>
                          <w:txbxContent>
                            <w:p w14:paraId="07CF5A59" w14:textId="77777777" w:rsidR="00774981" w:rsidRDefault="00774981" w:rsidP="000D05DE">
                              <w:pPr>
                                <w:pStyle w:val="NormalWeb"/>
                                <w:spacing w:before="0" w:beforeAutospacing="0" w:after="200" w:afterAutospacing="0" w:line="276" w:lineRule="auto"/>
                              </w:pPr>
                              <w:r>
                                <w:rPr>
                                  <w:rFonts w:asciiTheme="minorHAnsi" w:eastAsia="Times New Roman" w:hAnsi="Cambria"/>
                                  <w:color w:val="000000" w:themeColor="text1"/>
                                  <w:kern w:val="24"/>
                                  <w:sz w:val="24"/>
                                  <w:szCs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6157994" y="707692"/>
                            <a:ext cx="1285416" cy="898813"/>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30674CA7" w14:textId="77777777" w:rsidR="00774981" w:rsidRDefault="00774981" w:rsidP="000D05DE">
                              <w:pPr>
                                <w:pStyle w:val="NormalWeb"/>
                                <w:spacing w:before="0" w:beforeAutospacing="0" w:after="0" w:afterAutospacing="0"/>
                                <w:jc w:val="center"/>
                              </w:pPr>
                              <w:r>
                                <w:rPr>
                                  <w:rFonts w:asciiTheme="minorHAnsi" w:eastAsia="MS Mincho" w:hAnsi="Cambria"/>
                                  <w:color w:val="000000"/>
                                  <w:kern w:val="24"/>
                                  <w:sz w:val="24"/>
                                  <w:szCs w:val="24"/>
                                </w:rPr>
                                <w:t>O&amp;M Cos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Straight Arrow Connector 18"/>
                        <wps:cNvCnPr/>
                        <wps:spPr>
                          <a:xfrm flipV="1">
                            <a:off x="2524134" y="1177781"/>
                            <a:ext cx="430438" cy="1159035"/>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24" name="Straight Arrow Connector 24"/>
                        <wps:cNvCnPr/>
                        <wps:spPr>
                          <a:xfrm>
                            <a:off x="4239988" y="2329907"/>
                            <a:ext cx="216738" cy="6909"/>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26" name="Right Brace 26"/>
                        <wps:cNvSpPr/>
                        <wps:spPr>
                          <a:xfrm rot="5400000" flipH="1">
                            <a:off x="1751057" y="-139160"/>
                            <a:ext cx="207266" cy="1285416"/>
                          </a:xfrm>
                          <a:prstGeom prst="rightBrace">
                            <a:avLst/>
                          </a:prstGeom>
                          <a:ln>
                            <a:solidFill>
                              <a:srgbClr val="B0A812"/>
                            </a:solidFill>
                          </a:ln>
                        </wps:spPr>
                        <wps:style>
                          <a:lnRef idx="2">
                            <a:schemeClr val="accent1"/>
                          </a:lnRef>
                          <a:fillRef idx="0">
                            <a:schemeClr val="accent1"/>
                          </a:fillRef>
                          <a:effectRef idx="1">
                            <a:schemeClr val="accent1"/>
                          </a:effectRef>
                          <a:fontRef idx="minor">
                            <a:schemeClr val="tx1"/>
                          </a:fontRef>
                        </wps:style>
                        <wps:txbx>
                          <w:txbxContent>
                            <w:p w14:paraId="0F95B630" w14:textId="77777777" w:rsidR="00774981" w:rsidRDefault="00774981" w:rsidP="000D05DE">
                              <w:pPr>
                                <w:pStyle w:val="NormalWeb"/>
                                <w:spacing w:before="0" w:beforeAutospacing="0" w:after="200" w:afterAutospacing="0" w:line="276" w:lineRule="auto"/>
                              </w:pPr>
                              <w:r>
                                <w:rPr>
                                  <w:rFonts w:asciiTheme="minorHAnsi" w:eastAsia="Times New Roman" w:hAnsi="Cambria"/>
                                  <w:color w:val="000000" w:themeColor="text1"/>
                                  <w:kern w:val="24"/>
                                  <w:sz w:val="24"/>
                                  <w:szCs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 name="Text Box 28"/>
                        <wps:cNvSpPr txBox="1"/>
                        <wps:spPr>
                          <a:xfrm>
                            <a:off x="1145140" y="30459"/>
                            <a:ext cx="1888686" cy="319715"/>
                          </a:xfrm>
                          <a:prstGeom prst="rect">
                            <a:avLst/>
                          </a:prstGeom>
                          <a:noFill/>
                        </wps:spPr>
                        <wps:txbx>
                          <w:txbxContent>
                            <w:p w14:paraId="71A1CE65" w14:textId="77777777" w:rsidR="00774981" w:rsidRPr="000D05DE" w:rsidRDefault="00774981" w:rsidP="000D05DE">
                              <w:pPr>
                                <w:pStyle w:val="NormalWeb"/>
                                <w:spacing w:before="0" w:beforeAutospacing="0" w:after="0" w:afterAutospacing="0"/>
                                <w:rPr>
                                  <w:sz w:val="18"/>
                                </w:rPr>
                              </w:pPr>
                              <w:r w:rsidRPr="000D05DE">
                                <w:rPr>
                                  <w:rFonts w:ascii="Cambria" w:eastAsia="MS Mincho" w:hAnsi="Cambria"/>
                                  <w:color w:val="000000"/>
                                  <w:kern w:val="24"/>
                                  <w:sz w:val="22"/>
                                  <w:szCs w:val="24"/>
                                </w:rPr>
                                <w:t>Milbrandt et al, 2017</w:t>
                              </w:r>
                            </w:p>
                          </w:txbxContent>
                        </wps:txbx>
                        <wps:bodyPr wrap="square" rtlCol="0">
                          <a:spAutoFit/>
                        </wps:bodyPr>
                      </wps:wsp>
                      <wps:wsp>
                        <wps:cNvPr id="30" name="Rectangle 30"/>
                        <wps:cNvSpPr/>
                        <wps:spPr>
                          <a:xfrm>
                            <a:off x="1237106" y="698815"/>
                            <a:ext cx="1285416" cy="898813"/>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7EE50E55" w14:textId="7EF37D42" w:rsidR="00774981" w:rsidRDefault="00774981" w:rsidP="000D05DE">
                              <w:pPr>
                                <w:pStyle w:val="NormalWeb"/>
                                <w:spacing w:before="0" w:beforeAutospacing="0" w:after="0" w:afterAutospacing="0"/>
                                <w:jc w:val="center"/>
                              </w:pPr>
                              <w:r>
                                <w:rPr>
                                  <w:rFonts w:asciiTheme="minorHAnsi" w:eastAsia="MS Mincho" w:hAnsi="Cambria"/>
                                  <w:color w:val="000000"/>
                                  <w:kern w:val="24"/>
                                </w:rPr>
                                <w:t>Sludge Production in Wet To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0698C383" id="Group 86" o:spid="_x0000_s1104" style="width:459pt;height:173.25pt;mso-position-horizontal-relative:char;mso-position-vertical-relative:line" coordorigin="143143,30459" coordsize="7300267,2755763"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">
                <v:shape id="Right Brace 3" o:spid="_x0000_s1105" type="#_x0000_t88" style="position:absolute;left:5171020;top:-152528;width:234002;height:1285416;rotation:-9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457lEwQAA&#10;ANoAAAAPAAAAZHJzL2Rvd25yZXYueG1sRI9fa8IwFMXfhX2HcAd701QH4rqmIqJDKAjVsedLc9eW&#10;NTeliW3npzeC4OPh/PlxkvVoGtFT52rLCuazCARxYXXNpYLv8366AuE8ssbGMin4Jwfr9GWSYKzt&#10;wDn1J1+KMMIuRgWV920spSsqMuhmtiUO3q/tDPogu1LqDocwbhq5iKKlNFhzIFTY0rai4u90MQGS&#10;7dxX/nHMfH7FQ26yH23ahVJvr+PmE4Sn0T/Dj/ZBK3iH+5VwA2R6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Oe5RMEAAADaAAAADwAAAAAAAAAAAAAAAACXAgAAZHJzL2Rvd25y&#10;ZXYueG1sUEsFBgAAAAAEAAQA9QAAAIUDAAAAAA==&#10;" adj="328" strokecolor="#b0a812" strokeweight="2pt">
                  <v:shadow on="t" opacity="24903f" mv:blur="40000f" origin=",.5" offset="0,20000emu"/>
                  <v:textbox>
                    <w:txbxContent>
                      <w:p w14:paraId="3AC5356E" w14:textId="77777777" w:rsidR="00774981" w:rsidRDefault="00774981" w:rsidP="000D05DE">
                        <w:pPr>
                          <w:pStyle w:val="NormalWeb"/>
                          <w:spacing w:before="0" w:beforeAutospacing="0" w:after="200" w:afterAutospacing="0" w:line="276" w:lineRule="auto"/>
                        </w:pPr>
                        <w:r>
                          <w:rPr>
                            <w:rFonts w:asciiTheme="minorHAnsi" w:eastAsia="Times New Roman" w:hAnsi="Cambria"/>
                            <w:color w:val="000000" w:themeColor="text1"/>
                            <w:kern w:val="24"/>
                            <w:sz w:val="22"/>
                            <w:szCs w:val="22"/>
                          </w:rPr>
                          <w:t> </w:t>
                        </w:r>
                      </w:p>
                    </w:txbxContent>
                  </v:textbox>
                </v:shape>
                <v:rect id="Rectangle 4" o:spid="_x0000_s1106" style="position:absolute;left:4456726;top:1887409;width:1285416;height:8988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pL6ZwQAA&#10;ANoAAAAPAAAAZHJzL2Rvd25yZXYueG1sRI9Bi8IwFITvC/6H8ARva2pxF6lGEUHtZQ+66/3ZPJvS&#10;5qU0Ueu/N4Kwx2FmvmEWq9424kadrxwrmIwTEMSF0xWXCv5+t58zED4ga2wck4IHeVgtBx8LzLS7&#10;84Fux1CKCGGfoQITQptJ6QtDFv3YtcTRu7jOYoiyK6Xu8B7htpFpknxLixXHBYMtbQwV9fFqFex9&#10;nSb5T36umvK6O00O6VdtrFKjYb+egwjUh//wu51rBVN4XYk3QC6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l6S+mcEAAADaAAAADwAAAAAAAAAAAAAAAACXAgAAZHJzL2Rvd25y&#10;ZXYueG1sUEsFBgAAAAAEAAQA9QAAAIUDAAAAAA==&#10;" filled="f" strokecolor="black [3213]">
                  <v:shadow on="t" opacity="22937f" mv:blur="40000f" origin=",.5" offset="0,23000emu"/>
                  <v:textbox>
                    <w:txbxContent>
                      <w:p w14:paraId="14D10606" w14:textId="77777777" w:rsidR="00774981" w:rsidRDefault="00774981" w:rsidP="000D05DE">
                        <w:pPr>
                          <w:pStyle w:val="NormalWeb"/>
                          <w:spacing w:before="0" w:beforeAutospacing="0" w:after="0" w:afterAutospacing="0"/>
                          <w:jc w:val="center"/>
                        </w:pPr>
                        <w:r>
                          <w:rPr>
                            <w:rFonts w:asciiTheme="minorHAnsi" w:eastAsia="MS Mincho" w:hAnsi="Cambria"/>
                            <w:color w:val="000000"/>
                            <w:kern w:val="24"/>
                            <w:sz w:val="28"/>
                            <w:szCs w:val="28"/>
                          </w:rPr>
                          <w:t>Capital Costs</w:t>
                        </w:r>
                      </w:p>
                    </w:txbxContent>
                  </v:textbox>
                </v:rect>
                <v:rect id="Rectangle 5" o:spid="_x0000_s1107" style="position:absolute;left:4645314;top:720473;width:1285416;height:8988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46BsCwgAA&#10;ANoAAAAPAAAAZHJzL2Rvd25yZXYueG1sRI/BasMwEETvgf6D2EJvsRxDSnGthFBo4ksPdpP71tpY&#10;xtbKWHLi/n1VKPQ4zMwbptgvdhA3mnznWMEmSUEQN0533Co4f76vX0D4gKxxcEwKvsnDfvewKjDX&#10;7s4V3erQighhn6MCE8KYS+kbQxZ94kbi6F3dZDFEObVST3iPcDvILE2fpcWO44LBkd4MNX09WwUn&#10;32dp+VF+dUM7Hy+bKtv2xir19LgcXkEEWsJ/+K9dagVb+L0Sb4Dc/Q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joGwLCAAAA2gAAAA8AAAAAAAAAAAAAAAAAlwIAAGRycy9kb3du&#10;cmV2LnhtbFBLBQYAAAAABAAEAPUAAACGAwAAAAA=&#10;" filled="f" strokecolor="black [3213]">
                  <v:shadow on="t" opacity="22937f" mv:blur="40000f" origin=",.5" offset="0,23000emu"/>
                  <v:textbox>
                    <w:txbxContent>
                      <w:p w14:paraId="1635F6C5" w14:textId="77777777" w:rsidR="00774981" w:rsidRPr="000D05DE" w:rsidRDefault="00774981" w:rsidP="000D05DE">
                        <w:pPr>
                          <w:pStyle w:val="NormalWeb"/>
                          <w:spacing w:before="0" w:beforeAutospacing="0" w:after="0" w:afterAutospacing="0"/>
                          <w:jc w:val="center"/>
                          <w:rPr>
                            <w:sz w:val="16"/>
                          </w:rPr>
                        </w:pPr>
                        <w:r w:rsidRPr="000D05DE">
                          <w:rPr>
                            <w:rFonts w:asciiTheme="minorHAnsi" w:eastAsia="MS Mincho" w:hAnsi="Cambria"/>
                            <w:color w:val="000000"/>
                            <w:kern w:val="24"/>
                            <w:szCs w:val="24"/>
                          </w:rPr>
                          <w:t xml:space="preserve">Labor, Fuel and Electricity Costs </w:t>
                        </w:r>
                      </w:p>
                    </w:txbxContent>
                  </v:textbox>
                </v:rect>
                <v:shape id="Text Box 20" o:spid="_x0000_s1108" type="#_x0000_t202" style="position:absolute;left:4858835;top:39554;width:1285102;height:37538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lbX4wQAA&#10;ANoAAAAPAAAAZHJzL2Rvd25yZXYueG1sRI9Ba8JAFITvQv/D8oTedGOhIqlrCLYFD16q6f2Rfc2G&#10;Zt+G7KuJ/94VhB6HmfmG2RaT79SFhtgGNrBaZqCI62BbbgxU58/FBlQUZItdYDJwpQjF7mm2xdyG&#10;kb/ocpJGJQjHHA04kT7XOtaOPMZl6ImT9xMGj5Lk0Gg74JjgvtMvWbbWHltOCw572juqf09/3oCI&#10;LVfX6sPHw/d0fB9dVr9iZczzfCrfQAlN8h9+tA/WwBruV9IN0Lsb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e5W1+MEAAADaAAAADwAAAAAAAAAAAAAAAACXAgAAZHJzL2Rvd25y&#10;ZXYueG1sUEsFBgAAAAAEAAQA9QAAAIUDAAAAAA==&#10;" filled="f" stroked="f">
                  <v:textbox style="mso-fit-shape-to-text:t">
                    <w:txbxContent>
                      <w:p w14:paraId="0DE8BD68" w14:textId="77777777" w:rsidR="00774981" w:rsidRDefault="00774981" w:rsidP="000D05DE">
                        <w:pPr>
                          <w:pStyle w:val="NormalWeb"/>
                          <w:spacing w:before="0" w:beforeAutospacing="0" w:after="0" w:afterAutospacing="0"/>
                        </w:pPr>
                        <w:r>
                          <w:rPr>
                            <w:rFonts w:ascii="Cambria" w:eastAsia="MS Mincho" w:hAnsi="Cambria"/>
                            <w:color w:val="000000"/>
                            <w:kern w:val="24"/>
                            <w:sz w:val="28"/>
                            <w:szCs w:val="28"/>
                          </w:rPr>
                          <w:t>BLS, EIA</w:t>
                        </w:r>
                      </w:p>
                    </w:txbxContent>
                  </v:textbox>
                </v:shape>
                <v:rect id="Rectangle 7" o:spid="_x0000_s1109" style="position:absolute;left:2954572;top:1880500;width:1285416;height:8988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diDuwQAA&#10;ANoAAAAPAAAAZHJzL2Rvd25yZXYueG1sRI9Bi8IwFITvC/6H8ARva2rBXalGEUHtZQ+66/3ZPJvS&#10;5qU0Ueu/N4Kwx2FmvmEWq9424kadrxwrmIwTEMSF0xWXCv5+t58zED4ga2wck4IHeVgtBx8LzLS7&#10;84Fux1CKCGGfoQITQptJ6QtDFv3YtcTRu7jOYoiyK6Xu8B7htpFpknxJixXHBYMtbQwV9fFqFex9&#10;nSb5T36umvK6O00O6bQ2VqnRsF/PQQTqw3/43c61gm94XYk3QC6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Z3Yg7sEAAADaAAAADwAAAAAAAAAAAAAAAACXAgAAZHJzL2Rvd25y&#10;ZXYueG1sUEsFBgAAAAAEAAQA9QAAAIUDAAAAAA==&#10;" filled="f" strokecolor="black [3213]">
                  <v:shadow on="t" opacity="22937f" mv:blur="40000f" origin=",.5" offset="0,23000emu"/>
                  <v:textbox>
                    <w:txbxContent>
                      <w:p w14:paraId="68EBC5FC" w14:textId="77777777" w:rsidR="00774981" w:rsidRDefault="00774981" w:rsidP="000D05DE">
                        <w:pPr>
                          <w:pStyle w:val="NormalWeb"/>
                          <w:spacing w:before="0" w:beforeAutospacing="0" w:after="0" w:afterAutospacing="0"/>
                          <w:jc w:val="center"/>
                        </w:pPr>
                        <w:r>
                          <w:rPr>
                            <w:rFonts w:asciiTheme="minorHAnsi" w:eastAsia="MS Mincho" w:hAnsi="Cambria"/>
                            <w:color w:val="000000"/>
                            <w:kern w:val="24"/>
                            <w:sz w:val="24"/>
                            <w:szCs w:val="24"/>
                          </w:rPr>
                          <w:t>Number and Size of Haul Vehicles</w:t>
                        </w:r>
                      </w:p>
                    </w:txbxContent>
                  </v:textbox>
                </v:rect>
                <v:rect id="Rectangle 8" o:spid="_x0000_s1110" style="position:absolute;left:2954572;top:728374;width:1285416;height:8988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" filled="f" strokecolor="black [3213]">
                  <v:shadow on="t" opacity="22937f" mv:blur="40000f" origin=",.5" offset="0,23000emu"/>
                  <v:textbox>
                    <w:txbxContent>
                      <w:p w14:paraId="6DCE2CF4" w14:textId="77777777" w:rsidR="00774981" w:rsidRPr="000D05DE" w:rsidRDefault="00774981" w:rsidP="000D05DE">
                        <w:pPr>
                          <w:pStyle w:val="NormalWeb"/>
                          <w:spacing w:before="0" w:beforeAutospacing="0" w:after="0" w:afterAutospacing="0"/>
                          <w:jc w:val="center"/>
                          <w:rPr>
                            <w:sz w:val="16"/>
                          </w:rPr>
                        </w:pPr>
                        <w:r w:rsidRPr="000D05DE">
                          <w:rPr>
                            <w:rFonts w:asciiTheme="minorHAnsi" w:eastAsia="MS Mincho" w:hAnsi="Cambria"/>
                            <w:color w:val="000000"/>
                            <w:kern w:val="24"/>
                            <w:szCs w:val="24"/>
                          </w:rPr>
                          <w:t xml:space="preserve">Acreage Needed for Land Application </w:t>
                        </w:r>
                      </w:p>
                    </w:txbxContent>
                  </v:textbox>
                </v:rect>
                <v:shape id="Straight Arrow Connector 9" o:spid="_x0000_s1111" type="#_x0000_t32" style="position:absolute;left:3597280;top:1619286;width:1690742;height:261214;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V3AoMIAAADaAAAADwAAAGRycy9kb3ducmV2LnhtbESPzWrDMBCE74W8g9hAbo3sHELrRAkl&#10;wdBToW4fYGNtLKfWyrbkn/Tpq0Khx2FmvmH2x9k2YqTe144VpOsEBHHpdM2Vgs+P/PEJhA/IGhvH&#10;pOBOHo6HxcMeM+0mfqexCJWIEPYZKjAhtJmUvjRk0a9dSxy9q+sthij7Suoepwi3jdwkyVZarDku&#10;GGzpZKj8KgarYHg7d98dtujvm7zAi0kv3S1VarWcX3YgAs3hP/zXftUKnuH3SrwB8vA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PV3AoMIAAADaAAAADwAAAAAAAAAAAAAA&#10;AAChAgAAZHJzL2Rvd25yZXYueG1sUEsFBgAAAAAEAAQA+QAAAJADAAAAAA==&#10;" strokeweight="2pt">
                  <v:stroke endarrow="open"/>
                  <v:shadow on="t" opacity="24903f" mv:blur="40000f" origin=",.5" offset="0,20000emu"/>
                </v:shape>
                <v:shape id="Straight Arrow Connector 10" o:spid="_x0000_s1112" type="#_x0000_t32" style="position:absolute;left:1879814;top:1597628;width:1612;height:289781;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iFI4cUAAADbAAAADwAAAGRycy9kb3ducmV2LnhtbESPT2vCQBDF70K/wzKF3nTTQoNEVxFL&#10;oX8oogb0OGTHJJidDdk1Sb9951DwNsN7895vluvRNaqnLtSeDTzPElDEhbc1lwby4/t0DipEZIuN&#10;ZzLwSwHWq4fJEjPrB95Tf4ilkhAOGRqoYmwzrUNRkcMw8y2xaBffOYyydqW2HQ4S7hr9kiSpdliz&#10;NFTY0rai4nq4OQNf/tXm3+fb7vrTv+3Ow+kzT9PWmKfHcbMAFWmMd/P/9YcVfKGXX2QAvfoD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GiFI4cUAAADbAAAADwAAAAAAAAAA&#10;AAAAAAChAgAAZHJzL2Rvd25yZXYueG1sUEsFBgAAAAAEAAQA+QAAAJMDAAAAAA==&#10;" strokeweight="2pt">
                  <v:stroke endarrow="open"/>
                  <v:shadow on="t" opacity="24903f" mv:blur="40000f" origin=",.5" offset="0,20000emu"/>
                </v:shape>
                <v:shape id="Straight Arrow Connector 11" o:spid="_x0000_s1113" type="#_x0000_t32" style="position:absolute;left:2524134;top:2329907;width:430438;height:6909;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tVG8AAAADbAAAADwAAAGRycy9kb3ducmV2LnhtbERPzWqDQBC+F/oOyxRyq6s5hGDchNIS&#10;6KlQ0wcY3Ylr686qu4nap+8GAr3Nx/c7xWG2nbjS6FvHCrIkBUFcO91yo+DrdHzegvABWWPnmBQs&#10;5OGwf3woMNdu4k+6lqERMYR9jgpMCH0upa8NWfSJ64kjd3ajxRDh2Eg94hTDbSfXabqRFluODQZ7&#10;ejVU/5QXq+Dy8Tb8DtijX9bHEiuTVcN3ptTqaX7ZgQg0h3/x3f2u4/wMbr/EA+T+Dw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P2LVRvAAAAA2wAAAA8AAAAAAAAAAAAAAAAA&#10;oQIAAGRycy9kb3ducmV2LnhtbFBLBQYAAAAABAAEAPkAAACOAwAAAAA=&#10;" strokeweight="2pt">
                  <v:stroke endarrow="open"/>
                  <v:shadow on="t" opacity="24903f" mv:blur="40000f" origin=",.5" offset="0,20000emu"/>
                </v:shape>
                <v:shape id="Straight Arrow Connector 12" o:spid="_x0000_s1114" type="#_x0000_t32" style="position:absolute;left:5930730;top:1157099;width:227264;height:12781;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VnLbMAAAADbAAAADwAAAGRycy9kb3ducmV2LnhtbERPzWqDQBC+F/IOywRyq6seQrHZhJAQ&#10;yKlQ2wcY3alr686qu4nap+8WCr3Nx/c7u8NsO3Gn0beOFWRJCoK4drrlRsH72+XxCYQPyBo7x6Rg&#10;IQ+H/ephh4V2E7/SvQyNiCHsC1RgQugLKX1tyKJPXE8cuQ83WgwRjo3UI04x3HYyT9OttNhybDDY&#10;08lQ/VXerILby3n4HrBHv+SXEiuTVcNnptRmPR+fQQSaw7/4z33VcX4Ov7/EA+T+Bw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A1Zy2zAAAAA2wAAAA8AAAAAAAAAAAAAAAAA&#10;oQIAAGRycy9kb3ducmV2LnhtbFBLBQYAAAAABAAEAPkAAACOAwAAAAA=&#10;" strokeweight="2pt">
                  <v:stroke endarrow="open"/>
                  <v:shadow on="t" opacity="24903f" mv:blur="40000f" origin=",.5" offset="0,20000emu"/>
                </v:shape>
                <v:shape id="Straight Arrow Connector 13" o:spid="_x0000_s1115" type="#_x0000_t32" style="position:absolute;left:4239988;top:1169880;width:405326;height:7901;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hVu978AAADbAAAADwAAAGRycy9kb3ducmV2LnhtbERPzYrCMBC+C/sOYRb2pmldEKlGkV0E&#10;T4LVBxib2aZrM2mbqNWnN4LgbT6+35kve1uLC3W+cqwgHSUgiAunKy4VHPbr4RSED8gaa8ek4EYe&#10;louPwRwz7a68o0seShFD2GeowITQZFL6wpBFP3INceT+XGcxRNiVUnd4jeG2luMkmUiLFccGgw39&#10;GCpO+dkqOG9/23uLDfrbeJ3j0aTH9j9V6uuzX81ABOrDW/xyb3Sc/w3PX+IBcvEA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YhVu978AAADbAAAADwAAAAAAAAAAAAAAAACh&#10;AgAAZHJzL2Rvd25yZXYueG1sUEsFBgAAAAAEAAQA+QAAAI0DAAAAAA==&#10;" strokeweight="2pt">
                  <v:stroke endarrow="open"/>
                  <v:shadow on="t" opacity="24903f" mv:blur="40000f" origin=",.5" offset="0,20000emu"/>
                </v:shape>
                <v:shape id="Text Box 20" o:spid="_x0000_s1116" type="#_x0000_t202" style="position:absolute;left:143143;top:2065109;width:1285102;height:5622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uGE7vwAA&#10;ANsAAAAPAAAAZHJzL2Rvd25yZXYueG1sRE9La8JAEL4X/A/LCN7qxmJLia4iPsBDL7XxPmTHbDA7&#10;G7JTE/+9KxR6m4/vOcv14Bt1oy7WgQ3Mphko4jLYmisDxc/h9RNUFGSLTWAycKcI69XoZYm5DT1/&#10;0+0klUohHHM04ETaXOtYOvIYp6ElTtwldB4lwa7StsM+hftGv2XZh/ZYc2pw2NLWUXk9/XoDInYz&#10;uxd7H4/n4WvXu6x8x8KYyXjYLEAJDfIv/nMfbZo/h+cv6QC9eg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LW4YTu/AAAA2wAAAA8AAAAAAAAAAAAAAAAAlwIAAGRycy9kb3ducmV2&#10;LnhtbFBLBQYAAAAABAAEAPUAAACDAwAAAAA=&#10;" filled="f" stroked="f">
                  <v:textbox style="mso-fit-shape-to-text:t">
                    <w:txbxContent>
                      <w:p w14:paraId="46D213B0" w14:textId="77777777" w:rsidR="00774981" w:rsidRDefault="00774981" w:rsidP="000D05DE">
                        <w:pPr>
                          <w:pStyle w:val="NormalWeb"/>
                          <w:spacing w:before="0" w:beforeAutospacing="0" w:after="0" w:afterAutospacing="0"/>
                          <w:rPr>
                            <w:rFonts w:ascii="Cambria" w:eastAsia="MS Mincho" w:hAnsi="Cambria"/>
                            <w:color w:val="000000"/>
                            <w:kern w:val="24"/>
                            <w:sz w:val="24"/>
                            <w:szCs w:val="24"/>
                          </w:rPr>
                        </w:pPr>
                        <w:r>
                          <w:rPr>
                            <w:rFonts w:ascii="Cambria" w:eastAsia="MS Mincho" w:hAnsi="Cambria"/>
                            <w:color w:val="000000"/>
                            <w:kern w:val="24"/>
                            <w:sz w:val="24"/>
                            <w:szCs w:val="24"/>
                          </w:rPr>
                          <w:t xml:space="preserve">EPA, </w:t>
                        </w:r>
                      </w:p>
                      <w:p w14:paraId="13EBE5D8" w14:textId="044A1AF0" w:rsidR="00774981" w:rsidRDefault="00774981" w:rsidP="000D05DE">
                        <w:pPr>
                          <w:pStyle w:val="NormalWeb"/>
                          <w:spacing w:before="0" w:beforeAutospacing="0" w:after="0" w:afterAutospacing="0"/>
                        </w:pPr>
                        <w:r>
                          <w:rPr>
                            <w:rFonts w:ascii="Cambria" w:eastAsia="MS Mincho" w:hAnsi="Cambria"/>
                            <w:color w:val="000000"/>
                            <w:kern w:val="24"/>
                            <w:sz w:val="24"/>
                            <w:szCs w:val="24"/>
                          </w:rPr>
                          <w:t>1985</w:t>
                        </w:r>
                      </w:p>
                    </w:txbxContent>
                  </v:textbox>
                </v:shape>
                <v:rect id="Rectangle 15" o:spid="_x0000_s1117" style="position:absolute;left:1238718;top:1887409;width:1285416;height:8988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5EVpwQAA&#10;ANsAAAAPAAAAZHJzL2Rvd25yZXYueG1sRE9Na4NAEL0H+h+WKfQW1wgpxboJodDESw/a5D51J67o&#10;zoq7JvbfdwuF3ubxPqfYL3YQN5p851jBJklBEDdOd9wqOH++r19A+ICscXBMCr7Jw373sCow1+7O&#10;Fd3q0IoYwj5HBSaEMZfSN4Ys+sSNxJG7usliiHBqpZ7wHsPtILM0fZYWO44NBkd6M9T09WwVnHyf&#10;peVH+dUN7Xy8bKps2xur1NPjcngFEWgJ/+I/d6nj/C38/hIPkLs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8+RFacEAAADbAAAADwAAAAAAAAAAAAAAAACXAgAAZHJzL2Rvd25y&#10;ZXYueG1sUEsFBgAAAAAEAAQA9QAAAIUDAAAAAA==&#10;" filled="f" strokecolor="black [3213]">
                  <v:shadow on="t" opacity="22937f" mv:blur="40000f" origin=",.5" offset="0,23000emu"/>
                  <v:textbox>
                    <w:txbxContent>
                      <w:p w14:paraId="5341255E" w14:textId="77777777" w:rsidR="00774981" w:rsidRDefault="00774981" w:rsidP="000D05DE">
                        <w:pPr>
                          <w:pStyle w:val="NormalWeb"/>
                          <w:spacing w:before="0" w:beforeAutospacing="0" w:after="0" w:afterAutospacing="0"/>
                          <w:jc w:val="center"/>
                        </w:pPr>
                        <w:r>
                          <w:rPr>
                            <w:rFonts w:asciiTheme="minorHAnsi" w:eastAsia="MS Mincho" w:hAnsi="Cambria"/>
                            <w:color w:val="000000"/>
                            <w:kern w:val="24"/>
                            <w:sz w:val="24"/>
                            <w:szCs w:val="24"/>
                          </w:rPr>
                          <w:t xml:space="preserve">Sludge Land Application </w:t>
                        </w:r>
                      </w:p>
                    </w:txbxContent>
                  </v:textbox>
                </v:rect>
                <v:shape id="Right Brace 16" o:spid="_x0000_s1118" type="#_x0000_t88" style="position:absolute;left:822204;top:1876768;width:317805;height:898813;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FHvVxAAA&#10;ANsAAAAPAAAAZHJzL2Rvd25yZXYueG1sRE9La8JAEL4X+h+WKfRWN1oaJLqKFLT1geDjoLchO8mG&#10;ZmdDdhvTf98VCr3Nx/ec6by3teio9ZVjBcNBAoI4d7riUsH5tHwZg/ABWWPtmBT8kIf57PFhipl2&#10;Nz5QdwyliCHsM1RgQmgyKX1uyKIfuIY4coVrLYYI21LqFm8x3NZylCSptFhxbDDY0Luh/Ov4bRV8&#10;1Nv126XbrVb7q1knVZEWr5uNUs9P/WICIlAf/sV/7k8d56dw/yUeIG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CxR71cQAAADbAAAADwAAAAAAAAAAAAAAAACXAgAAZHJzL2Rv&#10;d25yZXYueG1sUEsFBgAAAAAEAAQA9QAAAIgDAAAAAA==&#10;" adj="636" strokecolor="#b0a812" strokeweight="2pt">
                  <v:shadow on="t" opacity="24903f" mv:blur="40000f" origin=",.5" offset="0,20000emu"/>
                  <v:textbox>
                    <w:txbxContent>
                      <w:p w14:paraId="07CF5A59" w14:textId="77777777" w:rsidR="00774981" w:rsidRDefault="00774981" w:rsidP="000D05DE">
                        <w:pPr>
                          <w:pStyle w:val="NormalWeb"/>
                          <w:spacing w:before="0" w:beforeAutospacing="0" w:after="200" w:afterAutospacing="0" w:line="276" w:lineRule="auto"/>
                        </w:pPr>
                        <w:r>
                          <w:rPr>
                            <w:rFonts w:asciiTheme="minorHAnsi" w:eastAsia="Times New Roman" w:hAnsi="Cambria"/>
                            <w:color w:val="000000" w:themeColor="text1"/>
                            <w:kern w:val="24"/>
                            <w:sz w:val="24"/>
                            <w:szCs w:val="24"/>
                          </w:rPr>
                          <w:t> </w:t>
                        </w:r>
                      </w:p>
                    </w:txbxContent>
                  </v:textbox>
                </v:shape>
                <v:rect id="Rectangle 17" o:spid="_x0000_s1119" style="position:absolute;left:6157994;top:707692;width:1285416;height:8988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en6FvwAA&#10;ANsAAAAPAAAAZHJzL2Rvd25yZXYueG1sRE9Ni8IwEL0v+B/CCN7W1IK7Uo0igtrLHnTX+9iMTWkz&#10;KU3U+u+NIOxtHu9zFqveNuJGna8cK5iMExDEhdMVlwr+frefMxA+IGtsHJOCB3lYLQcfC8y0u/OB&#10;bsdQihjCPkMFJoQ2k9IXhiz6sWuJI3dxncUQYVdK3eE9httGpknyJS1WHBsMtrQxVNTHq1Ww93Wa&#10;5D/5uWrK6+40OaTT2lilRsN+PQcRqA//4rc713H+N7x+iQfI5RM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Gx6foW/AAAA2wAAAA8AAAAAAAAAAAAAAAAAlwIAAGRycy9kb3ducmV2&#10;LnhtbFBLBQYAAAAABAAEAPUAAACDAwAAAAA=&#10;" filled="f" strokecolor="black [3213]">
                  <v:shadow on="t" opacity="22937f" mv:blur="40000f" origin=",.5" offset="0,23000emu"/>
                  <v:textbox>
                    <w:txbxContent>
                      <w:p w14:paraId="30674CA7" w14:textId="77777777" w:rsidR="00774981" w:rsidRDefault="00774981" w:rsidP="000D05DE">
                        <w:pPr>
                          <w:pStyle w:val="NormalWeb"/>
                          <w:spacing w:before="0" w:beforeAutospacing="0" w:after="0" w:afterAutospacing="0"/>
                          <w:jc w:val="center"/>
                        </w:pPr>
                        <w:r>
                          <w:rPr>
                            <w:rFonts w:asciiTheme="minorHAnsi" w:eastAsia="MS Mincho" w:hAnsi="Cambria"/>
                            <w:color w:val="000000"/>
                            <w:kern w:val="24"/>
                            <w:sz w:val="24"/>
                            <w:szCs w:val="24"/>
                          </w:rPr>
                          <w:t>O&amp;M Costs</w:t>
                        </w:r>
                      </w:p>
                    </w:txbxContent>
                  </v:textbox>
                </v:rect>
                <v:shape id="Straight Arrow Connector 18" o:spid="_x0000_s1120" type="#_x0000_t32" style="position:absolute;left:2524134;top:1177781;width:430438;height:1159035;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LH8hsIAAADbAAAADwAAAGRycy9kb3ducmV2LnhtbESPQW/CMAyF70j7D5En7QZpOUyoEBDa&#10;hMQJaWU/wDRe09E4bROg7NfjA9Jutt7ze59Xm9G36kpDbAIbyGcZKOIq2IZrA9/H3XQBKiZki21g&#10;MnCnCJv1y2SFhQ03/qJrmWolIRwLNOBS6gqtY+XIY5yFjli0nzB4TLIOtbYD3iTct3qeZe/aY8PS&#10;4LCjD0fVubx4A5fDZ//XY4fxPt+VeHL5qf/NjXl7HbdLUInG9G9+Xu+t4Aus/CID6PU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bLH8hsIAAADbAAAADwAAAAAAAAAAAAAA&#10;AAChAgAAZHJzL2Rvd25yZXYueG1sUEsFBgAAAAAEAAQA+QAAAJADAAAAAA==&#10;" strokeweight="2pt">
                  <v:stroke endarrow="open"/>
                  <v:shadow on="t" opacity="24903f" mv:blur="40000f" origin=",.5" offset="0,20000emu"/>
                </v:shape>
                <v:shape id="Straight Arrow Connector 24" o:spid="_x0000_s1121" type="#_x0000_t32" style="position:absolute;left:4239988;top:2329907;width:216738;height:690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3aEX8UAAADbAAAADwAAAGRycy9kb3ducmV2LnhtbESPQWvCQBSE74L/YXlCb7pRbJDUTSiK&#10;YFuKVAP1+Mi+JsHs25Bdk/TfdwuFHoeZ+YbZZqNpRE+dqy0rWC4iEMSF1TWXCvLLYb4B4TyyxsYy&#10;KfgmB1k6nWwx0XbgD+rPvhQBwi5BBZX3bSKlKyoy6Ba2JQ7el+0M+iC7UuoOhwA3jVxFUSwN1hwW&#10;KmxpV1FxO9+Nglf7qPO36/10e+/3p+vw+ZLHcavUw2x8fgLhafT/4b/2UStYreH3S/gBMv0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q3aEX8UAAADbAAAADwAAAAAAAAAA&#10;AAAAAAChAgAAZHJzL2Rvd25yZXYueG1sUEsFBgAAAAAEAAQA+QAAAJMDAAAAAA==&#10;" strokeweight="2pt">
                  <v:stroke endarrow="open"/>
                  <v:shadow on="t" opacity="24903f" mv:blur="40000f" origin=",.5" offset="0,20000emu"/>
                </v:shape>
                <v:shape id="Right Brace 26" o:spid="_x0000_s1122" type="#_x0000_t88" style="position:absolute;left:1751057;top:-139160;width:207266;height:1285416;rotation:-9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dHOIxQAA&#10;ANsAAAAPAAAAZHJzL2Rvd25yZXYueG1sRI9Ba8JAFITvQv/D8gredFOpUmI2Ig2WUg9iWgveHtnX&#10;JDT7NmbXGP99tyB4HGbmGyZZDaYRPXWutqzgaRqBIC6srrlU8PW5mbyAcB5ZY2OZFFzJwSp9GCUY&#10;a3vhPfW5L0WAsItRQeV9G0vpiooMuqltiYP3YzuDPsiulLrDS4CbRs6iaCEN1hwWKmzptaLiNz8b&#10;Bc+HDPND1K+P2Vsz3+6y0xy/P5QaPw7rJQhPg7+Hb+13rWC2gP8v4QfI9A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J0c4jFAAAA2wAAAA8AAAAAAAAAAAAAAAAAlwIAAGRycy9k&#10;b3ducmV2LnhtbFBLBQYAAAAABAAEAPUAAACJAwAAAAA=&#10;" adj="290" strokecolor="#b0a812" strokeweight="2pt">
                  <v:shadow on="t" opacity="24903f" mv:blur="40000f" origin=",.5" offset="0,20000emu"/>
                  <v:textbox>
                    <w:txbxContent>
                      <w:p w14:paraId="0F95B630" w14:textId="77777777" w:rsidR="00774981" w:rsidRDefault="00774981" w:rsidP="000D05DE">
                        <w:pPr>
                          <w:pStyle w:val="NormalWeb"/>
                          <w:spacing w:before="0" w:beforeAutospacing="0" w:after="200" w:afterAutospacing="0" w:line="276" w:lineRule="auto"/>
                        </w:pPr>
                        <w:r>
                          <w:rPr>
                            <w:rFonts w:asciiTheme="minorHAnsi" w:eastAsia="Times New Roman" w:hAnsi="Cambria"/>
                            <w:color w:val="000000" w:themeColor="text1"/>
                            <w:kern w:val="24"/>
                            <w:sz w:val="24"/>
                            <w:szCs w:val="24"/>
                          </w:rPr>
                          <w:t> </w:t>
                        </w:r>
                      </w:p>
                    </w:txbxContent>
                  </v:textbox>
                </v:shape>
                <v:shape id="Text Box 28" o:spid="_x0000_s1123" type="#_x0000_t202" style="position:absolute;left:1145140;top:30459;width:1888686;height:3197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maGDvQAA&#10;ANsAAAAPAAAAZHJzL2Rvd25yZXYueG1sRE9Ni8IwEL0L/ocwgjdNFVyWahTRXfCwl3XrfWjGpthM&#10;SjPa+u83B8Hj431vdoNv1IO6WAc2sJhnoIjLYGuuDBR/37NPUFGQLTaBycCTIuy249EGcxt6/qXH&#10;WSqVQjjmaMCJtLnWsXTkMc5DS5y4a+g8SoJdpW2HfQr3jV5m2Yf2WHNqcNjSwVF5O9+9ARG7XzyL&#10;Lx9Pl+Hn2LusXGFhzHQy7NeghAZ5i1/ukzWwTGPTl/QD9PYf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D6maGDvQAAANsAAAAPAAAAAAAAAAAAAAAAAJcCAABkcnMvZG93bnJldi54&#10;bWxQSwUGAAAAAAQABAD1AAAAgQMAAAAA&#10;" filled="f" stroked="f">
                  <v:textbox style="mso-fit-shape-to-text:t">
                    <w:txbxContent>
                      <w:p w14:paraId="71A1CE65" w14:textId="77777777" w:rsidR="00774981" w:rsidRPr="000D05DE" w:rsidRDefault="00774981" w:rsidP="000D05DE">
                        <w:pPr>
                          <w:pStyle w:val="NormalWeb"/>
                          <w:spacing w:before="0" w:beforeAutospacing="0" w:after="0" w:afterAutospacing="0"/>
                          <w:rPr>
                            <w:sz w:val="18"/>
                          </w:rPr>
                        </w:pPr>
                        <w:proofErr w:type="spellStart"/>
                        <w:r w:rsidRPr="000D05DE">
                          <w:rPr>
                            <w:rFonts w:ascii="Cambria" w:eastAsia="MS Mincho" w:hAnsi="Cambria"/>
                            <w:color w:val="000000"/>
                            <w:kern w:val="24"/>
                            <w:sz w:val="22"/>
                            <w:szCs w:val="24"/>
                          </w:rPr>
                          <w:t>Milbrandt</w:t>
                        </w:r>
                        <w:proofErr w:type="spellEnd"/>
                        <w:r w:rsidRPr="000D05DE">
                          <w:rPr>
                            <w:rFonts w:ascii="Cambria" w:eastAsia="MS Mincho" w:hAnsi="Cambria"/>
                            <w:color w:val="000000"/>
                            <w:kern w:val="24"/>
                            <w:sz w:val="22"/>
                            <w:szCs w:val="24"/>
                          </w:rPr>
                          <w:t xml:space="preserve"> et al, 2017</w:t>
                        </w:r>
                      </w:p>
                    </w:txbxContent>
                  </v:textbox>
                </v:shape>
                <v:rect id="Rectangle 30" o:spid="_x0000_s1124" style="position:absolute;left:1237106;top:698815;width:1285416;height:8988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JrqRwAAA&#10;ANsAAAAPAAAAZHJzL2Rvd25yZXYueG1sRE+7asMwFN0L/QdxC91qOS4NxYkSSiGplwxO2v3WurGM&#10;rStjyY/+fTQUMh7Oe7tfbCcmGnzjWMEqSUEQV043XCv4vhxe3kH4gKyxc0wK/sjDfvf4sMVcu5lL&#10;ms6hFjGEfY4KTAh9LqWvDFn0ieuJI3d1g8UQ4VBLPeAcw20nszRdS4sNxwaDPX0aqtrzaBV8+TZL&#10;i1Px23T1ePxZldlba6xSz0/LxwZEoCXcxf/uQit4jevjl/gD5O4G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oJrqRwAAAANsAAAAPAAAAAAAAAAAAAAAAAJcCAABkcnMvZG93bnJl&#10;di54bWxQSwUGAAAAAAQABAD1AAAAhAMAAAAA&#10;" filled="f" strokecolor="black [3213]">
                  <v:shadow on="t" opacity="22937f" mv:blur="40000f" origin=",.5" offset="0,23000emu"/>
                  <v:textbox>
                    <w:txbxContent>
                      <w:p w14:paraId="7EE50E55" w14:textId="7EF37D42" w:rsidR="00774981" w:rsidRDefault="00774981" w:rsidP="000D05DE">
                        <w:pPr>
                          <w:pStyle w:val="NormalWeb"/>
                          <w:spacing w:before="0" w:beforeAutospacing="0" w:after="0" w:afterAutospacing="0"/>
                          <w:jc w:val="center"/>
                        </w:pPr>
                        <w:r>
                          <w:rPr>
                            <w:rFonts w:asciiTheme="minorHAnsi" w:eastAsia="MS Mincho" w:hAnsi="Cambria"/>
                            <w:color w:val="000000"/>
                            <w:kern w:val="24"/>
                          </w:rPr>
                          <w:t>Sludge Production in Wet Tons</w:t>
                        </w:r>
                      </w:p>
                    </w:txbxContent>
                  </v:textbox>
                </v:rect>
                <w10:anchorlock/>
              </v:group>
            </w:pict>
          </mc:Fallback>
        </mc:AlternateContent>
      </w:r>
    </w:p>
    <w:p w14:paraId="6AC1C220" w14:textId="40E0000D" w:rsidR="000D05DE" w:rsidRDefault="00745F81" w:rsidP="00745F81">
      <w:pPr>
        <w:pStyle w:val="Caption"/>
        <w:jc w:val="center"/>
      </w:pPr>
      <w:r>
        <w:t xml:space="preserve">Figure </w:t>
      </w:r>
      <w:r w:rsidR="00C37C5F">
        <w:fldChar w:fldCharType="begin"/>
      </w:r>
      <w:r w:rsidR="00C37C5F">
        <w:instrText xml:space="preserve"> SEQ Figure \* ARABIC </w:instrText>
      </w:r>
      <w:r w:rsidR="00C37C5F">
        <w:fldChar w:fldCharType="separate"/>
      </w:r>
      <w:r w:rsidR="002F1227">
        <w:rPr>
          <w:noProof/>
        </w:rPr>
        <w:t>3</w:t>
      </w:r>
      <w:r w:rsidR="00C37C5F">
        <w:rPr>
          <w:noProof/>
        </w:rPr>
        <w:fldChar w:fldCharType="end"/>
      </w:r>
      <w:r>
        <w:t>: Model cost evaluation framework for agricultural land application of sewage sludge.</w:t>
      </w:r>
    </w:p>
    <w:p w14:paraId="43DF0F6B" w14:textId="1C7E2C1A" w:rsidR="00E944D9" w:rsidRPr="00E944D9" w:rsidRDefault="00E944D9" w:rsidP="00960159">
      <w:pPr>
        <w:pStyle w:val="Heading3"/>
      </w:pPr>
      <w:r>
        <w:t>4.3.2 Incineration</w:t>
      </w:r>
    </w:p>
    <w:p w14:paraId="28789806" w14:textId="1CC700FA" w:rsidR="004D4A28" w:rsidRDefault="009A0D21" w:rsidP="004D4A28">
      <w:r>
        <w:t>Model evaluation of incineration of sludge is directly scaled to the amount of sludge being produced at the POTW. Sup</w:t>
      </w:r>
      <w:r w:rsidR="00545E7D">
        <w:t>p</w:t>
      </w:r>
      <w:r>
        <w:t xml:space="preserve">lemental fuel and labor costs are directly dependent on the </w:t>
      </w:r>
      <w:r w:rsidR="00545E7D">
        <w:t xml:space="preserve">amount of sludge being incinerated. Incinerating sludge is often </w:t>
      </w:r>
      <w:r w:rsidR="00CA1CF2">
        <w:t>done</w:t>
      </w:r>
      <w:r w:rsidR="00545E7D">
        <w:t xml:space="preserve"> in areas without sufficient space to land apply or landfill </w:t>
      </w:r>
      <w:r w:rsidR="00CA1CF2">
        <w:t>it</w:t>
      </w:r>
      <w:r w:rsidR="00261322">
        <w:t>, however the general</w:t>
      </w:r>
      <w:r w:rsidR="00545E7D">
        <w:t xml:space="preserve"> public does not always welcome incineration of sludge. Costs </w:t>
      </w:r>
      <w:r w:rsidR="009559A6">
        <w:t xml:space="preserve">associated </w:t>
      </w:r>
      <w:r w:rsidR="00545E7D">
        <w:t xml:space="preserve">with </w:t>
      </w:r>
      <w:r w:rsidR="009559A6">
        <w:t xml:space="preserve">low </w:t>
      </w:r>
      <w:r w:rsidR="00545E7D">
        <w:t>public acceptance of this disposal technique are not considered.</w:t>
      </w:r>
      <w:r w:rsidR="004D4A28">
        <w:t xml:space="preserve"> The EPA cost model for incineration was adjusted to account for large plants incinerating sludge</w:t>
      </w:r>
      <w:r w:rsidR="00FF41A4">
        <w:t xml:space="preserve">, as the existing </w:t>
      </w:r>
      <w:r w:rsidR="00B617D5">
        <w:t xml:space="preserve">EPA </w:t>
      </w:r>
      <w:r w:rsidR="00FF41A4">
        <w:t xml:space="preserve">function began to increase incineration costs </w:t>
      </w:r>
      <w:r w:rsidR="00B617D5">
        <w:t>in response to</w:t>
      </w:r>
      <w:r w:rsidR="00FF41A4">
        <w:t xml:space="preserve"> higher amounts of incinerated sludge</w:t>
      </w:r>
      <w:r w:rsidR="004D4A28">
        <w:t>. Once a $/wet ton threshold is reached in</w:t>
      </w:r>
      <w:r w:rsidR="00B617D5">
        <w:t xml:space="preserve"> our</w:t>
      </w:r>
      <w:r w:rsidR="004D4A28">
        <w:t xml:space="preserve"> incineration model, it holds the cost per wet ton constant at $50</w:t>
      </w:r>
      <w:r w:rsidR="00082D03">
        <w:t>.</w:t>
      </w:r>
      <w:r w:rsidR="004D4A28">
        <w:t xml:space="preserve"> Real world costs are likely to continue decreasing past this</w:t>
      </w:r>
      <w:r w:rsidR="00203908">
        <w:t xml:space="preserve"> $50</w:t>
      </w:r>
      <w:r w:rsidR="004D4A28">
        <w:t xml:space="preserve"> mark, however sufficient</w:t>
      </w:r>
      <w:r w:rsidR="00CD2D9B">
        <w:t xml:space="preserve"> real-world</w:t>
      </w:r>
      <w:r w:rsidR="004D4A28">
        <w:t xml:space="preserve"> incineration cost data was not available to revise this cost function</w:t>
      </w:r>
      <w:r w:rsidR="00BC322E">
        <w:t xml:space="preserve"> to that extent</w:t>
      </w:r>
      <w:r w:rsidR="004D4A28">
        <w:t xml:space="preserve">. </w:t>
      </w:r>
    </w:p>
    <w:p w14:paraId="683DC52F" w14:textId="4699BFC4" w:rsidR="009A0D21" w:rsidRPr="009A0D21" w:rsidRDefault="009A0D21" w:rsidP="009A0D21"/>
    <w:p w14:paraId="2F905931" w14:textId="77777777" w:rsidR="00545E7D" w:rsidRDefault="005909EE" w:rsidP="00545E7D">
      <w:pPr>
        <w:keepNext/>
        <w:jc w:val="center"/>
      </w:pPr>
      <w:r w:rsidRPr="005909EE">
        <w:rPr>
          <w:noProof/>
        </w:rPr>
        <w:lastRenderedPageBreak/>
        <mc:AlternateContent>
          <mc:Choice Requires="wpg">
            <w:drawing>
              <wp:inline distT="0" distB="0" distL="0" distR="0" wp14:anchorId="5D230BDA" wp14:editId="46D1D1F0">
                <wp:extent cx="6172200" cy="2338903"/>
                <wp:effectExtent l="0" t="0" r="76200" b="99695"/>
                <wp:docPr id="32" name="Group 87"/>
                <wp:cNvGraphicFramePr/>
                <a:graphic xmlns:a="http://schemas.openxmlformats.org/drawingml/2006/main">
                  <a:graphicData uri="http://schemas.microsoft.com/office/word/2010/wordprocessingGroup">
                    <wpg:wgp>
                      <wpg:cNvGrpSpPr/>
                      <wpg:grpSpPr>
                        <a:xfrm>
                          <a:off x="0" y="0"/>
                          <a:ext cx="6172200" cy="2338903"/>
                          <a:chOff x="-286285" y="-143156"/>
                          <a:chExt cx="7729695" cy="2929378"/>
                        </a:xfrm>
                      </wpg:grpSpPr>
                      <wps:wsp>
                        <wps:cNvPr id="34" name="Right Brace 34"/>
                        <wps:cNvSpPr/>
                        <wps:spPr>
                          <a:xfrm rot="5400000" flipH="1">
                            <a:off x="5171020" y="-152528"/>
                            <a:ext cx="234002" cy="1285416"/>
                          </a:xfrm>
                          <a:prstGeom prst="rightBrace">
                            <a:avLst/>
                          </a:prstGeom>
                          <a:ln>
                            <a:solidFill>
                              <a:srgbClr val="B0A812"/>
                            </a:solidFill>
                          </a:ln>
                        </wps:spPr>
                        <wps:style>
                          <a:lnRef idx="2">
                            <a:schemeClr val="accent1"/>
                          </a:lnRef>
                          <a:fillRef idx="0">
                            <a:schemeClr val="accent1"/>
                          </a:fillRef>
                          <a:effectRef idx="1">
                            <a:schemeClr val="accent1"/>
                          </a:effectRef>
                          <a:fontRef idx="minor">
                            <a:schemeClr val="tx1"/>
                          </a:fontRef>
                        </wps:style>
                        <wps:txbx>
                          <w:txbxContent>
                            <w:p w14:paraId="730D25CE" w14:textId="77777777" w:rsidR="00774981" w:rsidRDefault="00774981" w:rsidP="005909EE">
                              <w:pPr>
                                <w:pStyle w:val="NormalWeb"/>
                                <w:spacing w:before="0" w:beforeAutospacing="0" w:after="200" w:afterAutospacing="0" w:line="276" w:lineRule="auto"/>
                              </w:pPr>
                              <w:r>
                                <w:rPr>
                                  <w:rFonts w:asciiTheme="minorHAnsi" w:eastAsia="Times New Roman" w:hAnsi="Cambria"/>
                                  <w:color w:val="000000" w:themeColor="text1"/>
                                  <w:kern w:val="24"/>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4456726" y="1887409"/>
                            <a:ext cx="1285416" cy="898813"/>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1DFE2C86" w14:textId="77777777" w:rsidR="00774981" w:rsidRDefault="00774981" w:rsidP="005909EE">
                              <w:pPr>
                                <w:pStyle w:val="NormalWeb"/>
                                <w:spacing w:before="0" w:beforeAutospacing="0" w:after="0" w:afterAutospacing="0"/>
                                <w:jc w:val="center"/>
                              </w:pPr>
                              <w:r>
                                <w:rPr>
                                  <w:rFonts w:asciiTheme="minorHAnsi" w:eastAsia="MS Mincho" w:hAnsi="Cambria"/>
                                  <w:color w:val="000000"/>
                                  <w:kern w:val="24"/>
                                  <w:sz w:val="28"/>
                                  <w:szCs w:val="28"/>
                                </w:rPr>
                                <w:t>Capital Cos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4645314" y="720473"/>
                            <a:ext cx="1285416" cy="898813"/>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B6D1C0E" w14:textId="77777777" w:rsidR="00774981" w:rsidRPr="005909EE" w:rsidRDefault="00774981" w:rsidP="005909EE">
                              <w:pPr>
                                <w:pStyle w:val="NormalWeb"/>
                                <w:spacing w:before="0" w:beforeAutospacing="0" w:after="0" w:afterAutospacing="0"/>
                                <w:jc w:val="center"/>
                                <w:rPr>
                                  <w:sz w:val="16"/>
                                </w:rPr>
                              </w:pPr>
                              <w:r w:rsidRPr="005909EE">
                                <w:rPr>
                                  <w:rFonts w:asciiTheme="minorHAnsi" w:eastAsia="MS Mincho" w:hAnsi="Cambria"/>
                                  <w:color w:val="000000"/>
                                  <w:kern w:val="24"/>
                                  <w:szCs w:val="24"/>
                                </w:rPr>
                                <w:t xml:space="preserve">Labor, Fuel and Electricity Cost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Text Box 20"/>
                        <wps:cNvSpPr txBox="1"/>
                        <wps:spPr>
                          <a:xfrm>
                            <a:off x="4858835" y="39554"/>
                            <a:ext cx="1285102" cy="375387"/>
                          </a:xfrm>
                          <a:prstGeom prst="rect">
                            <a:avLst/>
                          </a:prstGeom>
                          <a:noFill/>
                        </wps:spPr>
                        <wps:txbx>
                          <w:txbxContent>
                            <w:p w14:paraId="63260D27" w14:textId="77777777" w:rsidR="00774981" w:rsidRDefault="00774981" w:rsidP="005909EE">
                              <w:pPr>
                                <w:pStyle w:val="NormalWeb"/>
                                <w:spacing w:before="0" w:beforeAutospacing="0" w:after="0" w:afterAutospacing="0"/>
                              </w:pPr>
                              <w:r>
                                <w:rPr>
                                  <w:rFonts w:ascii="Cambria" w:eastAsia="MS Mincho" w:hAnsi="Cambria"/>
                                  <w:color w:val="000000"/>
                                  <w:kern w:val="24"/>
                                  <w:sz w:val="28"/>
                                  <w:szCs w:val="28"/>
                                </w:rPr>
                                <w:t>BLS, EIA</w:t>
                              </w:r>
                            </w:p>
                          </w:txbxContent>
                        </wps:txbx>
                        <wps:bodyPr wrap="square" rtlCol="0">
                          <a:spAutoFit/>
                        </wps:bodyPr>
                      </wps:wsp>
                      <wps:wsp>
                        <wps:cNvPr id="40" name="Rectangle 40"/>
                        <wps:cNvSpPr/>
                        <wps:spPr>
                          <a:xfrm>
                            <a:off x="2954572" y="1880500"/>
                            <a:ext cx="1285416" cy="898813"/>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F9F6524" w14:textId="77777777" w:rsidR="00774981" w:rsidRPr="005909EE" w:rsidRDefault="00774981" w:rsidP="005909EE">
                              <w:pPr>
                                <w:pStyle w:val="NormalWeb"/>
                                <w:spacing w:before="0" w:beforeAutospacing="0" w:after="0" w:afterAutospacing="0"/>
                                <w:jc w:val="center"/>
                                <w:rPr>
                                  <w:sz w:val="16"/>
                                </w:rPr>
                              </w:pPr>
                              <w:r w:rsidRPr="005909EE">
                                <w:rPr>
                                  <w:rFonts w:asciiTheme="minorHAnsi" w:eastAsia="MS Mincho" w:hAnsi="Cambria"/>
                                  <w:color w:val="000000"/>
                                  <w:kern w:val="24"/>
                                  <w:szCs w:val="24"/>
                                </w:rPr>
                                <w:t>Incineration Infrastructur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2954571" y="728375"/>
                            <a:ext cx="1285416" cy="898813"/>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43A2AD8" w14:textId="77777777" w:rsidR="00774981" w:rsidRPr="005909EE" w:rsidRDefault="00774981" w:rsidP="005909EE">
                              <w:pPr>
                                <w:pStyle w:val="NormalWeb"/>
                                <w:spacing w:before="0" w:beforeAutospacing="0" w:after="0" w:afterAutospacing="0"/>
                                <w:jc w:val="center"/>
                                <w:rPr>
                                  <w:sz w:val="18"/>
                                </w:rPr>
                              </w:pPr>
                              <w:r w:rsidRPr="005909EE">
                                <w:rPr>
                                  <w:rFonts w:asciiTheme="minorHAnsi" w:eastAsia="MS Mincho" w:hAnsi="Cambria"/>
                                  <w:color w:val="000000"/>
                                  <w:kern w:val="24"/>
                                  <w:sz w:val="22"/>
                                  <w:szCs w:val="24"/>
                                </w:rPr>
                                <w:t>Supplemental Fuel Needed for Fir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Straight Arrow Connector 42"/>
                        <wps:cNvCnPr/>
                        <wps:spPr>
                          <a:xfrm flipV="1">
                            <a:off x="3597280" y="1619286"/>
                            <a:ext cx="1690742" cy="261214"/>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43" name="Straight Arrow Connector 43"/>
                        <wps:cNvCnPr/>
                        <wps:spPr>
                          <a:xfrm>
                            <a:off x="1879814" y="1597628"/>
                            <a:ext cx="1612" cy="289781"/>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45" name="Straight Arrow Connector 45"/>
                        <wps:cNvCnPr/>
                        <wps:spPr>
                          <a:xfrm flipV="1">
                            <a:off x="2524134" y="2329907"/>
                            <a:ext cx="430438" cy="6909"/>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47" name="Straight Arrow Connector 47"/>
                        <wps:cNvCnPr/>
                        <wps:spPr>
                          <a:xfrm flipV="1">
                            <a:off x="5930730" y="1157099"/>
                            <a:ext cx="227264" cy="12781"/>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48" name="Straight Arrow Connector 48"/>
                        <wps:cNvCnPr/>
                        <wps:spPr>
                          <a:xfrm flipV="1">
                            <a:off x="4239988" y="1169880"/>
                            <a:ext cx="405326" cy="7901"/>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49" name="Text Box 20"/>
                        <wps:cNvSpPr txBox="1"/>
                        <wps:spPr>
                          <a:xfrm>
                            <a:off x="-286285" y="2147534"/>
                            <a:ext cx="1285102" cy="338007"/>
                          </a:xfrm>
                          <a:prstGeom prst="rect">
                            <a:avLst/>
                          </a:prstGeom>
                          <a:noFill/>
                        </wps:spPr>
                        <wps:txbx>
                          <w:txbxContent>
                            <w:p w14:paraId="07CB39A0" w14:textId="77777777" w:rsidR="00774981" w:rsidRDefault="00774981" w:rsidP="005909EE">
                              <w:pPr>
                                <w:pStyle w:val="NormalWeb"/>
                                <w:spacing w:before="0" w:beforeAutospacing="0" w:after="0" w:afterAutospacing="0"/>
                              </w:pPr>
                              <w:r>
                                <w:rPr>
                                  <w:rFonts w:ascii="Cambria" w:eastAsia="MS Mincho" w:hAnsi="Cambria"/>
                                  <w:color w:val="000000"/>
                                  <w:kern w:val="24"/>
                                  <w:sz w:val="24"/>
                                  <w:szCs w:val="24"/>
                                </w:rPr>
                                <w:t>EPA, 1985</w:t>
                              </w:r>
                            </w:p>
                          </w:txbxContent>
                        </wps:txbx>
                        <wps:bodyPr wrap="square" rtlCol="0">
                          <a:spAutoFit/>
                        </wps:bodyPr>
                      </wps:wsp>
                      <wps:wsp>
                        <wps:cNvPr id="50" name="Rectangle 50"/>
                        <wps:cNvSpPr/>
                        <wps:spPr>
                          <a:xfrm>
                            <a:off x="1238718" y="1887409"/>
                            <a:ext cx="1285416" cy="898813"/>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1905B165" w14:textId="77777777" w:rsidR="00774981" w:rsidRDefault="00774981" w:rsidP="005909EE">
                              <w:pPr>
                                <w:pStyle w:val="NormalWeb"/>
                                <w:spacing w:before="0" w:beforeAutospacing="0" w:after="0" w:afterAutospacing="0"/>
                                <w:jc w:val="center"/>
                              </w:pPr>
                              <w:r>
                                <w:rPr>
                                  <w:rFonts w:asciiTheme="minorHAnsi" w:eastAsia="MS Mincho" w:hAnsi="Cambria"/>
                                  <w:color w:val="000000"/>
                                  <w:kern w:val="24"/>
                                  <w:sz w:val="24"/>
                                  <w:szCs w:val="24"/>
                                </w:rPr>
                                <w:t>Sludge Inciner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Right Brace 51"/>
                        <wps:cNvSpPr/>
                        <wps:spPr>
                          <a:xfrm flipH="1">
                            <a:off x="822204" y="1876768"/>
                            <a:ext cx="317805" cy="898813"/>
                          </a:xfrm>
                          <a:prstGeom prst="rightBrace">
                            <a:avLst/>
                          </a:prstGeom>
                          <a:ln>
                            <a:solidFill>
                              <a:srgbClr val="B0A812"/>
                            </a:solidFill>
                          </a:ln>
                        </wps:spPr>
                        <wps:style>
                          <a:lnRef idx="2">
                            <a:schemeClr val="accent1"/>
                          </a:lnRef>
                          <a:fillRef idx="0">
                            <a:schemeClr val="accent1"/>
                          </a:fillRef>
                          <a:effectRef idx="1">
                            <a:schemeClr val="accent1"/>
                          </a:effectRef>
                          <a:fontRef idx="minor">
                            <a:schemeClr val="tx1"/>
                          </a:fontRef>
                        </wps:style>
                        <wps:txbx>
                          <w:txbxContent>
                            <w:p w14:paraId="7F15EEE9" w14:textId="77777777" w:rsidR="00774981" w:rsidRDefault="00774981" w:rsidP="005909EE">
                              <w:pPr>
                                <w:pStyle w:val="NormalWeb"/>
                                <w:spacing w:before="0" w:beforeAutospacing="0" w:after="200" w:afterAutospacing="0" w:line="276" w:lineRule="auto"/>
                              </w:pPr>
                              <w:r>
                                <w:rPr>
                                  <w:rFonts w:asciiTheme="minorHAnsi" w:eastAsia="Times New Roman" w:hAnsi="Cambria"/>
                                  <w:color w:val="000000" w:themeColor="text1"/>
                                  <w:kern w:val="24"/>
                                  <w:sz w:val="24"/>
                                  <w:szCs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Rectangle 52"/>
                        <wps:cNvSpPr/>
                        <wps:spPr>
                          <a:xfrm>
                            <a:off x="6157994" y="707692"/>
                            <a:ext cx="1285416" cy="898813"/>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2093155C" w14:textId="77777777" w:rsidR="00774981" w:rsidRDefault="00774981" w:rsidP="005909EE">
                              <w:pPr>
                                <w:pStyle w:val="NormalWeb"/>
                                <w:spacing w:before="0" w:beforeAutospacing="0" w:after="0" w:afterAutospacing="0"/>
                                <w:jc w:val="center"/>
                              </w:pPr>
                              <w:r>
                                <w:rPr>
                                  <w:rFonts w:asciiTheme="minorHAnsi" w:eastAsia="MS Mincho" w:hAnsi="Cambria"/>
                                  <w:color w:val="000000"/>
                                  <w:kern w:val="24"/>
                                  <w:sz w:val="24"/>
                                  <w:szCs w:val="24"/>
                                </w:rPr>
                                <w:t>O&amp;M Cos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3" name="Straight Arrow Connector 53"/>
                        <wps:cNvCnPr/>
                        <wps:spPr>
                          <a:xfrm flipV="1">
                            <a:off x="2524134" y="1177781"/>
                            <a:ext cx="430438" cy="1159035"/>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09" name="Straight Arrow Connector 109"/>
                        <wps:cNvCnPr/>
                        <wps:spPr>
                          <a:xfrm>
                            <a:off x="4239988" y="2329907"/>
                            <a:ext cx="216738" cy="6909"/>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12" name="Right Brace 112"/>
                        <wps:cNvSpPr/>
                        <wps:spPr>
                          <a:xfrm rot="5400000" flipH="1">
                            <a:off x="1751057" y="-139160"/>
                            <a:ext cx="207266" cy="1285416"/>
                          </a:xfrm>
                          <a:prstGeom prst="rightBrace">
                            <a:avLst/>
                          </a:prstGeom>
                          <a:ln>
                            <a:solidFill>
                              <a:srgbClr val="B0A812"/>
                            </a:solidFill>
                          </a:ln>
                        </wps:spPr>
                        <wps:style>
                          <a:lnRef idx="2">
                            <a:schemeClr val="accent1"/>
                          </a:lnRef>
                          <a:fillRef idx="0">
                            <a:schemeClr val="accent1"/>
                          </a:fillRef>
                          <a:effectRef idx="1">
                            <a:schemeClr val="accent1"/>
                          </a:effectRef>
                          <a:fontRef idx="minor">
                            <a:schemeClr val="tx1"/>
                          </a:fontRef>
                        </wps:style>
                        <wps:txbx>
                          <w:txbxContent>
                            <w:p w14:paraId="3B6E8179" w14:textId="77777777" w:rsidR="00774981" w:rsidRDefault="00774981" w:rsidP="005909EE">
                              <w:pPr>
                                <w:pStyle w:val="NormalWeb"/>
                                <w:spacing w:before="0" w:beforeAutospacing="0" w:after="200" w:afterAutospacing="0" w:line="276" w:lineRule="auto"/>
                              </w:pPr>
                              <w:r>
                                <w:rPr>
                                  <w:rFonts w:asciiTheme="minorHAnsi" w:eastAsia="Times New Roman" w:hAnsi="Cambria"/>
                                  <w:color w:val="000000" w:themeColor="text1"/>
                                  <w:kern w:val="24"/>
                                  <w:sz w:val="24"/>
                                  <w:szCs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3" name="Text Box 113"/>
                        <wps:cNvSpPr txBox="1"/>
                        <wps:spPr>
                          <a:xfrm>
                            <a:off x="1288282" y="-143156"/>
                            <a:ext cx="1285102" cy="562285"/>
                          </a:xfrm>
                          <a:prstGeom prst="rect">
                            <a:avLst/>
                          </a:prstGeom>
                          <a:noFill/>
                        </wps:spPr>
                        <wps:txbx>
                          <w:txbxContent>
                            <w:p w14:paraId="7A6FBCF9" w14:textId="77777777" w:rsidR="00774981" w:rsidRDefault="00774981" w:rsidP="005909EE">
                              <w:pPr>
                                <w:pStyle w:val="NormalWeb"/>
                                <w:spacing w:before="0" w:beforeAutospacing="0" w:after="0" w:afterAutospacing="0"/>
                                <w:rPr>
                                  <w:rFonts w:ascii="Cambria" w:eastAsia="MS Mincho" w:hAnsi="Cambria"/>
                                  <w:color w:val="000000"/>
                                  <w:kern w:val="24"/>
                                  <w:sz w:val="24"/>
                                  <w:szCs w:val="24"/>
                                </w:rPr>
                              </w:pPr>
                              <w:r>
                                <w:rPr>
                                  <w:rFonts w:ascii="Cambria" w:eastAsia="MS Mincho" w:hAnsi="Cambria"/>
                                  <w:color w:val="000000"/>
                                  <w:kern w:val="24"/>
                                  <w:sz w:val="24"/>
                                  <w:szCs w:val="24"/>
                                </w:rPr>
                                <w:t>Milbrandt</w:t>
                              </w:r>
                            </w:p>
                            <w:p w14:paraId="09C09D8A" w14:textId="2BB1A607" w:rsidR="00774981" w:rsidRDefault="00774981" w:rsidP="005909EE">
                              <w:pPr>
                                <w:pStyle w:val="NormalWeb"/>
                                <w:spacing w:before="0" w:beforeAutospacing="0" w:after="0" w:afterAutospacing="0"/>
                              </w:pPr>
                              <w:r>
                                <w:rPr>
                                  <w:rFonts w:ascii="Cambria" w:eastAsia="MS Mincho" w:hAnsi="Cambria"/>
                                  <w:color w:val="000000"/>
                                  <w:kern w:val="24"/>
                                  <w:sz w:val="24"/>
                                  <w:szCs w:val="24"/>
                                </w:rPr>
                                <w:t xml:space="preserve"> et al, 2017</w:t>
                              </w:r>
                            </w:p>
                          </w:txbxContent>
                        </wps:txbx>
                        <wps:bodyPr wrap="square" rtlCol="0">
                          <a:spAutoFit/>
                        </wps:bodyPr>
                      </wps:wsp>
                      <wps:wsp>
                        <wps:cNvPr id="114" name="Rectangle 114"/>
                        <wps:cNvSpPr/>
                        <wps:spPr>
                          <a:xfrm>
                            <a:off x="1237106" y="698815"/>
                            <a:ext cx="1285416" cy="898813"/>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9F412A9" w14:textId="09C445B5" w:rsidR="00774981" w:rsidRDefault="00774981" w:rsidP="005909EE">
                              <w:pPr>
                                <w:pStyle w:val="NormalWeb"/>
                                <w:spacing w:before="0" w:beforeAutospacing="0" w:after="0" w:afterAutospacing="0"/>
                                <w:jc w:val="center"/>
                              </w:pPr>
                              <w:r>
                                <w:rPr>
                                  <w:rFonts w:asciiTheme="minorHAnsi" w:eastAsia="MS Mincho" w:hAnsi="Cambria"/>
                                  <w:color w:val="000000"/>
                                  <w:kern w:val="24"/>
                                </w:rPr>
                                <w:t>Sludge Production in Wet To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5D230BDA" id="Group 87" o:spid="_x0000_s1125" style="width:486pt;height:184.15pt;mso-position-horizontal-relative:char;mso-position-vertical-relative:line" coordorigin="-286285,-143156" coordsize="7729695,292937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">
                <v:shape id="Right Brace 34" o:spid="_x0000_s1126" type="#_x0000_t88" style="position:absolute;left:5171020;top:-152528;width:234002;height:1285416;rotation:-9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YB8ywQAA&#10;ANsAAAAPAAAAZHJzL2Rvd25yZXYueG1sRI9bi8IwEIXfF/wPYQTf1tQLy1qNIqIiFBaq4vPQjG2x&#10;mZQmavXXG0HYx8O5fJzZojWVuFHjSssKBv0IBHFmdcm5guNh8/0LwnlkjZVlUvAgB4t552uGsbZ3&#10;Tum297kII+xiVFB4X8dSuqwgg65va+LgnW1j0AfZ5FI3eA/jppLDKPqRBksOhAJrWhWUXfZXEyDJ&#10;2m3TyV/i0yfuUpOctKmHSvW67XIKwlPr/8Of9k4rGI3h/SX8ADl/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BWAfMsEAAADbAAAADwAAAAAAAAAAAAAAAACXAgAAZHJzL2Rvd25y&#10;ZXYueG1sUEsFBgAAAAAEAAQA9QAAAIUDAAAAAA==&#10;" adj="328" strokecolor="#b0a812" strokeweight="2pt">
                  <v:shadow on="t" opacity="24903f" mv:blur="40000f" origin=",.5" offset="0,20000emu"/>
                  <v:textbox>
                    <w:txbxContent>
                      <w:p w14:paraId="730D25CE" w14:textId="77777777" w:rsidR="00774981" w:rsidRDefault="00774981" w:rsidP="005909EE">
                        <w:pPr>
                          <w:pStyle w:val="NormalWeb"/>
                          <w:spacing w:before="0" w:beforeAutospacing="0" w:after="200" w:afterAutospacing="0" w:line="276" w:lineRule="auto"/>
                        </w:pPr>
                        <w:r>
                          <w:rPr>
                            <w:rFonts w:asciiTheme="minorHAnsi" w:eastAsia="Times New Roman" w:hAnsi="Cambria"/>
                            <w:color w:val="000000" w:themeColor="text1"/>
                            <w:kern w:val="24"/>
                            <w:sz w:val="22"/>
                            <w:szCs w:val="22"/>
                          </w:rPr>
                          <w:t> </w:t>
                        </w:r>
                      </w:p>
                    </w:txbxContent>
                  </v:textbox>
                </v:shape>
                <v:rect id="Rectangle 36" o:spid="_x0000_s1127" style="position:absolute;left:4456726;top:1887409;width:1285416;height:8988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g4d+wgAA&#10;ANsAAAAPAAAAZHJzL2Rvd25yZXYueG1sRI9Pi8IwFMTvwn6H8Bb2pqkVRapRlgW1Fw/+2fvb5tmU&#10;Ni+lidr99kYQPA4z8xtmue5tI27U+cqxgvEoAUFcOF1xqeB82gznIHxA1tg4JgX/5GG9+hgsMdPu&#10;zge6HUMpIoR9hgpMCG0mpS8MWfQj1xJH7+I6iyHKrpS6w3uE20amSTKTFiuOCwZb+jFU1MerVbDz&#10;dZrk+/yvasrr9nd8SKe1sUp9ffbfCxCB+vAOv9q5VjCZwfNL/AFy9Q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iDh37CAAAA2wAAAA8AAAAAAAAAAAAAAAAAlwIAAGRycy9kb3du&#10;cmV2LnhtbFBLBQYAAAAABAAEAPUAAACGAwAAAAA=&#10;" filled="f" strokecolor="black [3213]">
                  <v:shadow on="t" opacity="22937f" mv:blur="40000f" origin=",.5" offset="0,23000emu"/>
                  <v:textbox>
                    <w:txbxContent>
                      <w:p w14:paraId="1DFE2C86" w14:textId="77777777" w:rsidR="00774981" w:rsidRDefault="00774981" w:rsidP="005909EE">
                        <w:pPr>
                          <w:pStyle w:val="NormalWeb"/>
                          <w:spacing w:before="0" w:beforeAutospacing="0" w:after="0" w:afterAutospacing="0"/>
                          <w:jc w:val="center"/>
                        </w:pPr>
                        <w:r>
                          <w:rPr>
                            <w:rFonts w:asciiTheme="minorHAnsi" w:eastAsia="MS Mincho" w:hAnsi="Cambria"/>
                            <w:color w:val="000000"/>
                            <w:kern w:val="24"/>
                            <w:sz w:val="28"/>
                            <w:szCs w:val="28"/>
                          </w:rPr>
                          <w:t>Capital Costs</w:t>
                        </w:r>
                      </w:p>
                    </w:txbxContent>
                  </v:textbox>
                </v:rect>
                <v:rect id="Rectangle 38" o:spid="_x0000_s1128" style="position:absolute;left:4645314;top:720473;width:1285416;height:8988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ULaXwAAA&#10;ANsAAAAPAAAAZHJzL2Rvd25yZXYueG1sRE+7asMwFN0L/QdxC91qOS4NxYkSSiGplwxO2v3WurGM&#10;rStjyY/+fTQUMh7Oe7tfbCcmGnzjWMEqSUEQV043XCv4vhxe3kH4gKyxc0wK/sjDfvf4sMVcu5lL&#10;ms6hFjGEfY4KTAh9LqWvDFn0ieuJI3d1g8UQ4VBLPeAcw20nszRdS4sNxwaDPX0aqtrzaBV8+TZL&#10;i1Px23T1ePxZldlba6xSz0/LxwZEoCXcxf/uQit4jWPjl/gD5O4G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WULaXwAAAANsAAAAPAAAAAAAAAAAAAAAAAJcCAABkcnMvZG93bnJl&#10;di54bWxQSwUGAAAAAAQABAD1AAAAhAMAAAAA&#10;" filled="f" strokecolor="black [3213]">
                  <v:shadow on="t" opacity="22937f" mv:blur="40000f" origin=",.5" offset="0,23000emu"/>
                  <v:textbox>
                    <w:txbxContent>
                      <w:p w14:paraId="5B6D1C0E" w14:textId="77777777" w:rsidR="00774981" w:rsidRPr="005909EE" w:rsidRDefault="00774981" w:rsidP="005909EE">
                        <w:pPr>
                          <w:pStyle w:val="NormalWeb"/>
                          <w:spacing w:before="0" w:beforeAutospacing="0" w:after="0" w:afterAutospacing="0"/>
                          <w:jc w:val="center"/>
                          <w:rPr>
                            <w:sz w:val="16"/>
                          </w:rPr>
                        </w:pPr>
                        <w:r w:rsidRPr="005909EE">
                          <w:rPr>
                            <w:rFonts w:asciiTheme="minorHAnsi" w:eastAsia="MS Mincho" w:hAnsi="Cambria"/>
                            <w:color w:val="000000"/>
                            <w:kern w:val="24"/>
                            <w:szCs w:val="24"/>
                          </w:rPr>
                          <w:t xml:space="preserve">Labor, Fuel and Electricity Costs </w:t>
                        </w:r>
                      </w:p>
                    </w:txbxContent>
                  </v:textbox>
                </v:rect>
                <v:shape id="Text Box 20" o:spid="_x0000_s1129" type="#_x0000_t202" style="position:absolute;left:4858835;top:39554;width:1285102;height:37538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DJLFwgAA&#10;ANsAAAAPAAAAZHJzL2Rvd25yZXYueG1sRI9Ba8JAFITvBf/D8oTe6kalxaauImrBg5dqvD+yr9nQ&#10;7NuQfZr477uFgsdhZr5hluvBN+pGXawDG5hOMlDEZbA1VwaK8+fLAlQUZItNYDJwpwjr1ehpibkN&#10;PX/R7SSVShCOORpwIm2udSwdeYyT0BIn7zt0HiXJrtK2wz7BfaNnWfamPdacFhy2tHVU/pyu3oCI&#10;3Uzvxd7Hw2U47nqXla9YGPM8HjYfoIQGeYT/2wdrYP4Of1/SD9Cr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AMksXCAAAA2wAAAA8AAAAAAAAAAAAAAAAAlwIAAGRycy9kb3du&#10;cmV2LnhtbFBLBQYAAAAABAAEAPUAAACGAwAAAAA=&#10;" filled="f" stroked="f">
                  <v:textbox style="mso-fit-shape-to-text:t">
                    <w:txbxContent>
                      <w:p w14:paraId="63260D27" w14:textId="77777777" w:rsidR="00774981" w:rsidRDefault="00774981" w:rsidP="005909EE">
                        <w:pPr>
                          <w:pStyle w:val="NormalWeb"/>
                          <w:spacing w:before="0" w:beforeAutospacing="0" w:after="0" w:afterAutospacing="0"/>
                        </w:pPr>
                        <w:r>
                          <w:rPr>
                            <w:rFonts w:ascii="Cambria" w:eastAsia="MS Mincho" w:hAnsi="Cambria"/>
                            <w:color w:val="000000"/>
                            <w:kern w:val="24"/>
                            <w:sz w:val="28"/>
                            <w:szCs w:val="28"/>
                          </w:rPr>
                          <w:t>BLS, EIA</w:t>
                        </w:r>
                      </w:p>
                    </w:txbxContent>
                  </v:textbox>
                </v:shape>
                <v:rect id="Rectangle 40" o:spid="_x0000_s1130" style="position:absolute;left:2954572;top:1880500;width:1285416;height:8988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IMnswAAA&#10;ANsAAAAPAAAAZHJzL2Rvd25yZXYueG1sRE+7asMwFN0L/QdxC91qOaYNxYkSSiGplwxO2v3WurGM&#10;rStjyY/+fTQUMh7Oe7tfbCcmGnzjWMEqSUEQV043XCv4vhxe3kH4gKyxc0wK/sjDfvf4sMVcu5lL&#10;ms6hFjGEfY4KTAh9LqWvDFn0ieuJI3d1g8UQ4VBLPeAcw20nszRdS4sNxwaDPX0aqtrzaBV8+TZL&#10;i1Px23T1ePxZldlba6xSz0/LxwZEoCXcxf/uQit4jevjl/gD5O4G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wIMnswAAAANsAAAAPAAAAAAAAAAAAAAAAAJcCAABkcnMvZG93bnJl&#10;di54bWxQSwUGAAAAAAQABAD1AAAAhAMAAAAA&#10;" filled="f" strokecolor="black [3213]">
                  <v:shadow on="t" opacity="22937f" mv:blur="40000f" origin=",.5" offset="0,23000emu"/>
                  <v:textbox>
                    <w:txbxContent>
                      <w:p w14:paraId="5F9F6524" w14:textId="77777777" w:rsidR="00774981" w:rsidRPr="005909EE" w:rsidRDefault="00774981" w:rsidP="005909EE">
                        <w:pPr>
                          <w:pStyle w:val="NormalWeb"/>
                          <w:spacing w:before="0" w:beforeAutospacing="0" w:after="0" w:afterAutospacing="0"/>
                          <w:jc w:val="center"/>
                          <w:rPr>
                            <w:sz w:val="16"/>
                          </w:rPr>
                        </w:pPr>
                        <w:r w:rsidRPr="005909EE">
                          <w:rPr>
                            <w:rFonts w:asciiTheme="minorHAnsi" w:eastAsia="MS Mincho" w:hAnsi="Cambria"/>
                            <w:color w:val="000000"/>
                            <w:kern w:val="24"/>
                            <w:szCs w:val="24"/>
                          </w:rPr>
                          <w:t>Incineration Infrastructure</w:t>
                        </w:r>
                      </w:p>
                    </w:txbxContent>
                  </v:textbox>
                </v:rect>
                <v:rect id="Rectangle 41" o:spid="_x0000_s1131" style="position:absolute;left:2954571;top:728375;width:1285416;height:8988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bGx3wwAA&#10;ANsAAAAPAAAAZHJzL2Rvd25yZXYueG1sRI9Ba8JAFITvQv/D8gredJOgpUTXIIVqLh607f2ZfWZD&#10;sm9DdqPpv+8WCj0OM/MNsy0m24k7Db5xrCBdJiCIK6cbrhV8frwvXkH4gKyxc0wKvslDsXuabTHX&#10;7sFnul9CLSKEfY4KTAh9LqWvDFn0S9cTR+/mBoshyqGWesBHhNtOZknyIi02HBcM9vRmqGovo1Vw&#10;9G2WlKfy2nT1ePhKz9m6NVap+fO034AINIX/8F+71ApWKfx+iT9A7n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fbGx3wwAAANsAAAAPAAAAAAAAAAAAAAAAAJcCAABkcnMvZG93&#10;bnJldi54bWxQSwUGAAAAAAQABAD1AAAAhwMAAAAA&#10;" filled="f" strokecolor="black [3213]">
                  <v:shadow on="t" opacity="22937f" mv:blur="40000f" origin=",.5" offset="0,23000emu"/>
                  <v:textbox>
                    <w:txbxContent>
                      <w:p w14:paraId="443A2AD8" w14:textId="77777777" w:rsidR="00774981" w:rsidRPr="005909EE" w:rsidRDefault="00774981" w:rsidP="005909EE">
                        <w:pPr>
                          <w:pStyle w:val="NormalWeb"/>
                          <w:spacing w:before="0" w:beforeAutospacing="0" w:after="0" w:afterAutospacing="0"/>
                          <w:jc w:val="center"/>
                          <w:rPr>
                            <w:sz w:val="18"/>
                          </w:rPr>
                        </w:pPr>
                        <w:r w:rsidRPr="005909EE">
                          <w:rPr>
                            <w:rFonts w:asciiTheme="minorHAnsi" w:eastAsia="MS Mincho" w:hAnsi="Cambria"/>
                            <w:color w:val="000000"/>
                            <w:kern w:val="24"/>
                            <w:sz w:val="22"/>
                            <w:szCs w:val="24"/>
                          </w:rPr>
                          <w:t>Supplemental Fuel Needed for Firing</w:t>
                        </w:r>
                      </w:p>
                    </w:txbxContent>
                  </v:textbox>
                </v:rect>
                <v:shape id="Straight Arrow Connector 42" o:spid="_x0000_s1132" type="#_x0000_t32" style="position:absolute;left:3597280;top:1619286;width:1690742;height:261214;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urkccIAAADbAAAADwAAAGRycy9kb3ducmV2LnhtbESP0WrCQBRE3wv+w3IF3+omQUqJriKK&#10;0KeCaT/gmr1mo9m7SXbV6Nd3BaGPw8ycYRarwTbiSr2vHStIpwkI4tLpmisFvz+7908QPiBrbByT&#10;gjt5WC1HbwvMtbvxnq5FqESEsM9RgQmhzaX0pSGLfupa4ugdXW8xRNlXUvd4i3DbyCxJPqTFmuOC&#10;wZY2hspzcbEKLt/b7tFhi/6e7Qo8mPTQnVKlJuNhPQcRaAj/4Vf7SyuYZfD8En+AXP4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HurkccIAAADbAAAADwAAAAAAAAAAAAAA&#10;AAChAgAAZHJzL2Rvd25yZXYueG1sUEsFBgAAAAAEAAQA+QAAAJADAAAAAA==&#10;" strokeweight="2pt">
                  <v:stroke endarrow="open"/>
                  <v:shadow on="t" opacity="24903f" mv:blur="40000f" origin=",.5" offset="0,20000emu"/>
                </v:shape>
                <v:shape id="Straight Arrow Connector 43" o:spid="_x0000_s1133" type="#_x0000_t32" style="position:absolute;left:1879814;top:1597628;width:1612;height:289781;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D5i8UAAADbAAAADwAAAGRycy9kb3ducmV2LnhtbESPQWvCQBSE70L/w/IK3nRTtaGkrlIs&#10;BbVIqA3U4yP7mgSzb0N2TeK/dwsFj8PMfMMs14OpRUetqywreJpGIIhzqysuFGTfH5MXEM4ja6wt&#10;k4IrOVivHkZLTLTt+Yu6oy9EgLBLUEHpfZNI6fKSDLqpbYiD92tbgz7ItpC6xT7ATS1nURRLgxWH&#10;hRIb2pSUn48Xo2Bvn3X2ebqk50P3np76n10Wx41S48fh7RWEp8Hfw//trVawmMPfl/AD5OoG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UD5i8UAAADbAAAADwAAAAAAAAAA&#10;AAAAAAChAgAAZHJzL2Rvd25yZXYueG1sUEsFBgAAAAAEAAQA+QAAAJMDAAAAAA==&#10;" strokeweight="2pt">
                  <v:stroke endarrow="open"/>
                  <v:shadow on="t" opacity="24903f" mv:blur="40000f" origin=",.5" offset="0,20000emu"/>
                </v:shape>
                <v:shape id="Straight Arrow Connector 45" o:spid="_x0000_s1134" type="#_x0000_t32" style="position:absolute;left:2524134;top:2329907;width:430438;height:6909;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QN8BcIAAADbAAAADwAAAGRycy9kb3ducmV2LnhtbESP0WrCQBRE3wv+w3IF3+omokVSVxGL&#10;0CfB1A+4Zm+zabN3k+yq0a93BcHHYWbOMItVb2txps5XjhWk4wQEceF0xaWCw8/2fQ7CB2SNtWNS&#10;cCUPq+XgbYGZdhfe0zkPpYgQ9hkqMCE0mZS+MGTRj11DHL1f11kMUXal1B1eItzWcpIkH9JixXHB&#10;YEMbQ8V/frIKTruv9tZig/462eZ4NOmx/UuVGg379SeIQH14hZ/tb61gOoPHl/gD5PIO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kQN8BcIAAADbAAAADwAAAAAAAAAAAAAA&#10;AAChAgAAZHJzL2Rvd25yZXYueG1sUEsFBgAAAAAEAAQA+QAAAJADAAAAAA==&#10;" strokeweight="2pt">
                  <v:stroke endarrow="open"/>
                  <v:shadow on="t" opacity="24903f" mv:blur="40000f" origin=",.5" offset="0,20000emu"/>
                </v:shape>
                <v:shape id="Straight Arrow Connector 47" o:spid="_x0000_s1135" type="#_x0000_t32" style="position:absolute;left:5930730;top:1157099;width:227264;height:12781;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p1H6cIAAADbAAAADwAAAGRycy9kb3ducmV2LnhtbESP0WrCQBRE3wv+w3IF3+omIlZSVxGL&#10;0CfB1A+4Zm+zabN3k+yq0a93BcHHYWbOMItVb2txps5XjhWk4wQEceF0xaWCw8/2fQ7CB2SNtWNS&#10;cCUPq+XgbYGZdhfe0zkPpYgQ9hkqMCE0mZS+MGTRj11DHL1f11kMUXal1B1eItzWcpIkM2mx4rhg&#10;sKGNoeI/P1kFp91Xe2uxQX+dbHM8mvTY/qVKjYb9+hNEoD68ws/2t1Yw/YDHl/gD5PIO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Dp1H6cIAAADbAAAADwAAAAAAAAAAAAAA&#10;AAChAgAAZHJzL2Rvd25yZXYueG1sUEsFBgAAAAAEAAQA+QAAAJADAAAAAA==&#10;" strokeweight="2pt">
                  <v:stroke endarrow="open"/>
                  <v:shadow on="t" opacity="24903f" mv:blur="40000f" origin=",.5" offset="0,20000emu"/>
                </v:shape>
                <v:shape id="Straight Arrow Connector 48" o:spid="_x0000_s1136" type="#_x0000_t32" style="position:absolute;left:4239988;top:1169880;width:405326;height:7901;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wLTm78AAADbAAAADwAAAGRycy9kb3ducmV2LnhtbERPzYrCMBC+C/sOYRb2pmlFRLpGWVYE&#10;T4LVB5g2s021mbRN1LpPbw6Cx4/vf7kebCNu1PvasYJ0koAgLp2uuVJwOm7HCxA+IGtsHJOCB3lY&#10;rz5GS8y0u/OBbnmoRAxhn6ECE0KbSelLQxb9xLXEkftzvcUQYV9J3eM9httGTpNkLi3WHBsMtvRr&#10;qLzkV6vgut90/x226B/TbY6FSYvunCr19Tn8fIMINIS3+OXeaQWzODZ+iT9Arp4A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fwLTm78AAADbAAAADwAAAAAAAAAAAAAAAACh&#10;AgAAZHJzL2Rvd25yZXYueG1sUEsFBgAAAAAEAAQA+QAAAI0DAAAAAA==&#10;" strokeweight="2pt">
                  <v:stroke endarrow="open"/>
                  <v:shadow on="t" opacity="24903f" mv:blur="40000f" origin=",.5" offset="0,20000emu"/>
                </v:shape>
                <v:shape id="Text Box 20" o:spid="_x0000_s1137" type="#_x0000_t202" style="position:absolute;left:-286285;top:2147534;width:1285102;height:33800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CuG4wgAA&#10;ANsAAAAPAAAAZHJzL2Rvd25yZXYueG1sRI9Ba8JAFITvBf/D8oTe6kaxxaauImrBg5dqvD+yr9nQ&#10;7NuQfZr477uFgsdhZr5hluvBN+pGXawDG5hOMlDEZbA1VwaK8+fLAlQUZItNYDJwpwjr1ehpibkN&#10;PX/R7SSVShCOORpwIm2udSwdeYyT0BIn7zt0HiXJrtK2wz7BfaNnWfamPdacFhy2tHVU/pyu3oCI&#10;3Uzvxd7Hw2U47nqXla9YGPM8HjYfoIQGeYT/2wdrYP4Of1/SD9Cr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gK4bjCAAAA2wAAAA8AAAAAAAAAAAAAAAAAlwIAAGRycy9kb3du&#10;cmV2LnhtbFBLBQYAAAAABAAEAPUAAACGAwAAAAA=&#10;" filled="f" stroked="f">
                  <v:textbox style="mso-fit-shape-to-text:t">
                    <w:txbxContent>
                      <w:p w14:paraId="07CB39A0" w14:textId="77777777" w:rsidR="00774981" w:rsidRDefault="00774981" w:rsidP="005909EE">
                        <w:pPr>
                          <w:pStyle w:val="NormalWeb"/>
                          <w:spacing w:before="0" w:beforeAutospacing="0" w:after="0" w:afterAutospacing="0"/>
                        </w:pPr>
                        <w:r>
                          <w:rPr>
                            <w:rFonts w:ascii="Cambria" w:eastAsia="MS Mincho" w:hAnsi="Cambria"/>
                            <w:color w:val="000000"/>
                            <w:kern w:val="24"/>
                            <w:sz w:val="24"/>
                            <w:szCs w:val="24"/>
                          </w:rPr>
                          <w:t>EPA, 1985</w:t>
                        </w:r>
                      </w:p>
                    </w:txbxContent>
                  </v:textbox>
                </v:shape>
                <v:rect id="Rectangle 50" o:spid="_x0000_s1138" style="position:absolute;left:1238718;top:1887409;width:1285416;height:8988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V8xwAAA&#10;ANsAAAAPAAAAZHJzL2Rvd25yZXYueG1sRE/Pa4MwFL4P9j+EN9htxgotxRlLKWzzsoNtd38zb0Y0&#10;L2Jidf/9chj0+PH9Lg6rHcSNJt85VrBJUhDEjdMdtwqul7eXPQgfkDUOjknBL3k4lI8PBebaLVzT&#10;7RxaEUPY56jAhDDmUvrGkEWfuJE4cj9ushginFqpJ1xiuB1klqY7abHj2GBwpJOhpj/PVsGH77O0&#10;+qy+u6Gd3782dbbtjVXq+Wk9voIItIa7+N9daQXbuD5+iT9Aln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1+V8xwAAAANsAAAAPAAAAAAAAAAAAAAAAAJcCAABkcnMvZG93bnJl&#10;di54bWxQSwUGAAAAAAQABAD1AAAAhAMAAAAA&#10;" filled="f" strokecolor="black [3213]">
                  <v:shadow on="t" opacity="22937f" mv:blur="40000f" origin=",.5" offset="0,23000emu"/>
                  <v:textbox>
                    <w:txbxContent>
                      <w:p w14:paraId="1905B165" w14:textId="77777777" w:rsidR="00774981" w:rsidRDefault="00774981" w:rsidP="005909EE">
                        <w:pPr>
                          <w:pStyle w:val="NormalWeb"/>
                          <w:spacing w:before="0" w:beforeAutospacing="0" w:after="0" w:afterAutospacing="0"/>
                          <w:jc w:val="center"/>
                        </w:pPr>
                        <w:r>
                          <w:rPr>
                            <w:rFonts w:asciiTheme="minorHAnsi" w:eastAsia="MS Mincho" w:hAnsi="Cambria"/>
                            <w:color w:val="000000"/>
                            <w:kern w:val="24"/>
                            <w:sz w:val="24"/>
                            <w:szCs w:val="24"/>
                          </w:rPr>
                          <w:t>Sludge Incineration</w:t>
                        </w:r>
                      </w:p>
                    </w:txbxContent>
                  </v:textbox>
                </v:rect>
                <v:shape id="Right Brace 51" o:spid="_x0000_s1139" type="#_x0000_t88" style="position:absolute;left:822204;top:1876768;width:317805;height:898813;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l1phxgAA&#10;ANsAAAAPAAAAZHJzL2Rvd25yZXYueG1sRI9ba8JAFITfC/0PyxH6phtblBJdRQq19ULBy4O+HbIn&#10;2dDs2ZDdxvjvXUHo4zAz3zDTeWcr0VLjS8cKhoMEBHHmdMmFguPhs/8OwgdkjZVjUnAlD/PZ89MU&#10;U+0uvKN2HwoRIexTVGBCqFMpfWbIoh+4mjh6uWsshiibQuoGLxFuK/maJGNpseS4YLCmD0PZ7/7P&#10;KviqNqvRqd0ulz9ns0rKfJy/rddKvfS6xQREoC78hx/tb61gNIT7l/gD5OwG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Sl1phxgAAANsAAAAPAAAAAAAAAAAAAAAAAJcCAABkcnMv&#10;ZG93bnJldi54bWxQSwUGAAAAAAQABAD1AAAAigMAAAAA&#10;" adj="636" strokecolor="#b0a812" strokeweight="2pt">
                  <v:shadow on="t" opacity="24903f" mv:blur="40000f" origin=",.5" offset="0,20000emu"/>
                  <v:textbox>
                    <w:txbxContent>
                      <w:p w14:paraId="7F15EEE9" w14:textId="77777777" w:rsidR="00774981" w:rsidRDefault="00774981" w:rsidP="005909EE">
                        <w:pPr>
                          <w:pStyle w:val="NormalWeb"/>
                          <w:spacing w:before="0" w:beforeAutospacing="0" w:after="200" w:afterAutospacing="0" w:line="276" w:lineRule="auto"/>
                        </w:pPr>
                        <w:r>
                          <w:rPr>
                            <w:rFonts w:asciiTheme="minorHAnsi" w:eastAsia="Times New Roman" w:hAnsi="Cambria"/>
                            <w:color w:val="000000" w:themeColor="text1"/>
                            <w:kern w:val="24"/>
                            <w:sz w:val="24"/>
                            <w:szCs w:val="24"/>
                          </w:rPr>
                          <w:t> </w:t>
                        </w:r>
                      </w:p>
                    </w:txbxContent>
                  </v:textbox>
                </v:shape>
                <v:rect id="Rectangle 52" o:spid="_x0000_s1140" style="position:absolute;left:6157994;top:707692;width:1285416;height:8988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Z2TdwwAA&#10;ANsAAAAPAAAAZHJzL2Rvd25yZXYueG1sRI/BasMwEETvhfyD2EBvtRxDSnGshBBI60sPdtv7xtpY&#10;xtbKWEri/n1VCOQ4zMwbptjNdhBXmnznWMEqSUEQN0533Cr4/jq+vIHwAVnj4JgU/JKH3XbxVGCu&#10;3Y0rutahFRHCPkcFJoQxl9I3hiz6xI3E0Tu7yWKIcmqlnvAW4XaQWZq+SosdxwWDIx0MNX19sQo+&#10;fJ+l5Wd56ob28v6zqrJ1b6xSz8t5vwERaA6P8L1dagXrDP6/xB8gt3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qZ2TdwwAAANsAAAAPAAAAAAAAAAAAAAAAAJcCAABkcnMvZG93&#10;bnJldi54bWxQSwUGAAAAAAQABAD1AAAAhwMAAAAA&#10;" filled="f" strokecolor="black [3213]">
                  <v:shadow on="t" opacity="22937f" mv:blur="40000f" origin=",.5" offset="0,23000emu"/>
                  <v:textbox>
                    <w:txbxContent>
                      <w:p w14:paraId="2093155C" w14:textId="77777777" w:rsidR="00774981" w:rsidRDefault="00774981" w:rsidP="005909EE">
                        <w:pPr>
                          <w:pStyle w:val="NormalWeb"/>
                          <w:spacing w:before="0" w:beforeAutospacing="0" w:after="0" w:afterAutospacing="0"/>
                          <w:jc w:val="center"/>
                        </w:pPr>
                        <w:r>
                          <w:rPr>
                            <w:rFonts w:asciiTheme="minorHAnsi" w:eastAsia="MS Mincho" w:hAnsi="Cambria"/>
                            <w:color w:val="000000"/>
                            <w:kern w:val="24"/>
                            <w:sz w:val="24"/>
                            <w:szCs w:val="24"/>
                          </w:rPr>
                          <w:t>O&amp;M Costs</w:t>
                        </w:r>
                      </w:p>
                    </w:txbxContent>
                  </v:textbox>
                </v:rect>
                <v:shape id="Straight Arrow Connector 53" o:spid="_x0000_s1141" type="#_x0000_t32" style="position:absolute;left:2524134;top:1177781;width:430438;height:1159035;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H/XN8IAAADbAAAADwAAAGRycy9kb3ducmV2LnhtbESP0WrCQBRE3wv+w3IF3+omikVSVxGL&#10;0CfB1A+4Zm+zabN3k+yq0a93BcHHYWbOMItVb2txps5XjhWk4wQEceF0xaWCw8/2fQ7CB2SNtWNS&#10;cCUPq+XgbYGZdhfe0zkPpYgQ9hkqMCE0mZS+MGTRj11DHL1f11kMUXal1B1eItzWcpIkH9JixXHB&#10;YEMbQ8V/frIKTruv9tZig/462eZ4NOmx/UuVGg379SeIQH14hZ/tb61gNoXHl/gD5PIO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9H/XN8IAAADbAAAADwAAAAAAAAAAAAAA&#10;AAChAgAAZHJzL2Rvd25yZXYueG1sUEsFBgAAAAAEAAQA+QAAAJADAAAAAA==&#10;" strokeweight="2pt">
                  <v:stroke endarrow="open"/>
                  <v:shadow on="t" opacity="24903f" mv:blur="40000f" origin=",.5" offset="0,20000emu"/>
                </v:shape>
                <v:shape id="Straight Arrow Connector 109" o:spid="_x0000_s1142" type="#_x0000_t32" style="position:absolute;left:4239988;top:2329907;width:216738;height:690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RMR4sQAAADcAAAADwAAAGRycy9kb3ducmV2LnhtbERP22rCQBB9L/gPywh9qxsLDTW6CaIU&#10;eqGIGtDHITsmwexsyK5J+vfdQsG3OZzrrLLRNKKnztWWFcxnEQjiwuqaSwX58e3pFYTzyBoby6Tg&#10;hxxk6eRhhYm2A++pP/hShBB2CSqovG8TKV1RkUE3sy1x4C62M+gD7EqpOxxCuGnkcxTF0mDNoaHC&#10;ljYVFdfDzSj4tC86/zrfdtfvfrs7D6ePPI5bpR6n43oJwtPo7+J/97sO86MF/D0TLpDpL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5ExHixAAAANwAAAAPAAAAAAAAAAAA&#10;AAAAAKECAABkcnMvZG93bnJldi54bWxQSwUGAAAAAAQABAD5AAAAkgMAAAAA&#10;" strokeweight="2pt">
                  <v:stroke endarrow="open"/>
                  <v:shadow on="t" opacity="24903f" mv:blur="40000f" origin=",.5" offset="0,20000emu"/>
                </v:shape>
                <v:shape id="Right Brace 112" o:spid="_x0000_s1143" type="#_x0000_t88" style="position:absolute;left:1751057;top:-139160;width:207266;height:1285416;rotation:-9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B02nxAAA&#10;ANwAAAAPAAAAZHJzL2Rvd25yZXYueG1sRE9La8JAEL4L/Q/LFLzpRtEiMRuRhhaph9L4AG9DdpqE&#10;ZmfT7BrTf+8WCr3Nx/ecZDOYRvTUudqygtk0AkFcWF1zqeB4eJmsQDiPrLGxTAp+yMEmfRglGGt7&#10;4w/qc1+KEMIuRgWV920spSsqMuimtiUO3KftDPoAu1LqDm8h3DRyHkVP0mDNoaHClp4rKr7yq1Gw&#10;OGWYn6J+e8lem+X+Pfte4vlNqfHjsF2D8DT4f/Gfe6fD/Nkcfp8JF8j0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WwdNp8QAAADcAAAADwAAAAAAAAAAAAAAAACXAgAAZHJzL2Rv&#10;d25yZXYueG1sUEsFBgAAAAAEAAQA9QAAAIgDAAAAAA==&#10;" adj="290" strokecolor="#b0a812" strokeweight="2pt">
                  <v:shadow on="t" opacity="24903f" mv:blur="40000f" origin=",.5" offset="0,20000emu"/>
                  <v:textbox>
                    <w:txbxContent>
                      <w:p w14:paraId="3B6E8179" w14:textId="77777777" w:rsidR="00774981" w:rsidRDefault="00774981" w:rsidP="005909EE">
                        <w:pPr>
                          <w:pStyle w:val="NormalWeb"/>
                          <w:spacing w:before="0" w:beforeAutospacing="0" w:after="200" w:afterAutospacing="0" w:line="276" w:lineRule="auto"/>
                        </w:pPr>
                        <w:r>
                          <w:rPr>
                            <w:rFonts w:asciiTheme="minorHAnsi" w:eastAsia="Times New Roman" w:hAnsi="Cambria"/>
                            <w:color w:val="000000" w:themeColor="text1"/>
                            <w:kern w:val="24"/>
                            <w:sz w:val="24"/>
                            <w:szCs w:val="24"/>
                          </w:rPr>
                          <w:t> </w:t>
                        </w:r>
                      </w:p>
                    </w:txbxContent>
                  </v:textbox>
                </v:shape>
                <v:shape id="Text Box 113" o:spid="_x0000_s1144" type="#_x0000_t202" style="position:absolute;left:1288282;top:-143156;width:1285102;height:5622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37pTwAAA&#10;ANwAAAAPAAAAZHJzL2Rvd25yZXYueG1sRE9La8JAEL4X+h+WKfRWN7FUSnQV8QEeetHG+5CdZkOz&#10;syE7mvjvXaHQ23x8z1msRt+qK/WxCWwgn2SgiKtgG64NlN/7t09QUZAttoHJwI0irJbPTwssbBj4&#10;SNeT1CqFcCzQgBPpCq1j5chjnISOOHE/ofcoCfa1tj0OKdy3epplM+2x4dTgsKONo+r3dPEGROw6&#10;v5U7Hw/n8Ws7uKz6wNKY15dxPQclNMq/+M99sGl+/g6PZ9IFenkH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r37pTwAAAANwAAAAPAAAAAAAAAAAAAAAAAJcCAABkcnMvZG93bnJl&#10;di54bWxQSwUGAAAAAAQABAD1AAAAhAMAAAAA&#10;" filled="f" stroked="f">
                  <v:textbox style="mso-fit-shape-to-text:t">
                    <w:txbxContent>
                      <w:p w14:paraId="7A6FBCF9" w14:textId="77777777" w:rsidR="00774981" w:rsidRDefault="00774981" w:rsidP="005909EE">
                        <w:pPr>
                          <w:pStyle w:val="NormalWeb"/>
                          <w:spacing w:before="0" w:beforeAutospacing="0" w:after="0" w:afterAutospacing="0"/>
                          <w:rPr>
                            <w:rFonts w:ascii="Cambria" w:eastAsia="MS Mincho" w:hAnsi="Cambria"/>
                            <w:color w:val="000000"/>
                            <w:kern w:val="24"/>
                            <w:sz w:val="24"/>
                            <w:szCs w:val="24"/>
                          </w:rPr>
                        </w:pPr>
                        <w:proofErr w:type="spellStart"/>
                        <w:r>
                          <w:rPr>
                            <w:rFonts w:ascii="Cambria" w:eastAsia="MS Mincho" w:hAnsi="Cambria"/>
                            <w:color w:val="000000"/>
                            <w:kern w:val="24"/>
                            <w:sz w:val="24"/>
                            <w:szCs w:val="24"/>
                          </w:rPr>
                          <w:t>Milbrandt</w:t>
                        </w:r>
                        <w:proofErr w:type="spellEnd"/>
                      </w:p>
                      <w:p w14:paraId="09C09D8A" w14:textId="2BB1A607" w:rsidR="00774981" w:rsidRDefault="00774981" w:rsidP="005909EE">
                        <w:pPr>
                          <w:pStyle w:val="NormalWeb"/>
                          <w:spacing w:before="0" w:beforeAutospacing="0" w:after="0" w:afterAutospacing="0"/>
                        </w:pPr>
                        <w:r>
                          <w:rPr>
                            <w:rFonts w:ascii="Cambria" w:eastAsia="MS Mincho" w:hAnsi="Cambria"/>
                            <w:color w:val="000000"/>
                            <w:kern w:val="24"/>
                            <w:sz w:val="24"/>
                            <w:szCs w:val="24"/>
                          </w:rPr>
                          <w:t xml:space="preserve"> et al, 2017</w:t>
                        </w:r>
                      </w:p>
                    </w:txbxContent>
                  </v:textbox>
                </v:shape>
                <v:rect id="Rectangle 114" o:spid="_x0000_s1145" style="position:absolute;left:1237106;top:698815;width:1285416;height:8988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L1llwQAA&#10;ANwAAAAPAAAAZHJzL2Rvd25yZXYueG1sRE9Ni8IwEL0v+B/CCN7WtMVdpBpFBLWXPeiu97EZm9Jm&#10;Upqo9d+bhYW9zeN9znI92Fbcqfe1YwXpNAFBXDpdc6Xg53v3PgfhA7LG1jEpeJKH9Wr0tsRcuwcf&#10;6X4KlYgh7HNUYELocil9aciin7qOOHJX11sMEfaV1D0+YrhtZZYkn9JizbHBYEdbQ2VzulkFB99k&#10;SfFVXOq2uu3P6TH7aIxVajIeNgsQgYbwL/5zFzrOT2fw+0y8QK5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GC9ZZcEAAADcAAAADwAAAAAAAAAAAAAAAACXAgAAZHJzL2Rvd25y&#10;ZXYueG1sUEsFBgAAAAAEAAQA9QAAAIUDAAAAAA==&#10;" filled="f" strokecolor="black [3213]">
                  <v:shadow on="t" opacity="22937f" mv:blur="40000f" origin=",.5" offset="0,23000emu"/>
                  <v:textbox>
                    <w:txbxContent>
                      <w:p w14:paraId="69F412A9" w14:textId="09C445B5" w:rsidR="00774981" w:rsidRDefault="00774981" w:rsidP="005909EE">
                        <w:pPr>
                          <w:pStyle w:val="NormalWeb"/>
                          <w:spacing w:before="0" w:beforeAutospacing="0" w:after="0" w:afterAutospacing="0"/>
                          <w:jc w:val="center"/>
                        </w:pPr>
                        <w:r>
                          <w:rPr>
                            <w:rFonts w:asciiTheme="minorHAnsi" w:eastAsia="MS Mincho" w:hAnsi="Cambria"/>
                            <w:color w:val="000000"/>
                            <w:kern w:val="24"/>
                          </w:rPr>
                          <w:t>Sludge Production in Wet Tons</w:t>
                        </w:r>
                      </w:p>
                    </w:txbxContent>
                  </v:textbox>
                </v:rect>
                <w10:anchorlock/>
              </v:group>
            </w:pict>
          </mc:Fallback>
        </mc:AlternateContent>
      </w:r>
    </w:p>
    <w:p w14:paraId="16AEEA78" w14:textId="07BD63AE" w:rsidR="005909EE" w:rsidRDefault="00545E7D" w:rsidP="00545E7D">
      <w:pPr>
        <w:pStyle w:val="Caption"/>
        <w:jc w:val="center"/>
      </w:pPr>
      <w:r>
        <w:t xml:space="preserve">Figure </w:t>
      </w:r>
      <w:r w:rsidR="00C37C5F">
        <w:fldChar w:fldCharType="begin"/>
      </w:r>
      <w:r w:rsidR="00C37C5F">
        <w:instrText xml:space="preserve"> SEQ Figure \* ARABIC </w:instrText>
      </w:r>
      <w:r w:rsidR="00C37C5F">
        <w:fldChar w:fldCharType="separate"/>
      </w:r>
      <w:r w:rsidR="002F1227">
        <w:rPr>
          <w:noProof/>
        </w:rPr>
        <w:t>4</w:t>
      </w:r>
      <w:r w:rsidR="00C37C5F">
        <w:rPr>
          <w:noProof/>
        </w:rPr>
        <w:fldChar w:fldCharType="end"/>
      </w:r>
      <w:r>
        <w:t xml:space="preserve">: Cost evaluation </w:t>
      </w:r>
      <w:r w:rsidR="009B15F7">
        <w:t>framework</w:t>
      </w:r>
      <w:r>
        <w:t xml:space="preserve"> for sewage sludge incineration.</w:t>
      </w:r>
    </w:p>
    <w:p w14:paraId="6B6D197E" w14:textId="548825E0" w:rsidR="005F4DF4" w:rsidRPr="005F4DF4" w:rsidRDefault="005F4DF4" w:rsidP="00960159">
      <w:pPr>
        <w:pStyle w:val="Heading3"/>
      </w:pPr>
      <w:r>
        <w:t>4.3.3 Long Term Storage</w:t>
      </w:r>
    </w:p>
    <w:p w14:paraId="1896C317" w14:textId="4D51CBE5" w:rsidR="00545E7D" w:rsidRPr="00545E7D" w:rsidRDefault="00041D85" w:rsidP="00545E7D">
      <w:r>
        <w:t>Sewage sludge long-term storage is used by a small percentage of POTWs.</w:t>
      </w:r>
      <w:r w:rsidR="002520D2">
        <w:fldChar w:fldCharType="begin" w:fldLock="1"/>
      </w:r>
      <w:r w:rsidR="002520D2">
        <w:instrText>ADDIN CSL_CITATION { "citationItems" : [ { "id" : "ITEM-1", "itemData" : { "author" : [ { "dropping-particle" : "", "family" : "NEBRA", "given" : "", "non-dropping-particle" : "", "parse-names" : false, "suffix" : "" } ], "id" : "ITEM-1", "issued" : { "date-parts" : [ [ "2007" ] ] }, "publisher" : "North East Biosolids and Residuals Association (NEBRA)", "title" : "A National Biosolids Regulation, Quality, End Use &amp; Disposal Survey", "type" : "report" }, "uris" : [ "http://www.mendeley.com/documents/?uuid=60fa81dd-dafe-4993-93d6-43bab3d58de6" ] } ], "mendeley" : { "formattedCitation" : "[7]", "plainTextFormattedCitation" : "[7]", "previouslyFormattedCitation" : "[7]" }, "properties" : { "noteIndex" : 8 }, "schema" : "https://github.com/citation-style-language/schema/raw/master/csl-citation.json" }</w:instrText>
      </w:r>
      <w:r w:rsidR="002520D2">
        <w:fldChar w:fldCharType="separate"/>
      </w:r>
      <w:r w:rsidR="002520D2" w:rsidRPr="002520D2">
        <w:rPr>
          <w:noProof/>
        </w:rPr>
        <w:t>[7]</w:t>
      </w:r>
      <w:r w:rsidR="002520D2">
        <w:fldChar w:fldCharType="end"/>
      </w:r>
      <w:r>
        <w:t xml:space="preserve"> Cost of this technology is directly </w:t>
      </w:r>
      <w:r w:rsidR="0055153C">
        <w:t xml:space="preserve">dependent </w:t>
      </w:r>
      <w:r>
        <w:t xml:space="preserve">on both the tons of sludge produced and the amount of time the sludge is to be stored. </w:t>
      </w:r>
      <w:r w:rsidR="00D81114">
        <w:t xml:space="preserve">The time of storage was not reported within the </w:t>
      </w:r>
      <w:r w:rsidR="00FB7471">
        <w:t>NEBRA</w:t>
      </w:r>
      <w:r w:rsidR="00D81114">
        <w:t xml:space="preserve"> report used in this analysis</w:t>
      </w:r>
      <w:r w:rsidR="00325D13">
        <w:t>; therefore</w:t>
      </w:r>
      <w:r w:rsidR="00CD7B81">
        <w:t>,</w:t>
      </w:r>
      <w:r w:rsidR="00D81114">
        <w:t xml:space="preserve"> was assumed to be 180 days. </w:t>
      </w:r>
      <w:r w:rsidR="00585481">
        <w:t>Cost evaluation framework to determining sludge long-term storage is shown in Figure 6.</w:t>
      </w:r>
    </w:p>
    <w:p w14:paraId="37EA8DDF" w14:textId="77777777" w:rsidR="009B15F7" w:rsidRDefault="00617BD8" w:rsidP="009B15F7">
      <w:pPr>
        <w:keepNext/>
        <w:jc w:val="center"/>
      </w:pPr>
      <w:r w:rsidRPr="00617BD8">
        <w:rPr>
          <w:noProof/>
        </w:rPr>
        <mc:AlternateContent>
          <mc:Choice Requires="wpg">
            <w:drawing>
              <wp:inline distT="0" distB="0" distL="0" distR="0" wp14:anchorId="05A3E54E" wp14:editId="54E37DA7">
                <wp:extent cx="6057900" cy="2411291"/>
                <wp:effectExtent l="0" t="0" r="88900" b="103505"/>
                <wp:docPr id="115" name="Group 99"/>
                <wp:cNvGraphicFramePr/>
                <a:graphic xmlns:a="http://schemas.openxmlformats.org/drawingml/2006/main">
                  <a:graphicData uri="http://schemas.microsoft.com/office/word/2010/wordprocessingGroup">
                    <wpg:wgp>
                      <wpg:cNvGrpSpPr/>
                      <wpg:grpSpPr>
                        <a:xfrm>
                          <a:off x="0" y="0"/>
                          <a:ext cx="6057900" cy="2411291"/>
                          <a:chOff x="-143169" y="-234592"/>
                          <a:chExt cx="7587961" cy="3020814"/>
                        </a:xfrm>
                      </wpg:grpSpPr>
                      <wps:wsp>
                        <wps:cNvPr id="116" name="Straight Arrow Connector 116"/>
                        <wps:cNvCnPr/>
                        <wps:spPr>
                          <a:xfrm flipV="1">
                            <a:off x="5930729" y="2307502"/>
                            <a:ext cx="228647" cy="18673"/>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17" name="Right Brace 117"/>
                        <wps:cNvSpPr/>
                        <wps:spPr>
                          <a:xfrm rot="5400000" flipH="1">
                            <a:off x="5171020" y="-152528"/>
                            <a:ext cx="234002" cy="1285416"/>
                          </a:xfrm>
                          <a:prstGeom prst="rightBrace">
                            <a:avLst/>
                          </a:prstGeom>
                          <a:ln>
                            <a:solidFill>
                              <a:srgbClr val="B0A812"/>
                            </a:solidFill>
                          </a:ln>
                        </wps:spPr>
                        <wps:style>
                          <a:lnRef idx="2">
                            <a:schemeClr val="accent1"/>
                          </a:lnRef>
                          <a:fillRef idx="0">
                            <a:schemeClr val="accent1"/>
                          </a:fillRef>
                          <a:effectRef idx="1">
                            <a:schemeClr val="accent1"/>
                          </a:effectRef>
                          <a:fontRef idx="minor">
                            <a:schemeClr val="tx1"/>
                          </a:fontRef>
                        </wps:style>
                        <wps:txbx>
                          <w:txbxContent>
                            <w:p w14:paraId="015C0972" w14:textId="77777777" w:rsidR="00774981" w:rsidRDefault="00774981" w:rsidP="00617BD8">
                              <w:pPr>
                                <w:pStyle w:val="NormalWeb"/>
                                <w:spacing w:before="0" w:beforeAutospacing="0" w:after="200" w:afterAutospacing="0" w:line="276" w:lineRule="auto"/>
                              </w:pPr>
                              <w:r>
                                <w:rPr>
                                  <w:rFonts w:asciiTheme="minorHAnsi" w:eastAsia="Times New Roman" w:hAnsi="Cambria"/>
                                  <w:color w:val="000000" w:themeColor="text1"/>
                                  <w:kern w:val="24"/>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8" name="Rectangle 118"/>
                        <wps:cNvSpPr/>
                        <wps:spPr>
                          <a:xfrm>
                            <a:off x="6159376" y="1858095"/>
                            <a:ext cx="1285416" cy="898813"/>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1A202672" w14:textId="77777777" w:rsidR="00774981" w:rsidRDefault="00774981" w:rsidP="00617BD8">
                              <w:pPr>
                                <w:pStyle w:val="NormalWeb"/>
                                <w:spacing w:before="0" w:beforeAutospacing="0" w:after="0" w:afterAutospacing="0"/>
                                <w:jc w:val="center"/>
                              </w:pPr>
                              <w:r>
                                <w:rPr>
                                  <w:rFonts w:asciiTheme="minorHAnsi" w:eastAsia="MS Mincho" w:hAnsi="Cambria"/>
                                  <w:color w:val="000000"/>
                                  <w:kern w:val="24"/>
                                  <w:sz w:val="28"/>
                                  <w:szCs w:val="28"/>
                                </w:rPr>
                                <w:t>Capital Cos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9" name="Rectangle 119"/>
                        <wps:cNvSpPr/>
                        <wps:spPr>
                          <a:xfrm>
                            <a:off x="4645314" y="720473"/>
                            <a:ext cx="1285416" cy="898813"/>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7C0D62B3" w14:textId="77777777" w:rsidR="00774981" w:rsidRPr="00617BD8" w:rsidRDefault="00774981" w:rsidP="00617BD8">
                              <w:pPr>
                                <w:pStyle w:val="NormalWeb"/>
                                <w:spacing w:before="0" w:beforeAutospacing="0" w:after="0" w:afterAutospacing="0"/>
                                <w:jc w:val="center"/>
                                <w:rPr>
                                  <w:sz w:val="16"/>
                                </w:rPr>
                              </w:pPr>
                              <w:r w:rsidRPr="00617BD8">
                                <w:rPr>
                                  <w:rFonts w:asciiTheme="minorHAnsi" w:eastAsia="MS Mincho" w:hAnsi="Cambria"/>
                                  <w:color w:val="000000"/>
                                  <w:kern w:val="24"/>
                                  <w:szCs w:val="24"/>
                                </w:rPr>
                                <w:t xml:space="preserve">Labor, Fuel and Electricity Cost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0" name="Text Box 20"/>
                        <wps:cNvSpPr txBox="1"/>
                        <wps:spPr>
                          <a:xfrm>
                            <a:off x="4724580" y="-39583"/>
                            <a:ext cx="1286136" cy="375483"/>
                          </a:xfrm>
                          <a:prstGeom prst="rect">
                            <a:avLst/>
                          </a:prstGeom>
                          <a:noFill/>
                        </wps:spPr>
                        <wps:txbx>
                          <w:txbxContent>
                            <w:p w14:paraId="4902F370" w14:textId="77777777" w:rsidR="00774981" w:rsidRDefault="00774981" w:rsidP="00617BD8">
                              <w:pPr>
                                <w:pStyle w:val="NormalWeb"/>
                                <w:spacing w:before="0" w:beforeAutospacing="0" w:after="0" w:afterAutospacing="0"/>
                              </w:pPr>
                              <w:r>
                                <w:rPr>
                                  <w:rFonts w:ascii="Cambria" w:eastAsia="MS Mincho" w:hAnsi="Cambria"/>
                                  <w:color w:val="000000"/>
                                  <w:kern w:val="24"/>
                                  <w:sz w:val="28"/>
                                  <w:szCs w:val="28"/>
                                </w:rPr>
                                <w:t>BLS, EIA</w:t>
                              </w:r>
                            </w:p>
                          </w:txbxContent>
                        </wps:txbx>
                        <wps:bodyPr wrap="square" rtlCol="0">
                          <a:spAutoFit/>
                        </wps:bodyPr>
                      </wps:wsp>
                      <wps:wsp>
                        <wps:cNvPr id="121" name="Rectangle 121"/>
                        <wps:cNvSpPr/>
                        <wps:spPr>
                          <a:xfrm>
                            <a:off x="2954572" y="1880500"/>
                            <a:ext cx="1285416" cy="898813"/>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283896C3" w14:textId="77777777" w:rsidR="00774981" w:rsidRDefault="00774981" w:rsidP="00617BD8">
                              <w:pPr>
                                <w:pStyle w:val="NormalWeb"/>
                                <w:spacing w:before="0" w:beforeAutospacing="0" w:after="0" w:afterAutospacing="0"/>
                                <w:jc w:val="center"/>
                              </w:pPr>
                              <w:r>
                                <w:rPr>
                                  <w:rFonts w:asciiTheme="minorHAnsi" w:eastAsia="MS Mincho" w:hAnsi="Cambria"/>
                                  <w:color w:val="000000"/>
                                  <w:kern w:val="24"/>
                                  <w:sz w:val="24"/>
                                  <w:szCs w:val="24"/>
                                </w:rPr>
                                <w:t>Storage Residence Tim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2" name="Straight Arrow Connector 122"/>
                        <wps:cNvCnPr/>
                        <wps:spPr>
                          <a:xfrm flipV="1">
                            <a:off x="3597280" y="1619286"/>
                            <a:ext cx="1690742" cy="261214"/>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23" name="Straight Arrow Connector 123"/>
                        <wps:cNvCnPr/>
                        <wps:spPr>
                          <a:xfrm>
                            <a:off x="1879814" y="1597628"/>
                            <a:ext cx="1612" cy="289781"/>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24" name="Straight Arrow Connector 124"/>
                        <wps:cNvCnPr/>
                        <wps:spPr>
                          <a:xfrm flipV="1">
                            <a:off x="2524134" y="2329907"/>
                            <a:ext cx="430438" cy="6909"/>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25" name="Straight Arrow Connector 125"/>
                        <wps:cNvCnPr/>
                        <wps:spPr>
                          <a:xfrm flipV="1">
                            <a:off x="5930730" y="1157099"/>
                            <a:ext cx="227264" cy="12781"/>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26" name="Straight Arrow Connector 126"/>
                        <wps:cNvCnPr/>
                        <wps:spPr>
                          <a:xfrm flipV="1">
                            <a:off x="5288021" y="1619286"/>
                            <a:ext cx="1" cy="257482"/>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27" name="Text Box 20"/>
                        <wps:cNvSpPr txBox="1"/>
                        <wps:spPr>
                          <a:xfrm>
                            <a:off x="-143169" y="2108479"/>
                            <a:ext cx="1285340" cy="338094"/>
                          </a:xfrm>
                          <a:prstGeom prst="rect">
                            <a:avLst/>
                          </a:prstGeom>
                          <a:noFill/>
                        </wps:spPr>
                        <wps:txbx>
                          <w:txbxContent>
                            <w:p w14:paraId="788D0B53" w14:textId="77777777" w:rsidR="00774981" w:rsidRDefault="00774981" w:rsidP="00617BD8">
                              <w:pPr>
                                <w:pStyle w:val="NormalWeb"/>
                                <w:spacing w:before="0" w:beforeAutospacing="0" w:after="0" w:afterAutospacing="0"/>
                              </w:pPr>
                              <w:r>
                                <w:rPr>
                                  <w:rFonts w:ascii="Cambria" w:eastAsia="MS Mincho" w:hAnsi="Cambria"/>
                                  <w:color w:val="000000"/>
                                  <w:kern w:val="24"/>
                                  <w:sz w:val="24"/>
                                  <w:szCs w:val="24"/>
                                </w:rPr>
                                <w:t>EPA, 1985</w:t>
                              </w:r>
                            </w:p>
                          </w:txbxContent>
                        </wps:txbx>
                        <wps:bodyPr wrap="square" rtlCol="0">
                          <a:spAutoFit/>
                        </wps:bodyPr>
                      </wps:wsp>
                      <wps:wsp>
                        <wps:cNvPr id="128" name="Rectangle 128"/>
                        <wps:cNvSpPr/>
                        <wps:spPr>
                          <a:xfrm>
                            <a:off x="1238718" y="1887409"/>
                            <a:ext cx="1285416" cy="898813"/>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380E19A2" w14:textId="77777777" w:rsidR="00774981" w:rsidRDefault="00774981" w:rsidP="00617BD8">
                              <w:pPr>
                                <w:pStyle w:val="NormalWeb"/>
                                <w:spacing w:before="0" w:beforeAutospacing="0" w:after="0" w:afterAutospacing="0"/>
                                <w:jc w:val="center"/>
                              </w:pPr>
                              <w:r>
                                <w:rPr>
                                  <w:rFonts w:asciiTheme="minorHAnsi" w:eastAsia="MS Mincho" w:hAnsi="Cambria"/>
                                  <w:color w:val="000000"/>
                                  <w:kern w:val="24"/>
                                  <w:sz w:val="24"/>
                                  <w:szCs w:val="24"/>
                                </w:rPr>
                                <w:t>Sludge Long Term Storag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ight Brace 129"/>
                        <wps:cNvSpPr/>
                        <wps:spPr>
                          <a:xfrm flipH="1">
                            <a:off x="822204" y="1876768"/>
                            <a:ext cx="317805" cy="898813"/>
                          </a:xfrm>
                          <a:prstGeom prst="rightBrace">
                            <a:avLst/>
                          </a:prstGeom>
                          <a:ln>
                            <a:solidFill>
                              <a:srgbClr val="B0A812"/>
                            </a:solidFill>
                          </a:ln>
                        </wps:spPr>
                        <wps:style>
                          <a:lnRef idx="2">
                            <a:schemeClr val="accent1"/>
                          </a:lnRef>
                          <a:fillRef idx="0">
                            <a:schemeClr val="accent1"/>
                          </a:fillRef>
                          <a:effectRef idx="1">
                            <a:schemeClr val="accent1"/>
                          </a:effectRef>
                          <a:fontRef idx="minor">
                            <a:schemeClr val="tx1"/>
                          </a:fontRef>
                        </wps:style>
                        <wps:txbx>
                          <w:txbxContent>
                            <w:p w14:paraId="0E85A67B" w14:textId="77777777" w:rsidR="00774981" w:rsidRDefault="00774981" w:rsidP="00617BD8">
                              <w:pPr>
                                <w:pStyle w:val="NormalWeb"/>
                                <w:spacing w:before="0" w:beforeAutospacing="0" w:after="200" w:afterAutospacing="0" w:line="276" w:lineRule="auto"/>
                              </w:pPr>
                              <w:r>
                                <w:rPr>
                                  <w:rFonts w:asciiTheme="minorHAnsi" w:eastAsia="Times New Roman" w:hAnsi="Cambria"/>
                                  <w:color w:val="000000" w:themeColor="text1"/>
                                  <w:kern w:val="24"/>
                                  <w:sz w:val="24"/>
                                  <w:szCs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0" name="Rectangle 130"/>
                        <wps:cNvSpPr/>
                        <wps:spPr>
                          <a:xfrm>
                            <a:off x="6157994" y="707692"/>
                            <a:ext cx="1285416" cy="898813"/>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4865D0F" w14:textId="77777777" w:rsidR="00774981" w:rsidRDefault="00774981" w:rsidP="00617BD8">
                              <w:pPr>
                                <w:pStyle w:val="NormalWeb"/>
                                <w:spacing w:before="0" w:beforeAutospacing="0" w:after="0" w:afterAutospacing="0"/>
                                <w:jc w:val="center"/>
                              </w:pPr>
                              <w:r>
                                <w:rPr>
                                  <w:rFonts w:asciiTheme="minorHAnsi" w:eastAsia="MS Mincho" w:hAnsi="Cambria"/>
                                  <w:color w:val="000000"/>
                                  <w:kern w:val="24"/>
                                  <w:sz w:val="24"/>
                                  <w:szCs w:val="24"/>
                                </w:rPr>
                                <w:t>O&amp;M Cos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1" name="Straight Arrow Connector 131"/>
                        <wps:cNvCnPr/>
                        <wps:spPr>
                          <a:xfrm flipV="1">
                            <a:off x="4239988" y="2326175"/>
                            <a:ext cx="405325" cy="3732"/>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32" name="Right Brace 132"/>
                        <wps:cNvSpPr/>
                        <wps:spPr>
                          <a:xfrm rot="5400000" flipH="1">
                            <a:off x="1751057" y="-139160"/>
                            <a:ext cx="207266" cy="1285416"/>
                          </a:xfrm>
                          <a:prstGeom prst="rightBrace">
                            <a:avLst/>
                          </a:prstGeom>
                          <a:ln>
                            <a:solidFill>
                              <a:srgbClr val="B0A812"/>
                            </a:solidFill>
                          </a:ln>
                        </wps:spPr>
                        <wps:style>
                          <a:lnRef idx="2">
                            <a:schemeClr val="accent1"/>
                          </a:lnRef>
                          <a:fillRef idx="0">
                            <a:schemeClr val="accent1"/>
                          </a:fillRef>
                          <a:effectRef idx="1">
                            <a:schemeClr val="accent1"/>
                          </a:effectRef>
                          <a:fontRef idx="minor">
                            <a:schemeClr val="tx1"/>
                          </a:fontRef>
                        </wps:style>
                        <wps:txbx>
                          <w:txbxContent>
                            <w:p w14:paraId="47DB057D" w14:textId="77777777" w:rsidR="00774981" w:rsidRDefault="00774981" w:rsidP="00617BD8">
                              <w:pPr>
                                <w:pStyle w:val="NormalWeb"/>
                                <w:spacing w:before="0" w:beforeAutospacing="0" w:after="200" w:afterAutospacing="0" w:line="276" w:lineRule="auto"/>
                              </w:pPr>
                              <w:r>
                                <w:rPr>
                                  <w:rFonts w:asciiTheme="minorHAnsi" w:eastAsia="Times New Roman" w:hAnsi="Cambria"/>
                                  <w:color w:val="000000" w:themeColor="text1"/>
                                  <w:kern w:val="24"/>
                                  <w:sz w:val="24"/>
                                  <w:szCs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3" name="Text Box 20"/>
                        <wps:cNvSpPr txBox="1"/>
                        <wps:spPr>
                          <a:xfrm>
                            <a:off x="1288522" y="-234592"/>
                            <a:ext cx="1284545" cy="562429"/>
                          </a:xfrm>
                          <a:prstGeom prst="rect">
                            <a:avLst/>
                          </a:prstGeom>
                          <a:noFill/>
                        </wps:spPr>
                        <wps:txbx>
                          <w:txbxContent>
                            <w:p w14:paraId="02F0691B" w14:textId="77777777" w:rsidR="00774981" w:rsidRDefault="00774981" w:rsidP="00617BD8">
                              <w:pPr>
                                <w:pStyle w:val="NormalWeb"/>
                                <w:spacing w:before="0" w:beforeAutospacing="0" w:after="0" w:afterAutospacing="0"/>
                                <w:rPr>
                                  <w:rFonts w:ascii="Cambria" w:eastAsia="MS Mincho" w:hAnsi="Cambria"/>
                                  <w:color w:val="000000"/>
                                  <w:kern w:val="24"/>
                                  <w:sz w:val="24"/>
                                  <w:szCs w:val="24"/>
                                </w:rPr>
                              </w:pPr>
                              <w:r>
                                <w:rPr>
                                  <w:rFonts w:ascii="Cambria" w:eastAsia="MS Mincho" w:hAnsi="Cambria"/>
                                  <w:color w:val="000000"/>
                                  <w:kern w:val="24"/>
                                  <w:sz w:val="24"/>
                                  <w:szCs w:val="24"/>
                                </w:rPr>
                                <w:t xml:space="preserve">Milbrandt </w:t>
                              </w:r>
                            </w:p>
                            <w:p w14:paraId="7F49CBED" w14:textId="5BFCD9F1" w:rsidR="00774981" w:rsidRDefault="00774981" w:rsidP="00617BD8">
                              <w:pPr>
                                <w:pStyle w:val="NormalWeb"/>
                                <w:spacing w:before="0" w:beforeAutospacing="0" w:after="0" w:afterAutospacing="0"/>
                              </w:pPr>
                              <w:r>
                                <w:rPr>
                                  <w:rFonts w:ascii="Cambria" w:eastAsia="MS Mincho" w:hAnsi="Cambria"/>
                                  <w:color w:val="000000"/>
                                  <w:kern w:val="24"/>
                                  <w:sz w:val="24"/>
                                  <w:szCs w:val="24"/>
                                </w:rPr>
                                <w:t>et al, 2017</w:t>
                              </w:r>
                            </w:p>
                          </w:txbxContent>
                        </wps:txbx>
                        <wps:bodyPr wrap="square" rtlCol="0">
                          <a:spAutoFit/>
                        </wps:bodyPr>
                      </wps:wsp>
                      <wps:wsp>
                        <wps:cNvPr id="134" name="Rectangle 134"/>
                        <wps:cNvSpPr/>
                        <wps:spPr>
                          <a:xfrm>
                            <a:off x="1237106" y="698815"/>
                            <a:ext cx="1285416" cy="898813"/>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F4DDC3D" w14:textId="6CE23483" w:rsidR="00774981" w:rsidRDefault="00774981" w:rsidP="00617BD8">
                              <w:pPr>
                                <w:pStyle w:val="NormalWeb"/>
                                <w:spacing w:before="0" w:beforeAutospacing="0" w:after="0" w:afterAutospacing="0"/>
                                <w:jc w:val="center"/>
                              </w:pPr>
                              <w:r>
                                <w:rPr>
                                  <w:rFonts w:asciiTheme="minorHAnsi" w:eastAsia="MS Mincho" w:hAnsi="Cambria"/>
                                  <w:color w:val="000000"/>
                                  <w:kern w:val="24"/>
                                </w:rPr>
                                <w:t>Sludge Production in Wet To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5" name="Rectangle 135"/>
                        <wps:cNvSpPr/>
                        <wps:spPr>
                          <a:xfrm>
                            <a:off x="4645313" y="1876768"/>
                            <a:ext cx="1285416" cy="898813"/>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4A8A915" w14:textId="77777777" w:rsidR="00774981" w:rsidRDefault="00774981" w:rsidP="00617BD8">
                              <w:pPr>
                                <w:pStyle w:val="NormalWeb"/>
                                <w:spacing w:before="0" w:beforeAutospacing="0" w:after="0" w:afterAutospacing="0"/>
                                <w:jc w:val="center"/>
                              </w:pPr>
                              <w:r>
                                <w:rPr>
                                  <w:rFonts w:asciiTheme="minorHAnsi" w:eastAsia="MS Mincho" w:hAnsi="Cambria"/>
                                  <w:color w:val="000000"/>
                                  <w:kern w:val="24"/>
                                  <w:sz w:val="28"/>
                                  <w:szCs w:val="28"/>
                                </w:rPr>
                                <w:t>Storage Volume Requir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05A3E54E" id="Group 99" o:spid="_x0000_s1146" style="width:477pt;height:189.85pt;mso-position-horizontal-relative:char;mso-position-vertical-relative:line" coordorigin="-143169,-234592" coordsize="7587961,3020814"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">
                <v:shape id="Straight Arrow Connector 116" o:spid="_x0000_s1147" type="#_x0000_t32" style="position:absolute;left:5930729;top:2307502;width:228647;height:18673;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eYRrsEAAADcAAAADwAAAGRycy9kb3ducmV2LnhtbERPzWrCQBC+F/oOyxR6azbxICVmlaII&#10;noSmfYAxO2Zjs7NJdjWJT+8WCr3Nx/c7xWayrbjR4BvHCrIkBUFcOd1wreD7a//2DsIHZI2tY1Iw&#10;k4fN+vmpwFy7kT/pVoZaxBD2OSowIXS5lL4yZNEnriOO3NkNFkOEQy31gGMMt61cpOlSWmw4Nhjs&#10;aGuo+imvVsH1uOvvPXbo58W+xJPJTv0lU+r1ZfpYgQg0hX/xn/ug4/xsCb/PxAvk+gE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55hGuwQAAANwAAAAPAAAAAAAAAAAAAAAA&#10;AKECAABkcnMvZG93bnJldi54bWxQSwUGAAAAAAQABAD5AAAAjwMAAAAA&#10;" strokeweight="2pt">
                  <v:stroke endarrow="open"/>
                  <v:shadow on="t" opacity="24903f" mv:blur="40000f" origin=",.5" offset="0,20000emu"/>
                </v:shape>
                <v:shape id="Right Brace 117" o:spid="_x0000_s1148" type="#_x0000_t88" style="position:absolute;left:5171020;top:-152528;width:234002;height:1285416;rotation:-9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7bp6wwAA&#10;ANwAAAAPAAAAZHJzL2Rvd25yZXYueG1sRI9Bi8IwEIXvwv6HMAveNK2HVauxyLIuQkGoLnsemrEt&#10;NpPSRK3+eiMI3mZ4b973Zpn2phEX6lxtWUE8jkAQF1bXXCr4O2xGMxDOI2tsLJOCGzlIVx+DJSba&#10;Xjmny96XIoSwS1BB5X2bSOmKigy6sW2Jg3a0nUEf1q6UusNrCDeNnETRlzRYcyBU2NJ3RcVpfzYB&#10;kv2433y+y3x+x21usn9t2olSw89+vQDhqfdv8+t6q0P9eArPZ8IEcvU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t7bp6wwAAANwAAAAPAAAAAAAAAAAAAAAAAJcCAABkcnMvZG93&#10;bnJldi54bWxQSwUGAAAAAAQABAD1AAAAhwMAAAAA&#10;" adj="328" strokecolor="#b0a812" strokeweight="2pt">
                  <v:shadow on="t" opacity="24903f" mv:blur="40000f" origin=",.5" offset="0,20000emu"/>
                  <v:textbox>
                    <w:txbxContent>
                      <w:p w14:paraId="015C0972" w14:textId="77777777" w:rsidR="00774981" w:rsidRDefault="00774981" w:rsidP="00617BD8">
                        <w:pPr>
                          <w:pStyle w:val="NormalWeb"/>
                          <w:spacing w:before="0" w:beforeAutospacing="0" w:after="200" w:afterAutospacing="0" w:line="276" w:lineRule="auto"/>
                        </w:pPr>
                        <w:r>
                          <w:rPr>
                            <w:rFonts w:asciiTheme="minorHAnsi" w:eastAsia="Times New Roman" w:hAnsi="Cambria"/>
                            <w:color w:val="000000" w:themeColor="text1"/>
                            <w:kern w:val="24"/>
                            <w:sz w:val="22"/>
                            <w:szCs w:val="22"/>
                          </w:rPr>
                          <w:t> </w:t>
                        </w:r>
                      </w:p>
                    </w:txbxContent>
                  </v:textbox>
                </v:shape>
                <v:rect id="Rectangle 118" o:spid="_x0000_s1149" style="position:absolute;left:6159376;top:1858095;width:1285416;height:8988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YlNgxAAA&#10;ANwAAAAPAAAAZHJzL2Rvd25yZXYueG1sRI9Ba8MwDIXvhf0Ho8FujZPAxsjqljLYlksP7dq7Fqtx&#10;SCyH2G2zfz8dCrtJvKf3Pq02sx/UlabYBTZQZDko4ibYjlsDx++P5SuomJAtDoHJwC9F2KwfFius&#10;bLjxnq6H1CoJ4VihAZfSWGkdG0ceYxZGYtHOYfKYZJ1abSe8SbgfdJnnL9pjx9LgcKR3R01/uHgD&#10;X7Ev83pX/3RDe/k8FfvyuXfemKfHefsGKtGc/s3369oKfiG08oxMoNd/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WJTYMQAAADcAAAADwAAAAAAAAAAAAAAAACXAgAAZHJzL2Rv&#10;d25yZXYueG1sUEsFBgAAAAAEAAQA9QAAAIgDAAAAAA==&#10;" filled="f" strokecolor="black [3213]">
                  <v:shadow on="t" opacity="22937f" mv:blur="40000f" origin=",.5" offset="0,23000emu"/>
                  <v:textbox>
                    <w:txbxContent>
                      <w:p w14:paraId="1A202672" w14:textId="77777777" w:rsidR="00774981" w:rsidRDefault="00774981" w:rsidP="00617BD8">
                        <w:pPr>
                          <w:pStyle w:val="NormalWeb"/>
                          <w:spacing w:before="0" w:beforeAutospacing="0" w:after="0" w:afterAutospacing="0"/>
                          <w:jc w:val="center"/>
                        </w:pPr>
                        <w:r>
                          <w:rPr>
                            <w:rFonts w:asciiTheme="minorHAnsi" w:eastAsia="MS Mincho" w:hAnsi="Cambria"/>
                            <w:color w:val="000000"/>
                            <w:kern w:val="24"/>
                            <w:sz w:val="28"/>
                            <w:szCs w:val="28"/>
                          </w:rPr>
                          <w:t>Capital Costs</w:t>
                        </w:r>
                      </w:p>
                    </w:txbxContent>
                  </v:textbox>
                </v:rect>
                <v:rect id="Rectangle 119" o:spid="_x0000_s1150" style="position:absolute;left:4645314;top:720473;width:1285416;height:8988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Lvb7wQAA&#10;ANwAAAAPAAAAZHJzL2Rvd25yZXYueG1sRE9Ni8IwEL0v+B/CCN7WtAWXtRpFBLWXPeiu97EZm9Jm&#10;Upqo9d+bhYW9zeN9znI92Fbcqfe1YwXpNAFBXDpdc6Xg53v3/gnCB2SNrWNS8CQP69XobYm5dg8+&#10;0v0UKhFD2OeowITQ5VL60pBFP3UdceSurrcYIuwrqXt8xHDbyixJPqTFmmODwY62hsrmdLMKDr7J&#10;kuKruNRtdduf02M2a4xVajIeNgsQgYbwL/5zFzrOT+fw+0y8QK5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9i72+8EAAADcAAAADwAAAAAAAAAAAAAAAACXAgAAZHJzL2Rvd25y&#10;ZXYueG1sUEsFBgAAAAAEAAQA9QAAAIUDAAAAAA==&#10;" filled="f" strokecolor="black [3213]">
                  <v:shadow on="t" opacity="22937f" mv:blur="40000f" origin=",.5" offset="0,23000emu"/>
                  <v:textbox>
                    <w:txbxContent>
                      <w:p w14:paraId="7C0D62B3" w14:textId="77777777" w:rsidR="00774981" w:rsidRPr="00617BD8" w:rsidRDefault="00774981" w:rsidP="00617BD8">
                        <w:pPr>
                          <w:pStyle w:val="NormalWeb"/>
                          <w:spacing w:before="0" w:beforeAutospacing="0" w:after="0" w:afterAutospacing="0"/>
                          <w:jc w:val="center"/>
                          <w:rPr>
                            <w:sz w:val="16"/>
                          </w:rPr>
                        </w:pPr>
                        <w:r w:rsidRPr="00617BD8">
                          <w:rPr>
                            <w:rFonts w:asciiTheme="minorHAnsi" w:eastAsia="MS Mincho" w:hAnsi="Cambria"/>
                            <w:color w:val="000000"/>
                            <w:kern w:val="24"/>
                            <w:szCs w:val="24"/>
                          </w:rPr>
                          <w:t xml:space="preserve">Labor, Fuel and Electricity Costs </w:t>
                        </w:r>
                      </w:p>
                    </w:txbxContent>
                  </v:textbox>
                </v:rect>
                <v:shape id="Text Box 20" o:spid="_x0000_s1151" type="#_x0000_t202" style="position:absolute;left:4724580;top:-39583;width:1286136;height:3754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Ye6ZwwAA&#10;ANwAAAAPAAAAZHJzL2Rvd25yZXYueG1sRI9Ba8MwDIXvg/0Ho0Fvq9NCx0jrltJt0MMu69K7iNU4&#10;NJZDrDXpv58Og90k3tN7nza7KXbmRkNuEztYzAswxHXyLTcOqu+P51cwWZA9donJwZ0y7LaPDxss&#10;fRr5i24naYyGcC7RQRDpS2tzHShinqeeWLVLGiKKrkNj/YCjhsfOLovixUZsWRsC9nQIVF9PP9GB&#10;iN8v7tV7zMfz9Pk2hqJeYeXc7Gnar8EITfJv/rs+esVfKr4+oxPY7S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VYe6ZwwAAANwAAAAPAAAAAAAAAAAAAAAAAJcCAABkcnMvZG93&#10;bnJldi54bWxQSwUGAAAAAAQABAD1AAAAhwMAAAAA&#10;" filled="f" stroked="f">
                  <v:textbox style="mso-fit-shape-to-text:t">
                    <w:txbxContent>
                      <w:p w14:paraId="4902F370" w14:textId="77777777" w:rsidR="00774981" w:rsidRDefault="00774981" w:rsidP="00617BD8">
                        <w:pPr>
                          <w:pStyle w:val="NormalWeb"/>
                          <w:spacing w:before="0" w:beforeAutospacing="0" w:after="0" w:afterAutospacing="0"/>
                        </w:pPr>
                        <w:r>
                          <w:rPr>
                            <w:rFonts w:ascii="Cambria" w:eastAsia="MS Mincho" w:hAnsi="Cambria"/>
                            <w:color w:val="000000"/>
                            <w:kern w:val="24"/>
                            <w:sz w:val="28"/>
                            <w:szCs w:val="28"/>
                          </w:rPr>
                          <w:t>BLS, EIA</w:t>
                        </w:r>
                      </w:p>
                    </w:txbxContent>
                  </v:textbox>
                </v:shape>
                <v:rect id="Rectangle 121" o:spid="_x0000_s1152" style="position:absolute;left:2954572;top:1880500;width:1285416;height:8988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NDBAwAAA&#10;ANwAAAAPAAAAZHJzL2Rvd25yZXYueG1sRE9Li8IwEL4L+x/CLHjTtAVFukYRYddePPjY+2wz25Q2&#10;k9JErf/eCIK3+fies1wPthVX6n3tWEE6TUAQl07XXCk4n74nCxA+IGtsHZOCO3lYrz5GS8y1u/GB&#10;rsdQiRjCPkcFJoQul9KXhiz6qeuII/fveoshwr6SusdbDLetzJJkLi3WHBsMdrQ1VDbHi1Ww802W&#10;FPvir26ry89veshmjbFKjT+HzReIQEN4i1/uQsf5WQrPZ+IFcvU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GNDBAwAAAANwAAAAPAAAAAAAAAAAAAAAAAJcCAABkcnMvZG93bnJl&#10;di54bWxQSwUGAAAAAAQABAD1AAAAhAMAAAAA&#10;" filled="f" strokecolor="black [3213]">
                  <v:shadow on="t" opacity="22937f" mv:blur="40000f" origin=",.5" offset="0,23000emu"/>
                  <v:textbox>
                    <w:txbxContent>
                      <w:p w14:paraId="283896C3" w14:textId="77777777" w:rsidR="00774981" w:rsidRDefault="00774981" w:rsidP="00617BD8">
                        <w:pPr>
                          <w:pStyle w:val="NormalWeb"/>
                          <w:spacing w:before="0" w:beforeAutospacing="0" w:after="0" w:afterAutospacing="0"/>
                          <w:jc w:val="center"/>
                        </w:pPr>
                        <w:r>
                          <w:rPr>
                            <w:rFonts w:asciiTheme="minorHAnsi" w:eastAsia="MS Mincho" w:hAnsi="Cambria"/>
                            <w:color w:val="000000"/>
                            <w:kern w:val="24"/>
                            <w:sz w:val="24"/>
                            <w:szCs w:val="24"/>
                          </w:rPr>
                          <w:t>Storage Residence Time</w:t>
                        </w:r>
                      </w:p>
                    </w:txbxContent>
                  </v:textbox>
                </v:rect>
                <v:shape id="Straight Arrow Connector 122" o:spid="_x0000_s1153" type="#_x0000_t32" style="position:absolute;left:3597280;top:1619286;width:1690742;height:261214;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LHdEMAAAADcAAAADwAAAGRycy9kb3ducmV2LnhtbERPzYrCMBC+C/sOYRb2pml7WKQaZdlF&#10;2JNg9QHGZmyqzaRtolaf3giCt/n4fme+HGwjLtT72rGCdJKAIC6drrlSsNuuxlMQPiBrbByTght5&#10;WC4+RnPMtbvyhi5FqEQMYZ+jAhNCm0vpS0MW/cS1xJE7uN5iiLCvpO7xGsNtI7Mk+ZYWa44NBlv6&#10;NVSeirNVcF7/dfcOW/S3bFXg3qT77pgq9fU5/MxABBrCW/xy/+s4P8vg+Uy8QC4e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ix3RDAAAAA3AAAAA8AAAAAAAAAAAAAAAAA&#10;oQIAAGRycy9kb3ducmV2LnhtbFBLBQYAAAAABAAEAPkAAACOAwAAAAA=&#10;" strokeweight="2pt">
                  <v:stroke endarrow="open"/>
                  <v:shadow on="t" opacity="24903f" mv:blur="40000f" origin=",.5" offset="0,20000emu"/>
                </v:shape>
                <v:shape id="Straight Arrow Connector 123" o:spid="_x0000_s1154" type="#_x0000_t32" style="position:absolute;left:1879814;top:1597628;width:1612;height:289781;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056aMQAAADcAAAADwAAAGRycy9kb3ducmV2LnhtbERPTWvCQBC9C/6HZYTedKPSIKmbUBTB&#10;thSpBupxyE6TYHY2ZNck/ffdQqG3ebzP2WajaURPnastK1guIhDEhdU1lwryy2G+AeE8ssbGMin4&#10;JgdZOp1sMdF24A/qz74UIYRdggoq79tESldUZNAtbEscuC/bGfQBdqXUHQ4h3DRyFUWxNFhzaKiw&#10;pV1Fxe18Nwpe7aPO36730+2935+uw+dLHsetUg+z8fkJhKfR/4v/3Ecd5q/W8PtMuECm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TTnpoxAAAANwAAAAPAAAAAAAAAAAA&#10;AAAAAKECAABkcnMvZG93bnJldi54bWxQSwUGAAAAAAQABAD5AAAAkgMAAAAA&#10;" strokeweight="2pt">
                  <v:stroke endarrow="open"/>
                  <v:shadow on="t" opacity="24903f" mv:blur="40000f" origin=",.5" offset="0,20000emu"/>
                </v:shape>
                <v:shape id="Straight Arrow Connector 124" o:spid="_x0000_s1155" type="#_x0000_t32" style="position:absolute;left:2524134;top:2329907;width:430438;height:6909;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BTg/8EAAADcAAAADwAAAGRycy9kb3ducmV2LnhtbERPzYrCMBC+L/gOYQRva9oiy1KNIoqw&#10;pwW7+wBjMzbVZtI2UatPvxGEvc3H9zuL1WAbcaXe144VpNMEBHHpdM2Vgt+f3fsnCB+QNTaOScGd&#10;PKyWo7cF5trdeE/XIlQihrDPUYEJoc2l9KUhi37qWuLIHV1vMUTYV1L3eIvhtpFZknxIizXHBoMt&#10;bQyV5+JiFVy+t92jwxb9PdsVeDDpoTulSk3Gw3oOItAQ/sUv95eO87MZPJ+JF8jlH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oFOD/wQAAANwAAAAPAAAAAAAAAAAAAAAA&#10;AKECAABkcnMvZG93bnJldi54bWxQSwUGAAAAAAQABAD5AAAAjwMAAAAA&#10;" strokeweight="2pt">
                  <v:stroke endarrow="open"/>
                  <v:shadow on="t" opacity="24903f" mv:blur="40000f" origin=",.5" offset="0,20000emu"/>
                </v:shape>
                <v:shape id="Straight Arrow Connector 125" o:spid="_x0000_s1156" type="#_x0000_t32" style="position:absolute;left:5930730;top:1157099;width:227264;height:12781;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1hFZMEAAADcAAAADwAAAGRycy9kb3ducmV2LnhtbERPzYrCMBC+L/gOYQRva9qCy1KNIoqw&#10;pwW7+wBjMzbVZtI2UatPvxGEvc3H9zuL1WAbcaXe144VpNMEBHHpdM2Vgt+f3fsnCB+QNTaOScGd&#10;PKyWo7cF5trdeE/XIlQihrDPUYEJoc2l9KUhi37qWuLIHV1vMUTYV1L3eIvhtpFZknxIizXHBoMt&#10;bQyV5+JiFVy+t92jwxb9PdsVeDDpoTulSk3Gw3oOItAQ/sUv95eO87MZPJ+JF8jlH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HWEVkwQAAANwAAAAPAAAAAAAAAAAAAAAA&#10;AKECAABkcnMvZG93bnJldi54bWxQSwUGAAAAAAQABAD5AAAAjwMAAAAA&#10;" strokeweight="2pt">
                  <v:stroke endarrow="open"/>
                  <v:shadow on="t" opacity="24903f" mv:blur="40000f" origin=",.5" offset="0,20000emu"/>
                </v:shape>
                <v:shape id="Straight Arrow Connector 126" o:spid="_x0000_s1157" type="#_x0000_t32" style="position:absolute;left:5288021;top:1619286;width:1;height:257482;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4rbE8AAAADcAAAADwAAAGRycy9kb3ducmV2LnhtbERPzYrCMBC+C/sOYRa8adoeRKpRZBdh&#10;TwtWH2BsxqbaTNomat2n3wiCt/n4fme5HmwjbtT72rGCdJqAIC6drrlScNhvJ3MQPiBrbByTggd5&#10;WK8+RkvMtbvzjm5FqEQMYZ+jAhNCm0vpS0MW/dS1xJE7ud5iiLCvpO7xHsNtI7MkmUmLNccGgy19&#10;GSovxdUquP5+d38dtugf2bbAo0mP3TlVavw5bBYgAg3hLX65f3Scn83g+Uy8QK7+AQ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LeK2xPAAAAA3AAAAA8AAAAAAAAAAAAAAAAA&#10;oQIAAGRycy9kb3ducmV2LnhtbFBLBQYAAAAABAAEAPkAAACOAwAAAAA=&#10;" strokeweight="2pt">
                  <v:stroke endarrow="open"/>
                  <v:shadow on="t" opacity="24903f" mv:blur="40000f" origin=",.5" offset="0,20000emu"/>
                </v:shape>
                <v:shape id="Text Box 20" o:spid="_x0000_s1158" type="#_x0000_t202" style="position:absolute;left:-143169;top:2108479;width:1285340;height:3380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iHbtwAAA&#10;ANwAAAAPAAAAZHJzL2Rvd25yZXYueG1sRE9La8JAEL4X/A/LFHqrG4VWSV1FfICHXtR4H7LTbGh2&#10;NmRHE/+9KxR6m4/vOYvV4Bt1oy7WgQ1Mxhko4jLYmisDxXn/PgcVBdliE5gM3CnCajl6WWBuQ89H&#10;up2kUimEY44GnEibax1LRx7jOLTEifsJnUdJsKu07bBP4b7R0yz71B5rTg0OW9o4Kn9PV29AxK4n&#10;92Ln4+EyfG97l5UfWBjz9jqsv0AJDfIv/nMfbJo/ncHzmXSBXj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aiHbtwAAAANwAAAAPAAAAAAAAAAAAAAAAAJcCAABkcnMvZG93bnJl&#10;di54bWxQSwUGAAAAAAQABAD1AAAAhAMAAAAA&#10;" filled="f" stroked="f">
                  <v:textbox style="mso-fit-shape-to-text:t">
                    <w:txbxContent>
                      <w:p w14:paraId="788D0B53" w14:textId="77777777" w:rsidR="00774981" w:rsidRDefault="00774981" w:rsidP="00617BD8">
                        <w:pPr>
                          <w:pStyle w:val="NormalWeb"/>
                          <w:spacing w:before="0" w:beforeAutospacing="0" w:after="0" w:afterAutospacing="0"/>
                        </w:pPr>
                        <w:r>
                          <w:rPr>
                            <w:rFonts w:ascii="Cambria" w:eastAsia="MS Mincho" w:hAnsi="Cambria"/>
                            <w:color w:val="000000"/>
                            <w:kern w:val="24"/>
                            <w:sz w:val="24"/>
                            <w:szCs w:val="24"/>
                          </w:rPr>
                          <w:t>EPA, 1985</w:t>
                        </w:r>
                      </w:p>
                    </w:txbxContent>
                  </v:textbox>
                </v:shape>
                <v:rect id="Rectangle 128" o:spid="_x0000_s1159" style="position:absolute;left:1238718;top:1887409;width:1285416;height:8988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DpndxAAA&#10;ANwAAAAPAAAAZHJzL2Rvd25yZXYueG1sRI9Ba8MwDIXvhf0Ho0FvrdNAx8jqhDFYm8sO7ba7Fmtx&#10;SCyH2G3Tf18dBrtJvKf3Pu2q2Q/qQlPsAhvYrDNQxE2wHbcGvj7fV8+gYkK2OAQmAzeKUJUPix0W&#10;Nlz5SJdTapWEcCzQgEtpLLSOjSOPcR1GYtF+w+QxyTq12k54lXA/6DzLnrTHjqXB4Uhvjpr+dPYG&#10;DrHPs/qj/umG9rz/3hzzbe+8McvH+fUFVKI5/Zv/rmsr+LnQyjMygS7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Vw6Z3cQAAADcAAAADwAAAAAAAAAAAAAAAACXAgAAZHJzL2Rv&#10;d25yZXYueG1sUEsFBgAAAAAEAAQA9QAAAIgDAAAAAA==&#10;" filled="f" strokecolor="black [3213]">
                  <v:shadow on="t" opacity="22937f" mv:blur="40000f" origin=",.5" offset="0,23000emu"/>
                  <v:textbox>
                    <w:txbxContent>
                      <w:p w14:paraId="380E19A2" w14:textId="77777777" w:rsidR="00774981" w:rsidRDefault="00774981" w:rsidP="00617BD8">
                        <w:pPr>
                          <w:pStyle w:val="NormalWeb"/>
                          <w:spacing w:before="0" w:beforeAutospacing="0" w:after="0" w:afterAutospacing="0"/>
                          <w:jc w:val="center"/>
                        </w:pPr>
                        <w:r>
                          <w:rPr>
                            <w:rFonts w:asciiTheme="minorHAnsi" w:eastAsia="MS Mincho" w:hAnsi="Cambria"/>
                            <w:color w:val="000000"/>
                            <w:kern w:val="24"/>
                            <w:sz w:val="24"/>
                            <w:szCs w:val="24"/>
                          </w:rPr>
                          <w:t>Sludge Long Term Storage</w:t>
                        </w:r>
                      </w:p>
                    </w:txbxContent>
                  </v:textbox>
                </v:rect>
                <v:shape id="Right Brace 129" o:spid="_x0000_s1160" type="#_x0000_t88" style="position:absolute;left:822204;top:1876768;width:317805;height:898813;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aixIxQAA&#10;ANwAAAAPAAAAZHJzL2Rvd25yZXYueG1sRE9La8JAEL4X+h+WEXqrGxWlRlcpBa2PUqj2UG9DdpIN&#10;zc6G7Brjv3eFQm/z8T1nvuxsJVpqfOlYwaCfgCDOnC65UPB9XD2/gPABWWPlmBRcycNy8fgwx1S7&#10;C39RewiFiCHsU1RgQqhTKX1myKLvu5o4crlrLIYIm0LqBi8x3FZymCQTabHk2GCwpjdD2e/hbBW8&#10;V/vt+Kf9WK8/T2ablPkkH+12Sj31utcZiEBd+Bf/uTc6zh9O4f5MvEAub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hqLEjFAAAA3AAAAA8AAAAAAAAAAAAAAAAAlwIAAGRycy9k&#10;b3ducmV2LnhtbFBLBQYAAAAABAAEAPUAAACJAwAAAAA=&#10;" adj="636" strokecolor="#b0a812" strokeweight="2pt">
                  <v:shadow on="t" opacity="24903f" mv:blur="40000f" origin=",.5" offset="0,20000emu"/>
                  <v:textbox>
                    <w:txbxContent>
                      <w:p w14:paraId="0E85A67B" w14:textId="77777777" w:rsidR="00774981" w:rsidRDefault="00774981" w:rsidP="00617BD8">
                        <w:pPr>
                          <w:pStyle w:val="NormalWeb"/>
                          <w:spacing w:before="0" w:beforeAutospacing="0" w:after="200" w:afterAutospacing="0" w:line="276" w:lineRule="auto"/>
                        </w:pPr>
                        <w:r>
                          <w:rPr>
                            <w:rFonts w:asciiTheme="minorHAnsi" w:eastAsia="Times New Roman" w:hAnsi="Cambria"/>
                            <w:color w:val="000000" w:themeColor="text1"/>
                            <w:kern w:val="24"/>
                            <w:sz w:val="24"/>
                            <w:szCs w:val="24"/>
                          </w:rPr>
                          <w:t> </w:t>
                        </w:r>
                      </w:p>
                    </w:txbxContent>
                  </v:textbox>
                </v:shape>
                <v:rect id="Rectangle 130" o:spid="_x0000_s1161" style="position:absolute;left:6157994;top:707692;width:1285416;height:8988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oQMGxAAA&#10;ANwAAAAPAAAAZHJzL2Rvd25yZXYueG1sRI9Pb8IwDMXvSPsOkSftBilFTKgQ0DRpo5cd+LO715im&#10;auNUTYDu288HpN1svef3ft7sRt+pGw2xCWxgPstAEVfBNlwbOJ8+pitQMSFb7AKTgV+KsNs+TTZY&#10;2HDnA92OqVYSwrFAAy6lvtA6Vo48xlnoiUW7hMFjknWotR3wLuG+03mWvWqPDUuDw57eHVXt8eoN&#10;7GObZ+VX+dN09fXze37Il63zxrw8j29rUInG9G9+XJdW8BeCL8/IBHr7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LKEDBsQAAADcAAAADwAAAAAAAAAAAAAAAACXAgAAZHJzL2Rv&#10;d25yZXYueG1sUEsFBgAAAAAEAAQA9QAAAIgDAAAAAA==&#10;" filled="f" strokecolor="black [3213]">
                  <v:shadow on="t" opacity="22937f" mv:blur="40000f" origin=",.5" offset="0,23000emu"/>
                  <v:textbox>
                    <w:txbxContent>
                      <w:p w14:paraId="04865D0F" w14:textId="77777777" w:rsidR="00774981" w:rsidRDefault="00774981" w:rsidP="00617BD8">
                        <w:pPr>
                          <w:pStyle w:val="NormalWeb"/>
                          <w:spacing w:before="0" w:beforeAutospacing="0" w:after="0" w:afterAutospacing="0"/>
                          <w:jc w:val="center"/>
                        </w:pPr>
                        <w:r>
                          <w:rPr>
                            <w:rFonts w:asciiTheme="minorHAnsi" w:eastAsia="MS Mincho" w:hAnsi="Cambria"/>
                            <w:color w:val="000000"/>
                            <w:kern w:val="24"/>
                            <w:sz w:val="24"/>
                            <w:szCs w:val="24"/>
                          </w:rPr>
                          <w:t>O&amp;M Costs</w:t>
                        </w:r>
                      </w:p>
                    </w:txbxContent>
                  </v:textbox>
                </v:rect>
                <v:shape id="Straight Arrow Connector 131" o:spid="_x0000_s1162" type="#_x0000_t32" style="position:absolute;left:4239988;top:2326175;width:405325;height:3732;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brVusAAAADcAAAADwAAAGRycy9kb3ducmV2LnhtbERPzYrCMBC+L/gOYQRva1qFZalGEUXY&#10;04J1H2BsxqbaTNomavXpN4LgbT6+35kve1uLK3W+cqwgHScgiAunKy4V/O23n98gfEDWWDsmBXfy&#10;sFwMPuaYaXfjHV3zUIoYwj5DBSaEJpPSF4Ys+rFriCN3dJ3FEGFXSt3hLYbbWk6S5EtarDg2GGxo&#10;bag45xer4PK7aR8tNujvk22OB5Me2lOq1GjYr2YgAvXhLX65f3ScP03h+Uy8QC7+AQ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L261brAAAAA3AAAAA8AAAAAAAAAAAAAAAAA&#10;oQIAAGRycy9kb3ducmV2LnhtbFBLBQYAAAAABAAEAPkAAACOAwAAAAA=&#10;" strokeweight="2pt">
                  <v:stroke endarrow="open"/>
                  <v:shadow on="t" opacity="24903f" mv:blur="40000f" origin=",.5" offset="0,20000emu"/>
                </v:shape>
                <v:shape id="Right Brace 132" o:spid="_x0000_s1163" type="#_x0000_t88" style="position:absolute;left:1751057;top:-139160;width:207266;height:1285416;rotation:-9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shHHxAAA&#10;ANwAAAAPAAAAZHJzL2Rvd25yZXYueG1sRE9La8JAEL4L/odlhN7qRq0i0VWkwVLaQ2l8gLchOybB&#10;7Gya3cb4791Cwdt8fM9ZrjtTiZYaV1pWMBpGIIgzq0vOFex32+c5COeRNVaWScGNHKxX/d4SY22v&#10;/E1t6nMRQtjFqKDwvo6ldFlBBt3Q1sSBO9vGoA+wyaVu8BrCTSXHUTSTBksODQXW9FpQdkl/jYKX&#10;Q4LpIWo3p+Stmn5+JT9TPH4o9TToNgsQnjr/EP+733WYPxnD3zPhArm6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ELIRx8QAAADcAAAADwAAAAAAAAAAAAAAAACXAgAAZHJzL2Rv&#10;d25yZXYueG1sUEsFBgAAAAAEAAQA9QAAAIgDAAAAAA==&#10;" adj="290" strokecolor="#b0a812" strokeweight="2pt">
                  <v:shadow on="t" opacity="24903f" mv:blur="40000f" origin=",.5" offset="0,20000emu"/>
                  <v:textbox>
                    <w:txbxContent>
                      <w:p w14:paraId="47DB057D" w14:textId="77777777" w:rsidR="00774981" w:rsidRDefault="00774981" w:rsidP="00617BD8">
                        <w:pPr>
                          <w:pStyle w:val="NormalWeb"/>
                          <w:spacing w:before="0" w:beforeAutospacing="0" w:after="200" w:afterAutospacing="0" w:line="276" w:lineRule="auto"/>
                        </w:pPr>
                        <w:r>
                          <w:rPr>
                            <w:rFonts w:asciiTheme="minorHAnsi" w:eastAsia="Times New Roman" w:hAnsi="Cambria"/>
                            <w:color w:val="000000" w:themeColor="text1"/>
                            <w:kern w:val="24"/>
                            <w:sz w:val="24"/>
                            <w:szCs w:val="24"/>
                          </w:rPr>
                          <w:t> </w:t>
                        </w:r>
                      </w:p>
                    </w:txbxContent>
                  </v:textbox>
                </v:shape>
                <v:shape id="Text Box 20" o:spid="_x0000_s1164" type="#_x0000_t202" style="position:absolute;left:1288522;top:-234592;width:1284545;height:56242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auYzwAAA&#10;ANwAAAAPAAAAZHJzL2Rvd25yZXYueG1sRE9Na8JAEL0X/A/LFLzVjUpFUlcRreChFzXeh+w0G5qd&#10;Ddmpif++WxC8zeN9zmoz+EbdqIt1YAPTSQaKuAy25spAcTm8LUFFQbbYBCYDd4qwWY9eVpjb0POJ&#10;bmepVArhmKMBJ9LmWsfSkcc4CS1x4r5D51ES7CptO+xTuG/0LMsW2mPNqcFhSztH5c/51xsQsdvp&#10;vfj08Xgdvva9y8p3LIwZvw7bD1BCgzzFD/fRpvnzOfw/ky7Q6z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gauYzwAAAANwAAAAPAAAAAAAAAAAAAAAAAJcCAABkcnMvZG93bnJl&#10;di54bWxQSwUGAAAAAAQABAD1AAAAhAMAAAAA&#10;" filled="f" stroked="f">
                  <v:textbox style="mso-fit-shape-to-text:t">
                    <w:txbxContent>
                      <w:p w14:paraId="02F0691B" w14:textId="77777777" w:rsidR="00774981" w:rsidRDefault="00774981" w:rsidP="00617BD8">
                        <w:pPr>
                          <w:pStyle w:val="NormalWeb"/>
                          <w:spacing w:before="0" w:beforeAutospacing="0" w:after="0" w:afterAutospacing="0"/>
                          <w:rPr>
                            <w:rFonts w:ascii="Cambria" w:eastAsia="MS Mincho" w:hAnsi="Cambria"/>
                            <w:color w:val="000000"/>
                            <w:kern w:val="24"/>
                            <w:sz w:val="24"/>
                            <w:szCs w:val="24"/>
                          </w:rPr>
                        </w:pPr>
                        <w:proofErr w:type="spellStart"/>
                        <w:r>
                          <w:rPr>
                            <w:rFonts w:ascii="Cambria" w:eastAsia="MS Mincho" w:hAnsi="Cambria"/>
                            <w:color w:val="000000"/>
                            <w:kern w:val="24"/>
                            <w:sz w:val="24"/>
                            <w:szCs w:val="24"/>
                          </w:rPr>
                          <w:t>Milbrandt</w:t>
                        </w:r>
                        <w:proofErr w:type="spellEnd"/>
                        <w:r>
                          <w:rPr>
                            <w:rFonts w:ascii="Cambria" w:eastAsia="MS Mincho" w:hAnsi="Cambria"/>
                            <w:color w:val="000000"/>
                            <w:kern w:val="24"/>
                            <w:sz w:val="24"/>
                            <w:szCs w:val="24"/>
                          </w:rPr>
                          <w:t xml:space="preserve"> </w:t>
                        </w:r>
                      </w:p>
                      <w:p w14:paraId="7F49CBED" w14:textId="5BFCD9F1" w:rsidR="00774981" w:rsidRDefault="00774981" w:rsidP="00617BD8">
                        <w:pPr>
                          <w:pStyle w:val="NormalWeb"/>
                          <w:spacing w:before="0" w:beforeAutospacing="0" w:after="0" w:afterAutospacing="0"/>
                        </w:pPr>
                        <w:r>
                          <w:rPr>
                            <w:rFonts w:ascii="Cambria" w:eastAsia="MS Mincho" w:hAnsi="Cambria"/>
                            <w:color w:val="000000"/>
                            <w:kern w:val="24"/>
                            <w:sz w:val="24"/>
                            <w:szCs w:val="24"/>
                          </w:rPr>
                          <w:t>et al, 2017</w:t>
                        </w:r>
                      </w:p>
                    </w:txbxContent>
                  </v:textbox>
                </v:shape>
                <v:rect id="Rectangle 134" o:spid="_x0000_s1165" style="position:absolute;left:1237106;top:698815;width:1285416;height:8988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mgUFwQAA&#10;ANwAAAAPAAAAZHJzL2Rvd25yZXYueG1sRE9Na8JAEL0L/Q/LFHrTjVFLSV2lCNpcPBjb+zQ7zYZk&#10;Z0N21fjvXUHwNo/3Ocv1YFtxpt7XjhVMJwkI4tLpmisFP8ft+AOED8gaW8ek4Eoe1quX0RIz7S58&#10;oHMRKhFD2GeowITQZVL60pBFP3EdceT+XW8xRNhXUvd4ieG2lWmSvEuLNccGgx1tDJVNcbIKvn2T&#10;Jvk+/6vb6rT7nR7SRWOsUm+vw9cniEBDeIof7lzH+bM53J+JF8jV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U5oFBcEAAADcAAAADwAAAAAAAAAAAAAAAACXAgAAZHJzL2Rvd25y&#10;ZXYueG1sUEsFBgAAAAAEAAQA9QAAAIUDAAAAAA==&#10;" filled="f" strokecolor="black [3213]">
                  <v:shadow on="t" opacity="22937f" mv:blur="40000f" origin=",.5" offset="0,23000emu"/>
                  <v:textbox>
                    <w:txbxContent>
                      <w:p w14:paraId="0F4DDC3D" w14:textId="6CE23483" w:rsidR="00774981" w:rsidRDefault="00774981" w:rsidP="00617BD8">
                        <w:pPr>
                          <w:pStyle w:val="NormalWeb"/>
                          <w:spacing w:before="0" w:beforeAutospacing="0" w:after="0" w:afterAutospacing="0"/>
                          <w:jc w:val="center"/>
                        </w:pPr>
                        <w:r>
                          <w:rPr>
                            <w:rFonts w:asciiTheme="minorHAnsi" w:eastAsia="MS Mincho" w:hAnsi="Cambria"/>
                            <w:color w:val="000000"/>
                            <w:kern w:val="24"/>
                          </w:rPr>
                          <w:t>Sludge Production in Wet Tons</w:t>
                        </w:r>
                      </w:p>
                    </w:txbxContent>
                  </v:textbox>
                </v:rect>
                <v:rect id="Rectangle 135" o:spid="_x0000_s1166" style="position:absolute;left:4645313;top:1876768;width:1285416;height:8988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81qCewgAA&#10;ANwAAAAPAAAAZHJzL2Rvd25yZXYueG1sRE89a8MwEN0L+Q/iAtlq2S4pxbUSQqCtlw5Jmv1iXS1j&#10;62QsOXH+fVUodLvH+7xyO9teXGn0rWMFWZKCIK6dbrlR8HV6e3wB4QOyxt4xKbiTh+1m8VBiod2N&#10;D3Q9hkbEEPYFKjAhDIWUvjZk0SduII7ctxsthgjHRuoRbzHc9jJP02dpseXYYHCgvaG6O05WwYfv&#10;8rT6rC5t30zv5+yQrztjlVot590riEBz+Bf/uSsd5z+t4feZeIHc/A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zWoJ7CAAAA3AAAAA8AAAAAAAAAAAAAAAAAlwIAAGRycy9kb3du&#10;cmV2LnhtbFBLBQYAAAAABAAEAPUAAACGAwAAAAA=&#10;" filled="f" strokecolor="black [3213]">
                  <v:shadow on="t" opacity="22937f" mv:blur="40000f" origin=",.5" offset="0,23000emu"/>
                  <v:textbox>
                    <w:txbxContent>
                      <w:p w14:paraId="54A8A915" w14:textId="77777777" w:rsidR="00774981" w:rsidRDefault="00774981" w:rsidP="00617BD8">
                        <w:pPr>
                          <w:pStyle w:val="NormalWeb"/>
                          <w:spacing w:before="0" w:beforeAutospacing="0" w:after="0" w:afterAutospacing="0"/>
                          <w:jc w:val="center"/>
                        </w:pPr>
                        <w:r>
                          <w:rPr>
                            <w:rFonts w:asciiTheme="minorHAnsi" w:eastAsia="MS Mincho" w:hAnsi="Cambria"/>
                            <w:color w:val="000000"/>
                            <w:kern w:val="24"/>
                            <w:sz w:val="28"/>
                            <w:szCs w:val="28"/>
                          </w:rPr>
                          <w:t>Storage Volume Required</w:t>
                        </w:r>
                      </w:p>
                    </w:txbxContent>
                  </v:textbox>
                </v:rect>
                <w10:anchorlock/>
              </v:group>
            </w:pict>
          </mc:Fallback>
        </mc:AlternateContent>
      </w:r>
    </w:p>
    <w:p w14:paraId="67355957" w14:textId="577BE561" w:rsidR="00617BD8" w:rsidRDefault="009B15F7" w:rsidP="009B15F7">
      <w:pPr>
        <w:pStyle w:val="Caption"/>
        <w:jc w:val="center"/>
      </w:pPr>
      <w:r>
        <w:t xml:space="preserve">Figure </w:t>
      </w:r>
      <w:r w:rsidR="00C37C5F">
        <w:fldChar w:fldCharType="begin"/>
      </w:r>
      <w:r w:rsidR="00C37C5F">
        <w:instrText xml:space="preserve"> SEQ Figure \* ARABIC </w:instrText>
      </w:r>
      <w:r w:rsidR="00C37C5F">
        <w:fldChar w:fldCharType="separate"/>
      </w:r>
      <w:r w:rsidR="002F1227">
        <w:rPr>
          <w:noProof/>
        </w:rPr>
        <w:t>5</w:t>
      </w:r>
      <w:r w:rsidR="00C37C5F">
        <w:rPr>
          <w:noProof/>
        </w:rPr>
        <w:fldChar w:fldCharType="end"/>
      </w:r>
      <w:r>
        <w:t xml:space="preserve">: Cost evaluation framework for </w:t>
      </w:r>
      <w:r w:rsidR="0032185F">
        <w:t>determining</w:t>
      </w:r>
      <w:r>
        <w:t xml:space="preserve"> sludge long-term storage costs.</w:t>
      </w:r>
    </w:p>
    <w:p w14:paraId="746C4A3B" w14:textId="2DA7F90F" w:rsidR="00CB213E" w:rsidRDefault="00CB213E" w:rsidP="00960159">
      <w:pPr>
        <w:pStyle w:val="Heading3"/>
      </w:pPr>
      <w:r>
        <w:t xml:space="preserve">4.3.4 Landfill Disposal </w:t>
      </w:r>
    </w:p>
    <w:p w14:paraId="2C891256" w14:textId="0AD435DB" w:rsidR="00585481" w:rsidRPr="00585481" w:rsidRDefault="00E434B1" w:rsidP="00585481">
      <w:r>
        <w:t xml:space="preserve">Landfilling of sludge is a relatively common disposal alternative, and is used in areas without </w:t>
      </w:r>
      <w:r w:rsidR="007B77D5">
        <w:t>sufficient open space for land application</w:t>
      </w:r>
      <w:r>
        <w:t xml:space="preserve">. </w:t>
      </w:r>
      <w:r w:rsidR="008C0FB9">
        <w:t>Our</w:t>
      </w:r>
      <w:r>
        <w:t xml:space="preserve"> model assumes that the plant purchases trucks used to haul sludge to the landfill, the number and size of which is proportional to the amount of sludge the plant produces.</w:t>
      </w:r>
      <w:r w:rsidR="0032185F">
        <w:t xml:space="preserve"> A landfill tipping fee</w:t>
      </w:r>
      <w:r w:rsidR="00B65947">
        <w:t xml:space="preserve"> specific to the area</w:t>
      </w:r>
      <w:r w:rsidR="00C6565D">
        <w:t xml:space="preserve"> in dollars per ton</w:t>
      </w:r>
      <w:r w:rsidR="0032185F">
        <w:t xml:space="preserve"> is then added to the cost of purchasing and operating the haul trucks.</w:t>
      </w:r>
      <w:r w:rsidR="00B65947">
        <w:t xml:space="preserve"> </w:t>
      </w:r>
      <w:r w:rsidR="00B65947">
        <w:fldChar w:fldCharType="begin" w:fldLock="1"/>
      </w:r>
      <w:r w:rsidR="00B65947">
        <w:instrText>ADDIN CSL_CITATION { "citationItems" : [ { "id" : "ITEM-1", "itemData" : { "author" : [ { "dropping-particle" : "", "family" : "Journal", "given" : "Waste Business", "non-dropping-particle" : "", "parse-names" : false, "suffix" : "" } ], "id" : "ITEM-1", "issued" : { "date-parts" : [ [ "2016" ] ] }, "publisher" : "Waste Business Journal", "title" : "Directory of Waste Processing &amp; Disposal Sites", "type" : "report" }, "uris" : [ "http://www.mendeley.com/documents/?uuid=0b41084f-0a33-49b4-a0ec-2d508ff09f29" ] } ], "mendeley" : { "formattedCitation" : "[4]", "plainTextFormattedCitation" : "[4]", "previouslyFormattedCitation" : "[4]" }, "properties" : { "noteIndex" : 8 }, "schema" : "https://github.com/citation-style-language/schema/raw/master/csl-citation.json" }</w:instrText>
      </w:r>
      <w:r w:rsidR="00B65947">
        <w:fldChar w:fldCharType="separate"/>
      </w:r>
      <w:r w:rsidR="00B65947" w:rsidRPr="00B65947">
        <w:rPr>
          <w:noProof/>
        </w:rPr>
        <w:t>[4]</w:t>
      </w:r>
      <w:r w:rsidR="00B65947">
        <w:fldChar w:fldCharType="end"/>
      </w:r>
    </w:p>
    <w:p w14:paraId="0BC17EDA" w14:textId="77777777" w:rsidR="0032185F" w:rsidRDefault="00617BD8" w:rsidP="0032185F">
      <w:pPr>
        <w:keepNext/>
        <w:jc w:val="center"/>
      </w:pPr>
      <w:r w:rsidRPr="00617BD8">
        <w:rPr>
          <w:noProof/>
        </w:rPr>
        <w:lastRenderedPageBreak/>
        <mc:AlternateContent>
          <mc:Choice Requires="wpg">
            <w:drawing>
              <wp:inline distT="0" distB="0" distL="0" distR="0" wp14:anchorId="3AF22369" wp14:editId="76455107">
                <wp:extent cx="5829303" cy="2200269"/>
                <wp:effectExtent l="0" t="0" r="88900" b="111760"/>
                <wp:docPr id="136" name="Group 22"/>
                <wp:cNvGraphicFramePr/>
                <a:graphic xmlns:a="http://schemas.openxmlformats.org/drawingml/2006/main">
                  <a:graphicData uri="http://schemas.microsoft.com/office/word/2010/wordprocessingGroup">
                    <wpg:wgp>
                      <wpg:cNvGrpSpPr/>
                      <wpg:grpSpPr>
                        <a:xfrm>
                          <a:off x="0" y="0"/>
                          <a:ext cx="5829303" cy="2200269"/>
                          <a:chOff x="0" y="0"/>
                          <a:chExt cx="5829303" cy="2200269"/>
                        </a:xfrm>
                      </wpg:grpSpPr>
                      <wps:wsp>
                        <wps:cNvPr id="137" name="Right Brace 137"/>
                        <wps:cNvSpPr/>
                        <wps:spPr>
                          <a:xfrm rot="5400000" flipH="1">
                            <a:off x="4014797" y="-146153"/>
                            <a:ext cx="186833" cy="1026412"/>
                          </a:xfrm>
                          <a:prstGeom prst="rightBrace">
                            <a:avLst/>
                          </a:prstGeom>
                          <a:ln>
                            <a:solidFill>
                              <a:srgbClr val="B0A812"/>
                            </a:solidFill>
                          </a:ln>
                        </wps:spPr>
                        <wps:style>
                          <a:lnRef idx="2">
                            <a:schemeClr val="accent1"/>
                          </a:lnRef>
                          <a:fillRef idx="0">
                            <a:schemeClr val="accent1"/>
                          </a:fillRef>
                          <a:effectRef idx="1">
                            <a:schemeClr val="accent1"/>
                          </a:effectRef>
                          <a:fontRef idx="minor">
                            <a:schemeClr val="tx1"/>
                          </a:fontRef>
                        </wps:style>
                        <wps:txbx>
                          <w:txbxContent>
                            <w:p w14:paraId="2348F8AD" w14:textId="77777777" w:rsidR="00774981" w:rsidRDefault="00774981" w:rsidP="00617BD8">
                              <w:pPr>
                                <w:pStyle w:val="NormalWeb"/>
                                <w:spacing w:before="0" w:beforeAutospacing="0" w:after="200" w:afterAutospacing="0" w:line="276" w:lineRule="auto"/>
                              </w:pPr>
                              <w:r>
                                <w:rPr>
                                  <w:rFonts w:asciiTheme="minorHAnsi" w:eastAsia="Times New Roman" w:hAnsi="Cambria"/>
                                  <w:color w:val="000000"/>
                                  <w:kern w:val="24"/>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 name="Rectangle 138"/>
                        <wps:cNvSpPr/>
                        <wps:spPr>
                          <a:xfrm>
                            <a:off x="3444420" y="1482635"/>
                            <a:ext cx="1026412" cy="717634"/>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FB154E9" w14:textId="77777777" w:rsidR="00774981" w:rsidRDefault="00774981" w:rsidP="00617BD8">
                              <w:pPr>
                                <w:pStyle w:val="NormalWeb"/>
                                <w:spacing w:before="0" w:beforeAutospacing="0" w:after="0" w:afterAutospacing="0"/>
                                <w:jc w:val="center"/>
                              </w:pPr>
                              <w:r>
                                <w:rPr>
                                  <w:rFonts w:asciiTheme="minorHAnsi" w:eastAsia="MS Mincho" w:hAnsi="Cambria"/>
                                  <w:color w:val="000000"/>
                                  <w:kern w:val="24"/>
                                  <w:sz w:val="28"/>
                                  <w:szCs w:val="28"/>
                                </w:rPr>
                                <w:t>Capital Cos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 name="Rectangle 139"/>
                        <wps:cNvSpPr/>
                        <wps:spPr>
                          <a:xfrm>
                            <a:off x="3595008" y="550924"/>
                            <a:ext cx="1026412" cy="717634"/>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3B4694ED" w14:textId="77777777" w:rsidR="00774981" w:rsidRDefault="00774981" w:rsidP="00617BD8">
                              <w:pPr>
                                <w:pStyle w:val="NormalWeb"/>
                                <w:spacing w:before="0" w:beforeAutospacing="0" w:after="0" w:afterAutospacing="0"/>
                                <w:jc w:val="center"/>
                              </w:pPr>
                              <w:r>
                                <w:rPr>
                                  <w:rFonts w:asciiTheme="minorHAnsi" w:eastAsia="MS Mincho" w:hAnsi="Cambria"/>
                                  <w:color w:val="000000"/>
                                  <w:kern w:val="24"/>
                                </w:rPr>
                                <w:t xml:space="preserve">Labor, Fuel and Electricity Cost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 name="Text Box 20"/>
                        <wps:cNvSpPr txBox="1"/>
                        <wps:spPr>
                          <a:xfrm>
                            <a:off x="3765506" y="7262"/>
                            <a:ext cx="1026161" cy="299718"/>
                          </a:xfrm>
                          <a:prstGeom prst="rect">
                            <a:avLst/>
                          </a:prstGeom>
                          <a:noFill/>
                        </wps:spPr>
                        <wps:txbx>
                          <w:txbxContent>
                            <w:p w14:paraId="3C137C4A" w14:textId="77777777" w:rsidR="00774981" w:rsidRDefault="00774981" w:rsidP="00617BD8">
                              <w:pPr>
                                <w:pStyle w:val="NormalWeb"/>
                                <w:spacing w:before="0" w:beforeAutospacing="0" w:after="0" w:afterAutospacing="0"/>
                              </w:pPr>
                              <w:r>
                                <w:rPr>
                                  <w:rFonts w:ascii="Cambria" w:eastAsia="MS Mincho" w:hAnsi="Cambria"/>
                                  <w:color w:val="000000"/>
                                  <w:kern w:val="24"/>
                                  <w:sz w:val="28"/>
                                  <w:szCs w:val="28"/>
                                </w:rPr>
                                <w:t>BLS, EIA</w:t>
                              </w:r>
                            </w:p>
                          </w:txbxContent>
                        </wps:txbx>
                        <wps:bodyPr wrap="square" rtlCol="0">
                          <a:spAutoFit/>
                        </wps:bodyPr>
                      </wps:wsp>
                      <wps:wsp>
                        <wps:cNvPr id="141" name="Rectangle 141"/>
                        <wps:cNvSpPr/>
                        <wps:spPr>
                          <a:xfrm>
                            <a:off x="2244941" y="1477118"/>
                            <a:ext cx="1026412" cy="717634"/>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128C944C" w14:textId="77777777" w:rsidR="00774981" w:rsidRDefault="00774981" w:rsidP="00617BD8">
                              <w:pPr>
                                <w:pStyle w:val="NormalWeb"/>
                                <w:spacing w:before="0" w:beforeAutospacing="0" w:after="0" w:afterAutospacing="0"/>
                                <w:jc w:val="center"/>
                              </w:pPr>
                              <w:r>
                                <w:rPr>
                                  <w:rFonts w:asciiTheme="minorHAnsi" w:eastAsia="MS Mincho" w:hAnsi="Cambria"/>
                                  <w:color w:val="000000"/>
                                  <w:kern w:val="24"/>
                                  <w:sz w:val="24"/>
                                  <w:szCs w:val="24"/>
                                </w:rPr>
                                <w:t>Number and Size of Haul Vehicl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2" name="Rectangle 142"/>
                        <wps:cNvSpPr/>
                        <wps:spPr>
                          <a:xfrm>
                            <a:off x="2244941" y="557233"/>
                            <a:ext cx="1026412" cy="717634"/>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AF2F745" w14:textId="77777777" w:rsidR="00774981" w:rsidRDefault="00774981" w:rsidP="00617BD8">
                              <w:pPr>
                                <w:pStyle w:val="NormalWeb"/>
                                <w:spacing w:before="0" w:beforeAutospacing="0" w:after="0" w:afterAutospacing="0"/>
                                <w:jc w:val="center"/>
                              </w:pPr>
                              <w:r>
                                <w:rPr>
                                  <w:rFonts w:asciiTheme="minorHAnsi" w:eastAsia="MS Mincho" w:hAnsi="Cambria"/>
                                  <w:color w:val="000000"/>
                                  <w:kern w:val="24"/>
                                  <w:sz w:val="22"/>
                                  <w:szCs w:val="22"/>
                                </w:rPr>
                                <w:t>Landfill Tipping Fe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Straight Arrow Connector 143"/>
                        <wps:cNvCnPr/>
                        <wps:spPr>
                          <a:xfrm flipV="1">
                            <a:off x="2758147" y="1268559"/>
                            <a:ext cx="1350067" cy="20856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44" name="Straight Arrow Connector 144"/>
                        <wps:cNvCnPr/>
                        <wps:spPr>
                          <a:xfrm>
                            <a:off x="1386741" y="1251266"/>
                            <a:ext cx="1287" cy="231368"/>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45" name="Straight Arrow Connector 145"/>
                        <wps:cNvCnPr/>
                        <wps:spPr>
                          <a:xfrm flipV="1">
                            <a:off x="1901234" y="1835936"/>
                            <a:ext cx="343707" cy="5516"/>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46" name="Straight Arrow Connector 146"/>
                        <wps:cNvCnPr/>
                        <wps:spPr>
                          <a:xfrm flipV="1">
                            <a:off x="4621420" y="899537"/>
                            <a:ext cx="181472" cy="10205"/>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47" name="Straight Arrow Connector 147"/>
                        <wps:cNvCnPr/>
                        <wps:spPr>
                          <a:xfrm flipV="1">
                            <a:off x="3271353" y="909742"/>
                            <a:ext cx="323655" cy="6308"/>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48" name="Text Box 20"/>
                        <wps:cNvSpPr txBox="1"/>
                        <wps:spPr>
                          <a:xfrm>
                            <a:off x="0" y="1624515"/>
                            <a:ext cx="1026161" cy="448942"/>
                          </a:xfrm>
                          <a:prstGeom prst="rect">
                            <a:avLst/>
                          </a:prstGeom>
                          <a:noFill/>
                        </wps:spPr>
                        <wps:txbx>
                          <w:txbxContent>
                            <w:p w14:paraId="64B00267" w14:textId="77777777" w:rsidR="00774981" w:rsidRDefault="00774981" w:rsidP="00617BD8">
                              <w:pPr>
                                <w:pStyle w:val="NormalWeb"/>
                                <w:spacing w:before="0" w:beforeAutospacing="0" w:after="0" w:afterAutospacing="0"/>
                              </w:pPr>
                              <w:r>
                                <w:rPr>
                                  <w:rFonts w:ascii="Cambria" w:eastAsia="MS Mincho" w:hAnsi="Cambria"/>
                                  <w:color w:val="000000"/>
                                  <w:kern w:val="24"/>
                                  <w:sz w:val="24"/>
                                  <w:szCs w:val="24"/>
                                </w:rPr>
                                <w:t xml:space="preserve">EPA, </w:t>
                              </w:r>
                            </w:p>
                            <w:p w14:paraId="4F590967" w14:textId="77777777" w:rsidR="00774981" w:rsidRDefault="00774981" w:rsidP="00617BD8">
                              <w:pPr>
                                <w:pStyle w:val="NormalWeb"/>
                                <w:spacing w:before="0" w:beforeAutospacing="0" w:after="0" w:afterAutospacing="0"/>
                              </w:pPr>
                              <w:r>
                                <w:rPr>
                                  <w:rFonts w:ascii="Cambria" w:eastAsia="MS Mincho" w:hAnsi="Cambria"/>
                                  <w:color w:val="000000"/>
                                  <w:kern w:val="24"/>
                                  <w:sz w:val="24"/>
                                  <w:szCs w:val="24"/>
                                </w:rPr>
                                <w:t>1985</w:t>
                              </w:r>
                            </w:p>
                          </w:txbxContent>
                        </wps:txbx>
                        <wps:bodyPr wrap="square" rtlCol="0">
                          <a:spAutoFit/>
                        </wps:bodyPr>
                      </wps:wsp>
                      <wps:wsp>
                        <wps:cNvPr id="149" name="Rectangle 149"/>
                        <wps:cNvSpPr/>
                        <wps:spPr>
                          <a:xfrm>
                            <a:off x="874823" y="1482635"/>
                            <a:ext cx="1026412" cy="717634"/>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4EBC0BA" w14:textId="77777777" w:rsidR="00774981" w:rsidRDefault="00774981" w:rsidP="00617BD8">
                              <w:pPr>
                                <w:pStyle w:val="NormalWeb"/>
                                <w:spacing w:before="0" w:beforeAutospacing="0" w:after="0" w:afterAutospacing="0"/>
                                <w:jc w:val="center"/>
                              </w:pPr>
                              <w:r>
                                <w:rPr>
                                  <w:rFonts w:asciiTheme="minorHAnsi" w:eastAsia="MS Mincho" w:hAnsi="Cambria"/>
                                  <w:color w:val="000000"/>
                                  <w:kern w:val="24"/>
                                  <w:sz w:val="24"/>
                                  <w:szCs w:val="24"/>
                                </w:rPr>
                                <w:t>Sludge Landfill Disposa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0" name="Right Brace 150"/>
                        <wps:cNvSpPr/>
                        <wps:spPr>
                          <a:xfrm flipH="1">
                            <a:off x="542234" y="1474139"/>
                            <a:ext cx="253769" cy="717634"/>
                          </a:xfrm>
                          <a:prstGeom prst="rightBrace">
                            <a:avLst/>
                          </a:prstGeom>
                          <a:ln>
                            <a:solidFill>
                              <a:srgbClr val="B0A812"/>
                            </a:solidFill>
                          </a:ln>
                        </wps:spPr>
                        <wps:style>
                          <a:lnRef idx="2">
                            <a:schemeClr val="accent1"/>
                          </a:lnRef>
                          <a:fillRef idx="0">
                            <a:schemeClr val="accent1"/>
                          </a:fillRef>
                          <a:effectRef idx="1">
                            <a:schemeClr val="accent1"/>
                          </a:effectRef>
                          <a:fontRef idx="minor">
                            <a:schemeClr val="tx1"/>
                          </a:fontRef>
                        </wps:style>
                        <wps:txbx>
                          <w:txbxContent>
                            <w:p w14:paraId="111481D7" w14:textId="77777777" w:rsidR="00774981" w:rsidRDefault="00774981" w:rsidP="00617BD8">
                              <w:pPr>
                                <w:pStyle w:val="NormalWeb"/>
                                <w:spacing w:before="0" w:beforeAutospacing="0" w:after="200" w:afterAutospacing="0" w:line="276" w:lineRule="auto"/>
                              </w:pPr>
                              <w:r>
                                <w:rPr>
                                  <w:rFonts w:asciiTheme="minorHAnsi" w:eastAsia="Times New Roman" w:hAnsi="Cambria"/>
                                  <w:color w:val="000000"/>
                                  <w:kern w:val="24"/>
                                  <w:sz w:val="24"/>
                                  <w:szCs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4802891" y="540719"/>
                            <a:ext cx="1026412" cy="717634"/>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7419865A" w14:textId="77777777" w:rsidR="00774981" w:rsidRDefault="00774981" w:rsidP="00617BD8">
                              <w:pPr>
                                <w:pStyle w:val="NormalWeb"/>
                                <w:spacing w:before="0" w:beforeAutospacing="0" w:after="0" w:afterAutospacing="0"/>
                                <w:jc w:val="center"/>
                              </w:pPr>
                              <w:r>
                                <w:rPr>
                                  <w:rFonts w:asciiTheme="minorHAnsi" w:eastAsia="MS Mincho" w:hAnsi="Cambria"/>
                                  <w:color w:val="000000"/>
                                  <w:kern w:val="24"/>
                                  <w:sz w:val="24"/>
                                  <w:szCs w:val="24"/>
                                </w:rPr>
                                <w:t>O&amp;M Cos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2" name="Straight Arrow Connector 152"/>
                        <wps:cNvCnPr/>
                        <wps:spPr>
                          <a:xfrm flipV="1">
                            <a:off x="1901234" y="916050"/>
                            <a:ext cx="343707" cy="925402"/>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53" name="Straight Arrow Connector 153"/>
                        <wps:cNvCnPr/>
                        <wps:spPr>
                          <a:xfrm>
                            <a:off x="3271353" y="1835936"/>
                            <a:ext cx="173066" cy="5516"/>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54" name="Right Brace 154"/>
                        <wps:cNvSpPr/>
                        <wps:spPr>
                          <a:xfrm rot="5400000" flipH="1">
                            <a:off x="1283936" y="-135480"/>
                            <a:ext cx="165486" cy="1026412"/>
                          </a:xfrm>
                          <a:prstGeom prst="rightBrace">
                            <a:avLst/>
                          </a:prstGeom>
                          <a:ln>
                            <a:solidFill>
                              <a:srgbClr val="B0A812"/>
                            </a:solidFill>
                          </a:ln>
                        </wps:spPr>
                        <wps:style>
                          <a:lnRef idx="2">
                            <a:schemeClr val="accent1"/>
                          </a:lnRef>
                          <a:fillRef idx="0">
                            <a:schemeClr val="accent1"/>
                          </a:fillRef>
                          <a:effectRef idx="1">
                            <a:schemeClr val="accent1"/>
                          </a:effectRef>
                          <a:fontRef idx="minor">
                            <a:schemeClr val="tx1"/>
                          </a:fontRef>
                        </wps:style>
                        <wps:txbx>
                          <w:txbxContent>
                            <w:p w14:paraId="5D791C81" w14:textId="77777777" w:rsidR="00774981" w:rsidRDefault="00774981" w:rsidP="00617BD8">
                              <w:pPr>
                                <w:pStyle w:val="NormalWeb"/>
                                <w:spacing w:before="0" w:beforeAutospacing="0" w:after="200" w:afterAutospacing="0" w:line="276" w:lineRule="auto"/>
                              </w:pPr>
                              <w:r>
                                <w:rPr>
                                  <w:rFonts w:asciiTheme="minorHAnsi" w:eastAsia="Times New Roman" w:hAnsi="Cambria"/>
                                  <w:color w:val="000000"/>
                                  <w:kern w:val="24"/>
                                  <w:sz w:val="24"/>
                                  <w:szCs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5" name="Text Box 28"/>
                        <wps:cNvSpPr txBox="1"/>
                        <wps:spPr>
                          <a:xfrm>
                            <a:off x="800100" y="0"/>
                            <a:ext cx="1508126" cy="255268"/>
                          </a:xfrm>
                          <a:prstGeom prst="rect">
                            <a:avLst/>
                          </a:prstGeom>
                          <a:noFill/>
                        </wps:spPr>
                        <wps:txbx>
                          <w:txbxContent>
                            <w:p w14:paraId="6E6C9D30" w14:textId="77777777" w:rsidR="00774981" w:rsidRDefault="00774981" w:rsidP="00617BD8">
                              <w:pPr>
                                <w:pStyle w:val="NormalWeb"/>
                                <w:spacing w:before="0" w:beforeAutospacing="0" w:after="0" w:afterAutospacing="0"/>
                              </w:pPr>
                              <w:r>
                                <w:rPr>
                                  <w:rFonts w:ascii="Cambria" w:eastAsia="MS Mincho" w:hAnsi="Cambria"/>
                                  <w:color w:val="000000"/>
                                  <w:kern w:val="24"/>
                                  <w:sz w:val="22"/>
                                  <w:szCs w:val="22"/>
                                </w:rPr>
                                <w:t>Milbrandt et al, 2017</w:t>
                              </w:r>
                            </w:p>
                          </w:txbxContent>
                        </wps:txbx>
                        <wps:bodyPr wrap="square" rtlCol="0">
                          <a:spAutoFit/>
                        </wps:bodyPr>
                      </wps:wsp>
                      <wps:wsp>
                        <wps:cNvPr id="156" name="Rectangle 156"/>
                        <wps:cNvSpPr/>
                        <wps:spPr>
                          <a:xfrm>
                            <a:off x="873535" y="533632"/>
                            <a:ext cx="1026412" cy="717634"/>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777E50E9" w14:textId="14A6140E" w:rsidR="00774981" w:rsidRDefault="00774981" w:rsidP="00617BD8">
                              <w:pPr>
                                <w:pStyle w:val="NormalWeb"/>
                                <w:spacing w:before="0" w:beforeAutospacing="0" w:after="0" w:afterAutospacing="0"/>
                                <w:jc w:val="center"/>
                              </w:pPr>
                              <w:r>
                                <w:rPr>
                                  <w:rFonts w:asciiTheme="minorHAnsi" w:eastAsia="MS Mincho" w:hAnsi="Cambria"/>
                                  <w:color w:val="000000"/>
                                  <w:kern w:val="24"/>
                                </w:rPr>
                                <w:t>Sludge Production in Wet To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AF22369" id="Group 22" o:spid="_x0000_s1167" style="width:459pt;height:173.25pt;mso-position-horizontal-relative:char;mso-position-vertical-relative:line" coordsize="5829303,220026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">
                <v:shape id="Right Brace 137" o:spid="_x0000_s1168" type="#_x0000_t88" style="position:absolute;left:4014797;top:-146153;width:186833;height:1026412;rotation:-9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WOYaxQAA&#10;ANwAAAAPAAAAZHJzL2Rvd25yZXYueG1sRI9Ba8JAEIXvQv/DMoXezKYKatOsUoqWQEBIWnoestMk&#10;NDsbsquJ/nq3UPA2w3vzvjfpbjKdONPgWssKnqMYBHFldcu1gq/Pw3wDwnlkjZ1lUnAhB7vtwyzF&#10;RNuRCzqXvhYhhF2CChrv+0RKVzVk0EW2Jw7ajx0M+rAOtdQDjiHcdHIRxytpsOVAaLCn94aq3/Jk&#10;AiTfu4/i5Zj74opZYfJvbfqFUk+P09srCE+Tv5v/rzMd6i/X8PdMmEBub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ZY5hrFAAAA3AAAAA8AAAAAAAAAAAAAAAAAlwIAAGRycy9k&#10;b3ducmV2LnhtbFBLBQYAAAAABAAEAPUAAACJAwAAAAA=&#10;" adj="328" strokecolor="#b0a812" strokeweight="2pt">
                  <v:shadow on="t" opacity="24903f" mv:blur="40000f" origin=",.5" offset="0,20000emu"/>
                  <v:textbox>
                    <w:txbxContent>
                      <w:p w14:paraId="2348F8AD" w14:textId="77777777" w:rsidR="00774981" w:rsidRDefault="00774981" w:rsidP="00617BD8">
                        <w:pPr>
                          <w:pStyle w:val="NormalWeb"/>
                          <w:spacing w:before="0" w:beforeAutospacing="0" w:after="200" w:afterAutospacing="0" w:line="276" w:lineRule="auto"/>
                        </w:pPr>
                        <w:r>
                          <w:rPr>
                            <w:rFonts w:asciiTheme="minorHAnsi" w:eastAsia="Times New Roman" w:hAnsi="Cambria"/>
                            <w:color w:val="000000"/>
                            <w:kern w:val="24"/>
                            <w:sz w:val="22"/>
                            <w:szCs w:val="22"/>
                          </w:rPr>
                          <w:t> </w:t>
                        </w:r>
                      </w:p>
                    </w:txbxContent>
                  </v:textbox>
                </v:shape>
                <v:rect id="Rectangle 138" o:spid="_x0000_s1169" style="position:absolute;left:3444420;top:1482635;width:1026412;height:71763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1w8AxAAA&#10;ANwAAAAPAAAAZHJzL2Rvd25yZXYueG1sRI9Pb8IwDMXvSPsOkSftBilFTKgQ0DRpo5cd+LO715im&#10;auNUTYDu288HpN1svef3ft7sRt+pGw2xCWxgPstAEVfBNlwbOJ8+pitQMSFb7AKTgV+KsNs+TTZY&#10;2HDnA92OqVYSwrFAAy6lvtA6Vo48xlnoiUW7hMFjknWotR3wLuG+03mWvWqPDUuDw57eHVXt8eoN&#10;7GObZ+VX+dN09fXze37Il63zxrw8j29rUInG9G9+XJdW8BdCK8/IBHr7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0tcPAMQAAADcAAAADwAAAAAAAAAAAAAAAACXAgAAZHJzL2Rv&#10;d25yZXYueG1sUEsFBgAAAAAEAAQA9QAAAIgDAAAAAA==&#10;" filled="f" strokecolor="black [3213]">
                  <v:shadow on="t" opacity="22937f" mv:blur="40000f" origin=",.5" offset="0,23000emu"/>
                  <v:textbox>
                    <w:txbxContent>
                      <w:p w14:paraId="4FB154E9" w14:textId="77777777" w:rsidR="00774981" w:rsidRDefault="00774981" w:rsidP="00617BD8">
                        <w:pPr>
                          <w:pStyle w:val="NormalWeb"/>
                          <w:spacing w:before="0" w:beforeAutospacing="0" w:after="0" w:afterAutospacing="0"/>
                          <w:jc w:val="center"/>
                        </w:pPr>
                        <w:r>
                          <w:rPr>
                            <w:rFonts w:asciiTheme="minorHAnsi" w:eastAsia="MS Mincho" w:hAnsi="Cambria"/>
                            <w:color w:val="000000"/>
                            <w:kern w:val="24"/>
                            <w:sz w:val="28"/>
                            <w:szCs w:val="28"/>
                          </w:rPr>
                          <w:t>Capital Costs</w:t>
                        </w:r>
                      </w:p>
                    </w:txbxContent>
                  </v:textbox>
                </v:rect>
                <v:rect id="Rectangle 139" o:spid="_x0000_s1170" style="position:absolute;left:3595008;top:550924;width:1026412;height:71763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m6qbwQAA&#10;ANwAAAAPAAAAZHJzL2Rvd25yZXYueG1sRE9Na8JAEL0L/Q/LFHrTjRGlTV2lCNpcPBjb+zQ7zYZk&#10;Z0N21fjvXUHwNo/3Ocv1YFtxpt7XjhVMJwkI4tLpmisFP8ft+B2ED8gaW8ek4Eoe1quX0RIz7S58&#10;oHMRKhFD2GeowITQZVL60pBFP3EdceT+XW8xRNhXUvd4ieG2lWmSLKTFmmODwY42hsqmOFkF375J&#10;k3yf/9Vtddr9Tg/pvDFWqbfX4esTRKAhPMUPd67j/NkH3J+JF8jV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vZuqm8EAAADcAAAADwAAAAAAAAAAAAAAAACXAgAAZHJzL2Rvd25y&#10;ZXYueG1sUEsFBgAAAAAEAAQA9QAAAIUDAAAAAA==&#10;" filled="f" strokecolor="black [3213]">
                  <v:shadow on="t" opacity="22937f" mv:blur="40000f" origin=",.5" offset="0,23000emu"/>
                  <v:textbox>
                    <w:txbxContent>
                      <w:p w14:paraId="3B4694ED" w14:textId="77777777" w:rsidR="00774981" w:rsidRDefault="00774981" w:rsidP="00617BD8">
                        <w:pPr>
                          <w:pStyle w:val="NormalWeb"/>
                          <w:spacing w:before="0" w:beforeAutospacing="0" w:after="0" w:afterAutospacing="0"/>
                          <w:jc w:val="center"/>
                        </w:pPr>
                        <w:r>
                          <w:rPr>
                            <w:rFonts w:asciiTheme="minorHAnsi" w:eastAsia="MS Mincho" w:hAnsi="Cambria"/>
                            <w:color w:val="000000"/>
                            <w:kern w:val="24"/>
                          </w:rPr>
                          <w:t xml:space="preserve">Labor, Fuel and Electricity Costs </w:t>
                        </w:r>
                      </w:p>
                    </w:txbxContent>
                  </v:textbox>
                </v:rect>
                <v:shape id="Text Box 20" o:spid="_x0000_s1171" type="#_x0000_t202" style="position:absolute;left:3765506;top:7262;width:1026161;height:29971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vgs5wwAA&#10;ANwAAAAPAAAAZHJzL2Rvd25yZXYueG1sRI9BT8MwDIXvSPsPkSdxY+kQoKksm6YB0g5c2Lq71Zim&#10;WuNUjVm7f48PSNxsvef3Pq+3U+zMlYbcJnawXBRgiOvkW24cVKePhxWYLMgeu8Tk4EYZtpvZ3RpL&#10;n0b+outRGqMhnEt0EET60tpcB4qYF6knVu07DRFF16GxfsBRw2NnH4vixUZsWRsC9rQPVF+OP9GB&#10;iN8tb9V7zIfz9Pk2hqJ+xsq5+/m0ewUjNMm/+e/64BX/SfH1GZ3Abn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Ivgs5wwAAANwAAAAPAAAAAAAAAAAAAAAAAJcCAABkcnMvZG93&#10;bnJldi54bWxQSwUGAAAAAAQABAD1AAAAhwMAAAAA&#10;" filled="f" stroked="f">
                  <v:textbox style="mso-fit-shape-to-text:t">
                    <w:txbxContent>
                      <w:p w14:paraId="3C137C4A" w14:textId="77777777" w:rsidR="00774981" w:rsidRDefault="00774981" w:rsidP="00617BD8">
                        <w:pPr>
                          <w:pStyle w:val="NormalWeb"/>
                          <w:spacing w:before="0" w:beforeAutospacing="0" w:after="0" w:afterAutospacing="0"/>
                        </w:pPr>
                        <w:r>
                          <w:rPr>
                            <w:rFonts w:ascii="Cambria" w:eastAsia="MS Mincho" w:hAnsi="Cambria"/>
                            <w:color w:val="000000"/>
                            <w:kern w:val="24"/>
                            <w:sz w:val="28"/>
                            <w:szCs w:val="28"/>
                          </w:rPr>
                          <w:t>BLS, EIA</w:t>
                        </w:r>
                      </w:p>
                    </w:txbxContent>
                  </v:textbox>
                </v:shape>
                <v:rect id="Rectangle 141" o:spid="_x0000_s1172" style="position:absolute;left:2244941;top:1477118;width:1026412;height:71763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69XgwQAA&#10;ANwAAAAPAAAAZHJzL2Rvd25yZXYueG1sRE9Ni8IwEL0v+B/CCN7WtMVdpBpFBLWXPeiu97EZm9Jm&#10;Upqo9d+bhYW9zeN9znI92Fbcqfe1YwXpNAFBXDpdc6Xg53v3PgfhA7LG1jEpeJKH9Wr0tsRcuwcf&#10;6X4KlYgh7HNUYELocil9aciin7qOOHJX11sMEfaV1D0+YrhtZZYkn9JizbHBYEdbQ2VzulkFB99k&#10;SfFVXOq2uu3P6TH7aIxVajIeNgsQgYbwL/5zFzrOn6Xw+0y8QK5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G+vV4MEAAADcAAAADwAAAAAAAAAAAAAAAACXAgAAZHJzL2Rvd25y&#10;ZXYueG1sUEsFBgAAAAAEAAQA9QAAAIUDAAAAAA==&#10;" filled="f" strokecolor="black [3213]">
                  <v:shadow on="t" opacity="22937f" mv:blur="40000f" origin=",.5" offset="0,23000emu"/>
                  <v:textbox>
                    <w:txbxContent>
                      <w:p w14:paraId="128C944C" w14:textId="77777777" w:rsidR="00774981" w:rsidRDefault="00774981" w:rsidP="00617BD8">
                        <w:pPr>
                          <w:pStyle w:val="NormalWeb"/>
                          <w:spacing w:before="0" w:beforeAutospacing="0" w:after="0" w:afterAutospacing="0"/>
                          <w:jc w:val="center"/>
                        </w:pPr>
                        <w:r>
                          <w:rPr>
                            <w:rFonts w:asciiTheme="minorHAnsi" w:eastAsia="MS Mincho" w:hAnsi="Cambria"/>
                            <w:color w:val="000000"/>
                            <w:kern w:val="24"/>
                            <w:sz w:val="24"/>
                            <w:szCs w:val="24"/>
                          </w:rPr>
                          <w:t>Number and Size of Haul Vehicles</w:t>
                        </w:r>
                      </w:p>
                    </w:txbxContent>
                  </v:textbox>
                </v:rect>
                <v:rect id="Rectangle 142" o:spid="_x0000_s1173" style="position:absolute;left:2244941;top:557233;width:1026412;height:71763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OUuXwAAA&#10;ANwAAAAPAAAAZHJzL2Rvd25yZXYueG1sRE9Ni8IwEL0v+B/CCN7W1KIi1SgiuNuLB931PjZjU9pM&#10;ShO1/nuzsOBtHu9zVpveNuJOna8cK5iMExDEhdMVlwp+f/afCxA+IGtsHJOCJ3nYrAcfK8y0e/CR&#10;7qdQihjCPkMFJoQ2k9IXhiz6sWuJI3d1ncUQYVdK3eEjhttGpkkylxYrjg0GW9oZKurTzSr49nWa&#10;5If8UjXl7es8Oaaz2lilRsN+uwQRqA9v8b8713H+NIW/Z+IFcv0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rOUuXwAAAANwAAAAPAAAAAAAAAAAAAAAAAJcCAABkcnMvZG93bnJl&#10;di54bWxQSwUGAAAAAAQABAD1AAAAhAMAAAAA&#10;" filled="f" strokecolor="black [3213]">
                  <v:shadow on="t" opacity="22937f" mv:blur="40000f" origin=",.5" offset="0,23000emu"/>
                  <v:textbox>
                    <w:txbxContent>
                      <w:p w14:paraId="4AF2F745" w14:textId="77777777" w:rsidR="00774981" w:rsidRDefault="00774981" w:rsidP="00617BD8">
                        <w:pPr>
                          <w:pStyle w:val="NormalWeb"/>
                          <w:spacing w:before="0" w:beforeAutospacing="0" w:after="0" w:afterAutospacing="0"/>
                          <w:jc w:val="center"/>
                        </w:pPr>
                        <w:r>
                          <w:rPr>
                            <w:rFonts w:asciiTheme="minorHAnsi" w:eastAsia="MS Mincho" w:hAnsi="Cambria"/>
                            <w:color w:val="000000"/>
                            <w:kern w:val="24"/>
                            <w:sz w:val="22"/>
                            <w:szCs w:val="22"/>
                          </w:rPr>
                          <w:t>Landfill Tipping Fee</w:t>
                        </w:r>
                      </w:p>
                    </w:txbxContent>
                  </v:textbox>
                </v:rect>
                <v:shape id="Straight Arrow Connector 143" o:spid="_x0000_s1174" type="#_x0000_t32" style="position:absolute;left:2758147;top:1268559;width:1350067;height:20856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iKdK8IAAADcAAAADwAAAGRycy9kb3ducmV2LnhtbERPzWrCQBC+C32HZQq9mU1skRLdSKkI&#10;ngqNfYAxO2aj2dkku9HYp+8WCr3Nx/c7681kW3GlwTeOFWRJCoK4crrhWsHXYTd/BeEDssbWMSm4&#10;k4dN8TBbY67djT/pWoZaxBD2OSowIXS5lL4yZNEnriOO3MkNFkOEQy31gLcYblu5SNOltNhwbDDY&#10;0buh6lKOVsH4se2/e+zQ3xe7Eo8mO/bnTKmnx+ltBSLQFP7Ff+69jvNfnuH3mXiBLH4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eiKdK8IAAADcAAAADwAAAAAAAAAAAAAA&#10;AAChAgAAZHJzL2Rvd25yZXYueG1sUEsFBgAAAAAEAAQA+QAAAJADAAAAAA==&#10;" strokeweight="2pt">
                  <v:stroke endarrow="open"/>
                  <v:shadow on="t" opacity="24903f" mv:blur="40000f" origin=",.5" offset="0,20000emu"/>
                </v:shape>
                <v:shape id="Straight Arrow Connector 144" o:spid="_x0000_s1175" type="#_x0000_t32" style="position:absolute;left:1386741;top:1251266;width:1287;height:23136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XgHvMMAAADcAAAADwAAAGRycy9kb3ducmV2LnhtbERPTWvCQBC9F/oflin0VjctGkp0FWkR&#10;rCKiDehxyI5JMDsbsmsS/70rCN7m8T5nMutNJVpqXGlZwecgAkGcWV1yriD9X3x8g3AeWWNlmRRc&#10;ycFs+voywUTbjnfU7n0uQgi7BBUU3teJlC4ryKAb2Jo4cCfbGPQBNrnUDXYh3FTyK4piabDk0FBg&#10;TT8FZef9xShY2ZFO18fL9rxpf7fH7vCXxnGt1PtbPx+D8NT7p/jhXuowfziE+zPhAjm9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F4B7zDAAAA3AAAAA8AAAAAAAAAAAAA&#10;AAAAoQIAAGRycy9kb3ducmV2LnhtbFBLBQYAAAAABAAEAPkAAACRAwAAAAA=&#10;" strokeweight="2pt">
                  <v:stroke endarrow="open"/>
                  <v:shadow on="t" opacity="24903f" mv:blur="40000f" origin=",.5" offset="0,20000emu"/>
                </v:shape>
                <v:shape id="Straight Arrow Connector 145" o:spid="_x0000_s1176" type="#_x0000_t32" style="position:absolute;left:1901234;top:1835936;width:343707;height:5516;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oegxMIAAADcAAAADwAAAGRycy9kb3ducmV2LnhtbERPzWrCQBC+C32HZQq9mU2klRLdSKkI&#10;ngqNfYAxO2aj2dkku9HYp+8WCr3Nx/c7681kW3GlwTeOFWRJCoK4crrhWsHXYTd/BeEDssbWMSm4&#10;k4dN8TBbY67djT/pWoZaxBD2OSowIXS5lL4yZNEnriOO3MkNFkOEQy31gLcYblu5SNOltNhwbDDY&#10;0buh6lKOVsH4se2/e+zQ3xe7Eo8mO/bnTKmnx+ltBSLQFP7Ff+69jvOfX+D3mXiBLH4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moegxMIAAADcAAAADwAAAAAAAAAAAAAA&#10;AAChAgAAZHJzL2Rvd25yZXYueG1sUEsFBgAAAAAEAAQA+QAAAJADAAAAAA==&#10;" strokeweight="2pt">
                  <v:stroke endarrow="open"/>
                  <v:shadow on="t" opacity="24903f" mv:blur="40000f" origin=",.5" offset="0,20000emu"/>
                </v:shape>
                <v:shape id="Straight Arrow Connector 146" o:spid="_x0000_s1177" type="#_x0000_t32" style="position:absolute;left:4621420;top:899537;width:181472;height:10205;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lU+s8AAAADcAAAADwAAAGRycy9kb3ducmV2LnhtbERPzYrCMBC+C/sOYRb2pmlFRKpRlhXB&#10;k2DXBxibsak2k7aJWvfpjSDsbT6+31mseluLG3W+cqwgHSUgiAunKy4VHH43wxkIH5A11o5JwYM8&#10;rJYfgwVm2t15T7c8lCKGsM9QgQmhyaT0hSGLfuQa4sidXGcxRNiVUnd4j+G2luMkmUqLFccGgw39&#10;GCou+dUquO7W7V+LDfrHeJPj0aTH9pwq9fXZf89BBOrDv/jt3uo4fzKF1zPxArl8Ag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GpVPrPAAAAA3AAAAA8AAAAAAAAAAAAAAAAA&#10;oQIAAGRycy9kb3ducmV2LnhtbFBLBQYAAAAABAAEAPkAAACOAwAAAAA=&#10;" strokeweight="2pt">
                  <v:stroke endarrow="open"/>
                  <v:shadow on="t" opacity="24903f" mv:blur="40000f" origin=",.5" offset="0,20000emu"/>
                </v:shape>
                <v:shape id="Straight Arrow Connector 147" o:spid="_x0000_s1178" type="#_x0000_t32" style="position:absolute;left:3271353;top:909742;width:323655;height:6308;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RmbKMIAAADcAAAADwAAAGRycy9kb3ducmV2LnhtbERPzWrCQBC+C32HZQq9mU2k1BLdSKkI&#10;ngqNfYAxO2aj2dkku9HYp+8WCr3Nx/c7681kW3GlwTeOFWRJCoK4crrhWsHXYTd/BeEDssbWMSm4&#10;k4dN8TBbY67djT/pWoZaxBD2OSowIXS5lL4yZNEnriOO3MkNFkOEQy31gLcYblu5SNMXabHh2GCw&#10;o3dD1aUcrYLxY9t/99ihvy92JR5NduzPmVJPj9PbCkSgKfyL/9x7Hec/L+H3mXiBLH4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BRmbKMIAAADcAAAADwAAAAAAAAAAAAAA&#10;AAChAgAAZHJzL2Rvd25yZXYueG1sUEsFBgAAAAAEAAQA+QAAAJADAAAAAA==&#10;" strokeweight="2pt">
                  <v:stroke endarrow="open"/>
                  <v:shadow on="t" opacity="24903f" mv:blur="40000f" origin=",.5" offset="0,20000emu"/>
                </v:shape>
                <v:shape id="Text Box 20" o:spid="_x0000_s1179" type="#_x0000_t202" style="position:absolute;top:1624515;width:1026161;height:44894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yAc/wwAA&#10;ANwAAAAPAAAAZHJzL2Rvd25yZXYueG1sRI9BT8MwDIXvSPsPkSdxY+kQoKksm6YB0g5c2Lq71Zim&#10;WuNUjVm7f48PSNxsvef3Pq+3U+zMlYbcJnawXBRgiOvkW24cVKePhxWYLMgeu8Tk4EYZtpvZ3RpL&#10;n0b+outRGqMhnEt0EET60tpcB4qYF6knVu07DRFF16GxfsBRw2NnH4vixUZsWRsC9rQPVF+OP9GB&#10;iN8tb9V7zIfz9Pk2hqJ+xsq5+/m0ewUjNMm/+e/64BX/SWn1GZ3Abn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2yAc/wwAAANwAAAAPAAAAAAAAAAAAAAAAAJcCAABkcnMvZG93&#10;bnJldi54bWxQSwUGAAAAAAQABAD1AAAAhwMAAAAA&#10;" filled="f" stroked="f">
                  <v:textbox style="mso-fit-shape-to-text:t">
                    <w:txbxContent>
                      <w:p w14:paraId="64B00267" w14:textId="77777777" w:rsidR="00774981" w:rsidRDefault="00774981" w:rsidP="00617BD8">
                        <w:pPr>
                          <w:pStyle w:val="NormalWeb"/>
                          <w:spacing w:before="0" w:beforeAutospacing="0" w:after="0" w:afterAutospacing="0"/>
                        </w:pPr>
                        <w:r>
                          <w:rPr>
                            <w:rFonts w:ascii="Cambria" w:eastAsia="MS Mincho" w:hAnsi="Cambria"/>
                            <w:color w:val="000000"/>
                            <w:kern w:val="24"/>
                            <w:sz w:val="24"/>
                            <w:szCs w:val="24"/>
                          </w:rPr>
                          <w:t xml:space="preserve">EPA, </w:t>
                        </w:r>
                      </w:p>
                      <w:p w14:paraId="4F590967" w14:textId="77777777" w:rsidR="00774981" w:rsidRDefault="00774981" w:rsidP="00617BD8">
                        <w:pPr>
                          <w:pStyle w:val="NormalWeb"/>
                          <w:spacing w:before="0" w:beforeAutospacing="0" w:after="0" w:afterAutospacing="0"/>
                        </w:pPr>
                        <w:r>
                          <w:rPr>
                            <w:rFonts w:ascii="Cambria" w:eastAsia="MS Mincho" w:hAnsi="Cambria"/>
                            <w:color w:val="000000"/>
                            <w:kern w:val="24"/>
                            <w:sz w:val="24"/>
                            <w:szCs w:val="24"/>
                          </w:rPr>
                          <w:t>1985</w:t>
                        </w:r>
                      </w:p>
                    </w:txbxContent>
                  </v:textbox>
                </v:shape>
                <v:rect id="Rectangle 149" o:spid="_x0000_s1180" style="position:absolute;left:874823;top:1482635;width:1026412;height:71763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ndnmwQAA&#10;ANwAAAAPAAAAZHJzL2Rvd25yZXYueG1sRE9Na8JAEL0L/Q/LFHrTjUGlTV2lCNpcPBjb+zQ7zYZk&#10;Z0N21fjvXUHwNo/3Ocv1YFtxpt7XjhVMJwkI4tLpmisFP8ft+B2ED8gaW8ek4Eoe1quX0RIz7S58&#10;oHMRKhFD2GeowITQZVL60pBFP3EdceT+XW8xRNhXUvd4ieG2lWmSLKTFmmODwY42hsqmOFkF375J&#10;k3yf/9Vtddr9Tg/pvDFWqbfX4esTRKAhPMUPd67j/NkH3J+JF8jV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5Z3Z5sEAAADcAAAADwAAAAAAAAAAAAAAAACXAgAAZHJzL2Rvd25y&#10;ZXYueG1sUEsFBgAAAAAEAAQA9QAAAIUDAAAAAA==&#10;" filled="f" strokecolor="black [3213]">
                  <v:shadow on="t" opacity="22937f" mv:blur="40000f" origin=",.5" offset="0,23000emu"/>
                  <v:textbox>
                    <w:txbxContent>
                      <w:p w14:paraId="64EBC0BA" w14:textId="77777777" w:rsidR="00774981" w:rsidRDefault="00774981" w:rsidP="00617BD8">
                        <w:pPr>
                          <w:pStyle w:val="NormalWeb"/>
                          <w:spacing w:before="0" w:beforeAutospacing="0" w:after="0" w:afterAutospacing="0"/>
                          <w:jc w:val="center"/>
                        </w:pPr>
                        <w:r>
                          <w:rPr>
                            <w:rFonts w:asciiTheme="minorHAnsi" w:eastAsia="MS Mincho" w:hAnsi="Cambria"/>
                            <w:color w:val="000000"/>
                            <w:kern w:val="24"/>
                            <w:sz w:val="24"/>
                            <w:szCs w:val="24"/>
                          </w:rPr>
                          <w:t>Sludge Landfill Disposal</w:t>
                        </w:r>
                      </w:p>
                    </w:txbxContent>
                  </v:textbox>
                </v:rect>
                <v:shape id="Right Brace 150" o:spid="_x0000_s1181" type="#_x0000_t88" style="position:absolute;left:542234;top:1474139;width:253769;height:717634;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" adj="636" strokecolor="#b0a812" strokeweight="2pt">
                  <v:shadow on="t" opacity="24903f" mv:blur="40000f" origin=",.5" offset="0,20000emu"/>
                  <v:textbox>
                    <w:txbxContent>
                      <w:p w14:paraId="111481D7" w14:textId="77777777" w:rsidR="00774981" w:rsidRDefault="00774981" w:rsidP="00617BD8">
                        <w:pPr>
                          <w:pStyle w:val="NormalWeb"/>
                          <w:spacing w:before="0" w:beforeAutospacing="0" w:after="200" w:afterAutospacing="0" w:line="276" w:lineRule="auto"/>
                        </w:pPr>
                        <w:r>
                          <w:rPr>
                            <w:rFonts w:asciiTheme="minorHAnsi" w:eastAsia="Times New Roman" w:hAnsi="Cambria"/>
                            <w:color w:val="000000"/>
                            <w:kern w:val="24"/>
                            <w:sz w:val="24"/>
                            <w:szCs w:val="24"/>
                          </w:rPr>
                          <w:t> </w:t>
                        </w:r>
                      </w:p>
                    </w:txbxContent>
                  </v:textbox>
                </v:shape>
                <v:rect id="Rectangle 151" o:spid="_x0000_s1182" style="position:absolute;left:4802891;top:540719;width:1026412;height:71763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" filled="f" strokecolor="black [3213]">
                  <v:shadow on="t" opacity="22937f" mv:blur="40000f" origin=",.5" offset="0,23000emu"/>
                  <v:textbox>
                    <w:txbxContent>
                      <w:p w14:paraId="7419865A" w14:textId="77777777" w:rsidR="00774981" w:rsidRDefault="00774981" w:rsidP="00617BD8">
                        <w:pPr>
                          <w:pStyle w:val="NormalWeb"/>
                          <w:spacing w:before="0" w:beforeAutospacing="0" w:after="0" w:afterAutospacing="0"/>
                          <w:jc w:val="center"/>
                        </w:pPr>
                        <w:r>
                          <w:rPr>
                            <w:rFonts w:asciiTheme="minorHAnsi" w:eastAsia="MS Mincho" w:hAnsi="Cambria"/>
                            <w:color w:val="000000"/>
                            <w:kern w:val="24"/>
                            <w:sz w:val="24"/>
                            <w:szCs w:val="24"/>
                          </w:rPr>
                          <w:t>O&amp;M Costs</w:t>
                        </w:r>
                      </w:p>
                    </w:txbxContent>
                  </v:textbox>
                </v:rect>
                <v:shape id="Straight Arrow Connector 152" o:spid="_x0000_s1183" type="#_x0000_t32" style="position:absolute;left:1901234;top:916050;width:343707;height:925402;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LeubcEAAADcAAAADwAAAGRycy9kb3ducmV2LnhtbERPzYrCMBC+L/gOYQRva9qCy1KNIoqw&#10;pwW7+wBjMzbVZtI2UatPvxGEvc3H9zuL1WAbcaXe144VpNMEBHHpdM2Vgt+f3fsnCB+QNTaOScGd&#10;PKyWo7cF5trdeE/XIlQihrDPUYEJoc2l9KUhi37qWuLIHV1vMUTYV1L3eIvhtpFZknxIizXHBoMt&#10;bQyV5+JiFVy+t92jwxb9PdsVeDDpoTulSk3Gw3oOItAQ/sUv95eO82cZPJ+JF8jlH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Qt65twQAAANwAAAAPAAAAAAAAAAAAAAAA&#10;AKECAABkcnMvZG93bnJldi54bWxQSwUGAAAAAAQABAD5AAAAjwMAAAAA&#10;" strokeweight="2pt">
                  <v:stroke endarrow="open"/>
                  <v:shadow on="t" opacity="24903f" mv:blur="40000f" origin=",.5" offset="0,20000emu"/>
                </v:shape>
                <v:shape id="Straight Arrow Connector 153" o:spid="_x0000_s1184" type="#_x0000_t32" style="position:absolute;left:3271353;top:1835936;width:173066;height:5516;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0gJFcMAAADcAAAADwAAAGRycy9kb3ducmV2LnhtbERPTWvCQBC9C/6HZYTedGOLQaKriKVQ&#10;lSLVgB6H7JgEs7Mhuybpv+8Khd7m8T5nue5NJVpqXGlZwXQSgSDOrC45V5CeP8ZzEM4ja6wsk4If&#10;crBeDQdLTLTt+Jvak89FCGGXoILC+zqR0mUFGXQTWxMH7mYbgz7AJpe6wS6Em0q+RlEsDZYcGgqs&#10;aVtQdj89jIK9nen0cH0c71/t+/HaXXZpHNdKvYz6zQKEp97/i//cnzrMn73B85lwgVz9A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tICRXDAAAA3AAAAA8AAAAAAAAAAAAA&#10;AAAAoQIAAGRycy9kb3ducmV2LnhtbFBLBQYAAAAABAAEAPkAAACRAwAAAAA=&#10;" strokeweight="2pt">
                  <v:stroke endarrow="open"/>
                  <v:shadow on="t" opacity="24903f" mv:blur="40000f" origin=",.5" offset="0,20000emu"/>
                </v:shape>
                <v:shape id="Right Brace 154" o:spid="_x0000_s1185" type="#_x0000_t88" style="position:absolute;left:1283936;top:-135480;width:165486;height:1026412;rotation:-9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yMmIxAAA&#10;ANwAAAAPAAAAZHJzL2Rvd25yZXYueG1sRE9Na8JAEL0L/Q/LFHozmxYjJbqKNFiKHsS0Cr0N2WkS&#10;mp2N2W2M/94VhN7m8T5nvhxMI3rqXG1ZwXMUgyAurK65VPD1uR6/gnAeWWNjmRRcyMFy8TCaY6rt&#10;mffU574UIYRdigoq79tUSldUZNBFtiUO3I/tDPoAu1LqDs8h3DTyJY6n0mDNoaHClt4qKn7zP6Ng&#10;csgwP8T96jt7b5LtLjsleNwo9fQ4rGYgPA3+X3x3f+gwP5nA7ZlwgVxc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LcjJiMQAAADcAAAADwAAAAAAAAAAAAAAAACXAgAAZHJzL2Rv&#10;d25yZXYueG1sUEsFBgAAAAAEAAQA9QAAAIgDAAAAAA==&#10;" adj="290" strokecolor="#b0a812" strokeweight="2pt">
                  <v:shadow on="t" opacity="24903f" mv:blur="40000f" origin=",.5" offset="0,20000emu"/>
                  <v:textbox>
                    <w:txbxContent>
                      <w:p w14:paraId="5D791C81" w14:textId="77777777" w:rsidR="00774981" w:rsidRDefault="00774981" w:rsidP="00617BD8">
                        <w:pPr>
                          <w:pStyle w:val="NormalWeb"/>
                          <w:spacing w:before="0" w:beforeAutospacing="0" w:after="200" w:afterAutospacing="0" w:line="276" w:lineRule="auto"/>
                        </w:pPr>
                        <w:r>
                          <w:rPr>
                            <w:rFonts w:asciiTheme="minorHAnsi" w:eastAsia="Times New Roman" w:hAnsi="Cambria"/>
                            <w:color w:val="000000"/>
                            <w:kern w:val="24"/>
                            <w:sz w:val="24"/>
                            <w:szCs w:val="24"/>
                          </w:rPr>
                          <w:t> </w:t>
                        </w:r>
                      </w:p>
                    </w:txbxContent>
                  </v:textbox>
                </v:shape>
                <v:shape id="Text Box 28" o:spid="_x0000_s1186" type="#_x0000_t202" style="position:absolute;left:800100;width:1508126;height:2552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ED58vwAA&#10;ANwAAAAPAAAAZHJzL2Rvd25yZXYueG1sRE9Na8JAEL0X/A/LFLzVjUJEUleRWsGDF216H7LTbGh2&#10;NmSnJv57VxB6m8f7nPV29K26Uh+bwAbmswwUcRVsw7WB8uvwtgIVBdliG5gM3CjCdjN5WWNhw8Bn&#10;ul6kVimEY4EGnEhXaB0rRx7jLHTEifsJvUdJsK+17XFI4b7Viyxbao8NpwaHHX04qn4vf96AiN3N&#10;b+Wnj8fv8bQfXFblWBozfR1376CERvkXP91Hm+bnOTyeSRfozR0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J0QPny/AAAA3AAAAA8AAAAAAAAAAAAAAAAAlwIAAGRycy9kb3ducmV2&#10;LnhtbFBLBQYAAAAABAAEAPUAAACDAwAAAAA=&#10;" filled="f" stroked="f">
                  <v:textbox style="mso-fit-shape-to-text:t">
                    <w:txbxContent>
                      <w:p w14:paraId="6E6C9D30" w14:textId="77777777" w:rsidR="00774981" w:rsidRDefault="00774981" w:rsidP="00617BD8">
                        <w:pPr>
                          <w:pStyle w:val="NormalWeb"/>
                          <w:spacing w:before="0" w:beforeAutospacing="0" w:after="0" w:afterAutospacing="0"/>
                        </w:pPr>
                        <w:proofErr w:type="spellStart"/>
                        <w:r>
                          <w:rPr>
                            <w:rFonts w:ascii="Cambria" w:eastAsia="MS Mincho" w:hAnsi="Cambria"/>
                            <w:color w:val="000000"/>
                            <w:kern w:val="24"/>
                            <w:sz w:val="22"/>
                            <w:szCs w:val="22"/>
                          </w:rPr>
                          <w:t>Milbrandt</w:t>
                        </w:r>
                        <w:proofErr w:type="spellEnd"/>
                        <w:r>
                          <w:rPr>
                            <w:rFonts w:ascii="Cambria" w:eastAsia="MS Mincho" w:hAnsi="Cambria"/>
                            <w:color w:val="000000"/>
                            <w:kern w:val="24"/>
                            <w:sz w:val="22"/>
                            <w:szCs w:val="22"/>
                          </w:rPr>
                          <w:t xml:space="preserve"> et al, 2017</w:t>
                        </w:r>
                      </w:p>
                    </w:txbxContent>
                  </v:textbox>
                </v:shape>
                <v:rect id="Rectangle 156" o:spid="_x0000_s1187" style="position:absolute;left:873535;top:533632;width:1026412;height:71763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29tJwAAA&#10;ANwAAAAPAAAAZHJzL2Rvd25yZXYueG1sRE9Ni8IwEL0v+B/CCHtbUwvKUo2yLOj24kFX72MzNqXN&#10;pDSp1n9vBMHbPN7nLNeDbcSVOl85VjCdJCCIC6crLhUc/zdf3yB8QNbYOCYFd/KwXo0+lphpd+M9&#10;XQ+hFDGEfYYKTAhtJqUvDFn0E9cSR+7iOoshwq6UusNbDLeNTJNkLi1WHBsMtvRrqKgPvVXw5+s0&#10;yXf5uWrKfnua7tNZbaxSn+PhZwEi0BDe4pc713H+bA7PZ+IFcvU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R29tJwAAAANwAAAAPAAAAAAAAAAAAAAAAAJcCAABkcnMvZG93bnJl&#10;di54bWxQSwUGAAAAAAQABAD1AAAAhAMAAAAA&#10;" filled="f" strokecolor="black [3213]">
                  <v:shadow on="t" opacity="22937f" mv:blur="40000f" origin=",.5" offset="0,23000emu"/>
                  <v:textbox>
                    <w:txbxContent>
                      <w:p w14:paraId="777E50E9" w14:textId="14A6140E" w:rsidR="00774981" w:rsidRDefault="00774981" w:rsidP="00617BD8">
                        <w:pPr>
                          <w:pStyle w:val="NormalWeb"/>
                          <w:spacing w:before="0" w:beforeAutospacing="0" w:after="0" w:afterAutospacing="0"/>
                          <w:jc w:val="center"/>
                        </w:pPr>
                        <w:r>
                          <w:rPr>
                            <w:rFonts w:asciiTheme="minorHAnsi" w:eastAsia="MS Mincho" w:hAnsi="Cambria"/>
                            <w:color w:val="000000"/>
                            <w:kern w:val="24"/>
                          </w:rPr>
                          <w:t>Sludge Production in Wet Tons</w:t>
                        </w:r>
                      </w:p>
                    </w:txbxContent>
                  </v:textbox>
                </v:rect>
                <w10:anchorlock/>
              </v:group>
            </w:pict>
          </mc:Fallback>
        </mc:AlternateContent>
      </w:r>
    </w:p>
    <w:p w14:paraId="6056E707" w14:textId="2B0F6385" w:rsidR="00617BD8" w:rsidRDefault="0032185F" w:rsidP="0032185F">
      <w:pPr>
        <w:pStyle w:val="Caption"/>
        <w:jc w:val="center"/>
      </w:pPr>
      <w:r>
        <w:t xml:space="preserve">Figure </w:t>
      </w:r>
      <w:r w:rsidR="00C37C5F">
        <w:fldChar w:fldCharType="begin"/>
      </w:r>
      <w:r w:rsidR="00C37C5F">
        <w:instrText xml:space="preserve"> SEQ Figure \* ARABIC </w:instrText>
      </w:r>
      <w:r w:rsidR="00C37C5F">
        <w:fldChar w:fldCharType="separate"/>
      </w:r>
      <w:r w:rsidR="002F1227">
        <w:rPr>
          <w:noProof/>
        </w:rPr>
        <w:t>6</w:t>
      </w:r>
      <w:r w:rsidR="00C37C5F">
        <w:rPr>
          <w:noProof/>
        </w:rPr>
        <w:fldChar w:fldCharType="end"/>
      </w:r>
      <w:r>
        <w:t>: Cost evaluation framework for determining sludge landfill disposal costs.</w:t>
      </w:r>
    </w:p>
    <w:p w14:paraId="2266A7D1" w14:textId="161D026E" w:rsidR="00CB213E" w:rsidRPr="00CB213E" w:rsidRDefault="00CB213E" w:rsidP="00960159">
      <w:pPr>
        <w:pStyle w:val="Heading3"/>
      </w:pPr>
      <w:r>
        <w:t>4.3.5 Class A Biosolids</w:t>
      </w:r>
    </w:p>
    <w:p w14:paraId="4FFD89B4" w14:textId="2D9F65C2" w:rsidR="004F78DC" w:rsidRDefault="00925F64" w:rsidP="004F78DC">
      <w:r>
        <w:t>Figure 8 illustrates</w:t>
      </w:r>
      <w:r w:rsidR="000210F9">
        <w:t xml:space="preserve"> the developed</w:t>
      </w:r>
      <w:r>
        <w:t xml:space="preserve"> model framework for computing Class A biosolids generatio</w:t>
      </w:r>
      <w:r w:rsidR="00941746">
        <w:t xml:space="preserve">n costs. Class A biosolids are </w:t>
      </w:r>
      <w:r>
        <w:t xml:space="preserve">those of the highest </w:t>
      </w:r>
      <w:r w:rsidR="00441DDE">
        <w:t>quality (as defined by the EPA)</w:t>
      </w:r>
      <w:r>
        <w:t>, and can be disposed of at minimal cost to the POTW</w:t>
      </w:r>
      <w:r w:rsidR="005B776D">
        <w:t xml:space="preserve">, commonly as compost or soil </w:t>
      </w:r>
      <w:r w:rsidR="00441DDE">
        <w:t>fertilizers</w:t>
      </w:r>
      <w:r>
        <w:t xml:space="preserve">. However, the plant still has to process its sludge to a degree sufficient to be classified as Class A. There are numerous different ways to achieve this. </w:t>
      </w:r>
      <w:r w:rsidR="00D91D42">
        <w:t xml:space="preserve">In this </w:t>
      </w:r>
      <w:r w:rsidR="00F367DA">
        <w:t>work,</w:t>
      </w:r>
      <w:r w:rsidR="00D91D42">
        <w:t xml:space="preserve"> we</w:t>
      </w:r>
      <w:r>
        <w:t xml:space="preserve"> assume</w:t>
      </w:r>
      <w:r w:rsidR="00D91D42">
        <w:t>d</w:t>
      </w:r>
      <w:r>
        <w:t xml:space="preserve"> the POTW stores, dewaters, and composts sludge</w:t>
      </w:r>
      <w:r w:rsidR="000056D1">
        <w:t xml:space="preserve"> to reach Class A standards</w:t>
      </w:r>
      <w:r>
        <w:t>. All of these component costs are</w:t>
      </w:r>
      <w:r w:rsidR="00493918">
        <w:t xml:space="preserve"> computed and</w:t>
      </w:r>
      <w:r>
        <w:t xml:space="preserve"> summed to give the estimated cost per ton of</w:t>
      </w:r>
      <w:r w:rsidR="00AE243F">
        <w:t xml:space="preserve"> </w:t>
      </w:r>
      <w:r w:rsidR="00254C27">
        <w:t>producing</w:t>
      </w:r>
      <w:r>
        <w:t xml:space="preserve"> Class A biosolids.</w:t>
      </w:r>
    </w:p>
    <w:p w14:paraId="2B407575" w14:textId="77777777" w:rsidR="00925F64" w:rsidRDefault="004F78DC" w:rsidP="00925F64">
      <w:pPr>
        <w:keepNext/>
        <w:jc w:val="center"/>
      </w:pPr>
      <w:r w:rsidRPr="004F78DC">
        <w:rPr>
          <w:noProof/>
        </w:rPr>
        <mc:AlternateContent>
          <mc:Choice Requires="wpg">
            <w:drawing>
              <wp:inline distT="0" distB="0" distL="0" distR="0" wp14:anchorId="4DA110C7" wp14:editId="1C821F14">
                <wp:extent cx="6057900" cy="2338334"/>
                <wp:effectExtent l="0" t="0" r="88900" b="100330"/>
                <wp:docPr id="161" name="Group 99"/>
                <wp:cNvGraphicFramePr/>
                <a:graphic xmlns:a="http://schemas.openxmlformats.org/drawingml/2006/main">
                  <a:graphicData uri="http://schemas.microsoft.com/office/word/2010/wordprocessingGroup">
                    <wpg:wgp>
                      <wpg:cNvGrpSpPr/>
                      <wpg:grpSpPr>
                        <a:xfrm>
                          <a:off x="0" y="0"/>
                          <a:ext cx="6057900" cy="2338334"/>
                          <a:chOff x="-143169" y="-143193"/>
                          <a:chExt cx="7587961" cy="2929415"/>
                        </a:xfrm>
                      </wpg:grpSpPr>
                      <wps:wsp>
                        <wps:cNvPr id="162" name="Straight Arrow Connector 162"/>
                        <wps:cNvCnPr/>
                        <wps:spPr>
                          <a:xfrm flipV="1">
                            <a:off x="5930729" y="2307502"/>
                            <a:ext cx="228647" cy="18673"/>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63" name="Right Brace 163"/>
                        <wps:cNvSpPr/>
                        <wps:spPr>
                          <a:xfrm rot="5400000" flipH="1">
                            <a:off x="5171020" y="-152528"/>
                            <a:ext cx="234002" cy="1285416"/>
                          </a:xfrm>
                          <a:prstGeom prst="rightBrace">
                            <a:avLst/>
                          </a:prstGeom>
                          <a:ln>
                            <a:solidFill>
                              <a:srgbClr val="B0A812"/>
                            </a:solidFill>
                          </a:ln>
                        </wps:spPr>
                        <wps:style>
                          <a:lnRef idx="2">
                            <a:schemeClr val="accent1"/>
                          </a:lnRef>
                          <a:fillRef idx="0">
                            <a:schemeClr val="accent1"/>
                          </a:fillRef>
                          <a:effectRef idx="1">
                            <a:schemeClr val="accent1"/>
                          </a:effectRef>
                          <a:fontRef idx="minor">
                            <a:schemeClr val="tx1"/>
                          </a:fontRef>
                        </wps:style>
                        <wps:txbx>
                          <w:txbxContent>
                            <w:p w14:paraId="2A93AC08" w14:textId="77777777" w:rsidR="00774981" w:rsidRDefault="00774981" w:rsidP="004F78DC">
                              <w:pPr>
                                <w:pStyle w:val="NormalWeb"/>
                                <w:spacing w:before="0" w:beforeAutospacing="0" w:after="200" w:afterAutospacing="0" w:line="276" w:lineRule="auto"/>
                              </w:pPr>
                              <w:r>
                                <w:rPr>
                                  <w:rFonts w:asciiTheme="minorHAnsi" w:eastAsia="Times New Roman" w:hAnsi="Cambria"/>
                                  <w:color w:val="000000" w:themeColor="text1"/>
                                  <w:kern w:val="24"/>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4" name="Rectangle 164"/>
                        <wps:cNvSpPr/>
                        <wps:spPr>
                          <a:xfrm>
                            <a:off x="6159376" y="1858095"/>
                            <a:ext cx="1285416" cy="898813"/>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CF9D90F" w14:textId="77777777" w:rsidR="00774981" w:rsidRDefault="00774981" w:rsidP="004F78DC">
                              <w:pPr>
                                <w:pStyle w:val="NormalWeb"/>
                                <w:spacing w:before="0" w:beforeAutospacing="0" w:after="0" w:afterAutospacing="0"/>
                                <w:jc w:val="center"/>
                              </w:pPr>
                              <w:r>
                                <w:rPr>
                                  <w:rFonts w:asciiTheme="minorHAnsi" w:eastAsia="MS Mincho" w:hAnsi="Cambria"/>
                                  <w:color w:val="000000"/>
                                  <w:kern w:val="24"/>
                                  <w:sz w:val="28"/>
                                  <w:szCs w:val="28"/>
                                </w:rPr>
                                <w:t>Capital Cos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5" name="Rectangle 165"/>
                        <wps:cNvSpPr/>
                        <wps:spPr>
                          <a:xfrm>
                            <a:off x="4645314" y="720473"/>
                            <a:ext cx="1285416" cy="898813"/>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799EDF12" w14:textId="77777777" w:rsidR="00774981" w:rsidRPr="004F78DC" w:rsidRDefault="00774981" w:rsidP="004F78DC">
                              <w:pPr>
                                <w:pStyle w:val="NormalWeb"/>
                                <w:spacing w:before="0" w:beforeAutospacing="0" w:after="0" w:afterAutospacing="0"/>
                                <w:jc w:val="center"/>
                                <w:rPr>
                                  <w:sz w:val="16"/>
                                </w:rPr>
                              </w:pPr>
                              <w:r w:rsidRPr="004F78DC">
                                <w:rPr>
                                  <w:rFonts w:asciiTheme="minorHAnsi" w:eastAsia="MS Mincho" w:hAnsi="Cambria"/>
                                  <w:color w:val="000000"/>
                                  <w:kern w:val="24"/>
                                  <w:szCs w:val="24"/>
                                </w:rPr>
                                <w:t xml:space="preserve">Labor, Fuel and Electricity Cost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6" name="Text Box 20"/>
                        <wps:cNvSpPr txBox="1"/>
                        <wps:spPr>
                          <a:xfrm>
                            <a:off x="4859176" y="39553"/>
                            <a:ext cx="1286136" cy="375483"/>
                          </a:xfrm>
                          <a:prstGeom prst="rect">
                            <a:avLst/>
                          </a:prstGeom>
                          <a:noFill/>
                        </wps:spPr>
                        <wps:txbx>
                          <w:txbxContent>
                            <w:p w14:paraId="6A50724F" w14:textId="77777777" w:rsidR="00774981" w:rsidRDefault="00774981" w:rsidP="004F78DC">
                              <w:pPr>
                                <w:pStyle w:val="NormalWeb"/>
                                <w:spacing w:before="0" w:beforeAutospacing="0" w:after="0" w:afterAutospacing="0"/>
                              </w:pPr>
                              <w:r>
                                <w:rPr>
                                  <w:rFonts w:ascii="Cambria" w:eastAsia="MS Mincho" w:hAnsi="Cambria"/>
                                  <w:color w:val="000000"/>
                                  <w:kern w:val="24"/>
                                  <w:sz w:val="28"/>
                                  <w:szCs w:val="28"/>
                                </w:rPr>
                                <w:t>BLS, EIA</w:t>
                              </w:r>
                            </w:p>
                          </w:txbxContent>
                        </wps:txbx>
                        <wps:bodyPr wrap="square" rtlCol="0">
                          <a:spAutoFit/>
                        </wps:bodyPr>
                      </wps:wsp>
                      <wps:wsp>
                        <wps:cNvPr id="167" name="Rectangle 167"/>
                        <wps:cNvSpPr/>
                        <wps:spPr>
                          <a:xfrm>
                            <a:off x="2954572" y="1880500"/>
                            <a:ext cx="1285416" cy="898813"/>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99845C8" w14:textId="77777777" w:rsidR="00774981" w:rsidRDefault="00774981" w:rsidP="004F78DC">
                              <w:pPr>
                                <w:pStyle w:val="NormalWeb"/>
                                <w:spacing w:before="0" w:beforeAutospacing="0" w:after="0" w:afterAutospacing="0"/>
                                <w:jc w:val="center"/>
                              </w:pPr>
                              <w:r>
                                <w:rPr>
                                  <w:rFonts w:asciiTheme="minorHAnsi" w:eastAsia="MS Mincho" w:hAnsi="Cambria"/>
                                  <w:color w:val="000000"/>
                                  <w:kern w:val="24"/>
                                  <w:sz w:val="24"/>
                                  <w:szCs w:val="24"/>
                                </w:rPr>
                                <w:t>Composting Syste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Straight Arrow Connector 168"/>
                        <wps:cNvCnPr/>
                        <wps:spPr>
                          <a:xfrm flipV="1">
                            <a:off x="3597280" y="1619286"/>
                            <a:ext cx="1690742" cy="261214"/>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69" name="Straight Arrow Connector 169"/>
                        <wps:cNvCnPr/>
                        <wps:spPr>
                          <a:xfrm>
                            <a:off x="1879814" y="1597628"/>
                            <a:ext cx="1612" cy="289781"/>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70" name="Straight Arrow Connector 170"/>
                        <wps:cNvCnPr/>
                        <wps:spPr>
                          <a:xfrm flipV="1">
                            <a:off x="2524134" y="2329907"/>
                            <a:ext cx="430438" cy="6909"/>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71" name="Straight Arrow Connector 171"/>
                        <wps:cNvCnPr/>
                        <wps:spPr>
                          <a:xfrm flipV="1">
                            <a:off x="5930730" y="1157099"/>
                            <a:ext cx="227264" cy="12781"/>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72" name="Straight Arrow Connector 172"/>
                        <wps:cNvCnPr/>
                        <wps:spPr>
                          <a:xfrm flipV="1">
                            <a:off x="5288021" y="1619286"/>
                            <a:ext cx="1" cy="257482"/>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73" name="Text Box 20"/>
                        <wps:cNvSpPr txBox="1"/>
                        <wps:spPr>
                          <a:xfrm>
                            <a:off x="-143169" y="2148150"/>
                            <a:ext cx="1285340" cy="338094"/>
                          </a:xfrm>
                          <a:prstGeom prst="rect">
                            <a:avLst/>
                          </a:prstGeom>
                          <a:noFill/>
                        </wps:spPr>
                        <wps:txbx>
                          <w:txbxContent>
                            <w:p w14:paraId="3D96B327" w14:textId="77777777" w:rsidR="00774981" w:rsidRDefault="00774981" w:rsidP="004F78DC">
                              <w:pPr>
                                <w:pStyle w:val="NormalWeb"/>
                                <w:spacing w:before="0" w:beforeAutospacing="0" w:after="0" w:afterAutospacing="0"/>
                              </w:pPr>
                              <w:r>
                                <w:rPr>
                                  <w:rFonts w:ascii="Cambria" w:eastAsia="MS Mincho" w:hAnsi="Cambria"/>
                                  <w:color w:val="000000"/>
                                  <w:kern w:val="24"/>
                                  <w:sz w:val="24"/>
                                  <w:szCs w:val="24"/>
                                </w:rPr>
                                <w:t>EPA, 1985</w:t>
                              </w:r>
                            </w:p>
                          </w:txbxContent>
                        </wps:txbx>
                        <wps:bodyPr wrap="square" rtlCol="0">
                          <a:spAutoFit/>
                        </wps:bodyPr>
                      </wps:wsp>
                      <wps:wsp>
                        <wps:cNvPr id="174" name="Rectangle 174"/>
                        <wps:cNvSpPr/>
                        <wps:spPr>
                          <a:xfrm>
                            <a:off x="1238718" y="1887409"/>
                            <a:ext cx="1285416" cy="898813"/>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24A2D0F" w14:textId="77777777" w:rsidR="00774981" w:rsidRDefault="00774981" w:rsidP="004F78DC">
                              <w:pPr>
                                <w:pStyle w:val="NormalWeb"/>
                                <w:spacing w:before="0" w:beforeAutospacing="0" w:after="0" w:afterAutospacing="0"/>
                                <w:jc w:val="center"/>
                              </w:pPr>
                              <w:r>
                                <w:rPr>
                                  <w:rFonts w:asciiTheme="minorHAnsi" w:eastAsia="MS Mincho" w:hAnsi="Cambria"/>
                                  <w:color w:val="000000"/>
                                  <w:kern w:val="24"/>
                                  <w:sz w:val="24"/>
                                  <w:szCs w:val="24"/>
                                </w:rPr>
                                <w:t>Class A Biosolids Gener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5" name="Right Brace 175"/>
                        <wps:cNvSpPr/>
                        <wps:spPr>
                          <a:xfrm flipH="1">
                            <a:off x="822204" y="1876768"/>
                            <a:ext cx="317805" cy="898813"/>
                          </a:xfrm>
                          <a:prstGeom prst="rightBrace">
                            <a:avLst/>
                          </a:prstGeom>
                          <a:ln>
                            <a:solidFill>
                              <a:srgbClr val="B0A812"/>
                            </a:solidFill>
                          </a:ln>
                        </wps:spPr>
                        <wps:style>
                          <a:lnRef idx="2">
                            <a:schemeClr val="accent1"/>
                          </a:lnRef>
                          <a:fillRef idx="0">
                            <a:schemeClr val="accent1"/>
                          </a:fillRef>
                          <a:effectRef idx="1">
                            <a:schemeClr val="accent1"/>
                          </a:effectRef>
                          <a:fontRef idx="minor">
                            <a:schemeClr val="tx1"/>
                          </a:fontRef>
                        </wps:style>
                        <wps:txbx>
                          <w:txbxContent>
                            <w:p w14:paraId="33EAC293" w14:textId="77777777" w:rsidR="00774981" w:rsidRDefault="00774981" w:rsidP="004F78DC">
                              <w:pPr>
                                <w:pStyle w:val="NormalWeb"/>
                                <w:spacing w:before="0" w:beforeAutospacing="0" w:after="200" w:afterAutospacing="0" w:line="276" w:lineRule="auto"/>
                              </w:pPr>
                              <w:r>
                                <w:rPr>
                                  <w:rFonts w:asciiTheme="minorHAnsi" w:eastAsia="Times New Roman" w:hAnsi="Cambria"/>
                                  <w:color w:val="000000" w:themeColor="text1"/>
                                  <w:kern w:val="24"/>
                                  <w:sz w:val="24"/>
                                  <w:szCs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Rectangle 176"/>
                        <wps:cNvSpPr/>
                        <wps:spPr>
                          <a:xfrm>
                            <a:off x="6157994" y="707692"/>
                            <a:ext cx="1285416" cy="898813"/>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777A8245" w14:textId="77777777" w:rsidR="00774981" w:rsidRDefault="00774981" w:rsidP="004F78DC">
                              <w:pPr>
                                <w:pStyle w:val="NormalWeb"/>
                                <w:spacing w:before="0" w:beforeAutospacing="0" w:after="0" w:afterAutospacing="0"/>
                                <w:jc w:val="center"/>
                              </w:pPr>
                              <w:r>
                                <w:rPr>
                                  <w:rFonts w:asciiTheme="minorHAnsi" w:eastAsia="MS Mincho" w:hAnsi="Cambria"/>
                                  <w:color w:val="000000"/>
                                  <w:kern w:val="24"/>
                                  <w:sz w:val="24"/>
                                  <w:szCs w:val="24"/>
                                </w:rPr>
                                <w:t>O&amp;M Cos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7" name="Straight Arrow Connector 177"/>
                        <wps:cNvCnPr/>
                        <wps:spPr>
                          <a:xfrm flipV="1">
                            <a:off x="4239988" y="2326175"/>
                            <a:ext cx="405325" cy="3732"/>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78" name="Right Brace 178"/>
                        <wps:cNvSpPr/>
                        <wps:spPr>
                          <a:xfrm rot="5400000" flipH="1">
                            <a:off x="1751057" y="-139160"/>
                            <a:ext cx="207266" cy="1285416"/>
                          </a:xfrm>
                          <a:prstGeom prst="rightBrace">
                            <a:avLst/>
                          </a:prstGeom>
                          <a:ln>
                            <a:solidFill>
                              <a:srgbClr val="B0A812"/>
                            </a:solidFill>
                          </a:ln>
                        </wps:spPr>
                        <wps:style>
                          <a:lnRef idx="2">
                            <a:schemeClr val="accent1"/>
                          </a:lnRef>
                          <a:fillRef idx="0">
                            <a:schemeClr val="accent1"/>
                          </a:fillRef>
                          <a:effectRef idx="1">
                            <a:schemeClr val="accent1"/>
                          </a:effectRef>
                          <a:fontRef idx="minor">
                            <a:schemeClr val="tx1"/>
                          </a:fontRef>
                        </wps:style>
                        <wps:txbx>
                          <w:txbxContent>
                            <w:p w14:paraId="263611F4" w14:textId="77777777" w:rsidR="00774981" w:rsidRDefault="00774981" w:rsidP="004F78DC">
                              <w:pPr>
                                <w:pStyle w:val="NormalWeb"/>
                                <w:spacing w:before="0" w:beforeAutospacing="0" w:after="200" w:afterAutospacing="0" w:line="276" w:lineRule="auto"/>
                              </w:pPr>
                              <w:r>
                                <w:rPr>
                                  <w:rFonts w:asciiTheme="minorHAnsi" w:eastAsia="Times New Roman" w:hAnsi="Cambria"/>
                                  <w:color w:val="000000" w:themeColor="text1"/>
                                  <w:kern w:val="24"/>
                                  <w:sz w:val="24"/>
                                  <w:szCs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9" name="Text Box 20"/>
                        <wps:cNvSpPr txBox="1"/>
                        <wps:spPr>
                          <a:xfrm>
                            <a:off x="1288522" y="-143193"/>
                            <a:ext cx="1284545" cy="562429"/>
                          </a:xfrm>
                          <a:prstGeom prst="rect">
                            <a:avLst/>
                          </a:prstGeom>
                          <a:noFill/>
                        </wps:spPr>
                        <wps:txbx>
                          <w:txbxContent>
                            <w:p w14:paraId="69DDD1BA" w14:textId="77777777" w:rsidR="00774981" w:rsidRDefault="00774981" w:rsidP="004F78DC">
                              <w:pPr>
                                <w:pStyle w:val="NormalWeb"/>
                                <w:spacing w:before="0" w:beforeAutospacing="0" w:after="0" w:afterAutospacing="0"/>
                              </w:pPr>
                              <w:r>
                                <w:rPr>
                                  <w:rFonts w:ascii="Cambria" w:eastAsia="MS Mincho" w:hAnsi="Cambria"/>
                                  <w:color w:val="000000"/>
                                  <w:kern w:val="24"/>
                                  <w:sz w:val="24"/>
                                  <w:szCs w:val="24"/>
                                </w:rPr>
                                <w:t>Milbrandt et al, 2017</w:t>
                              </w:r>
                            </w:p>
                          </w:txbxContent>
                        </wps:txbx>
                        <wps:bodyPr wrap="square" rtlCol="0">
                          <a:spAutoFit/>
                        </wps:bodyPr>
                      </wps:wsp>
                      <wps:wsp>
                        <wps:cNvPr id="180" name="Rectangle 180"/>
                        <wps:cNvSpPr/>
                        <wps:spPr>
                          <a:xfrm>
                            <a:off x="1237106" y="698815"/>
                            <a:ext cx="1285416" cy="898813"/>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91E15EC" w14:textId="6261458F" w:rsidR="00774981" w:rsidRDefault="00774981" w:rsidP="004F78DC">
                              <w:pPr>
                                <w:pStyle w:val="NormalWeb"/>
                                <w:spacing w:before="0" w:beforeAutospacing="0" w:after="0" w:afterAutospacing="0"/>
                                <w:jc w:val="center"/>
                              </w:pPr>
                              <w:r>
                                <w:rPr>
                                  <w:rFonts w:asciiTheme="minorHAnsi" w:eastAsia="MS Mincho" w:hAnsi="Cambria"/>
                                  <w:color w:val="000000"/>
                                  <w:kern w:val="24"/>
                                </w:rPr>
                                <w:t>Sludge Production in Wet To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1" name="Rectangle 181"/>
                        <wps:cNvSpPr/>
                        <wps:spPr>
                          <a:xfrm>
                            <a:off x="4645313" y="1876768"/>
                            <a:ext cx="1285416" cy="898813"/>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7FE72EEE" w14:textId="77777777" w:rsidR="00774981" w:rsidRPr="004F78DC" w:rsidRDefault="00774981" w:rsidP="004F78DC">
                              <w:pPr>
                                <w:pStyle w:val="NormalWeb"/>
                                <w:spacing w:before="0" w:beforeAutospacing="0" w:after="0" w:afterAutospacing="0"/>
                                <w:jc w:val="center"/>
                                <w:rPr>
                                  <w:sz w:val="22"/>
                                  <w:szCs w:val="22"/>
                                </w:rPr>
                              </w:pPr>
                              <w:r w:rsidRPr="004F78DC">
                                <w:rPr>
                                  <w:rFonts w:asciiTheme="minorHAnsi" w:eastAsia="MS Mincho" w:hAnsi="Cambria"/>
                                  <w:color w:val="000000"/>
                                  <w:kern w:val="24"/>
                                  <w:sz w:val="22"/>
                                  <w:szCs w:val="22"/>
                                </w:rPr>
                                <w:t>Dewatering and Sludge Storag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DA110C7" id="_x0000_s1188" style="width:477pt;height:184.1pt;mso-position-horizontal-relative:char;mso-position-vertical-relative:line" coordorigin="-143169,-143193" coordsize="7587961,292941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">
                <v:shape id="Straight Arrow Connector 162" o:spid="_x0000_s1189" type="#_x0000_t32" style="position:absolute;left:5930729;top:2307502;width:228647;height:18673;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ttk0MAAAADcAAAADwAAAGRycy9kb3ducmV2LnhtbERPzYrCMBC+C/sOYRa8adoeRKpRZBdh&#10;TwtWH2BsxqbaTNomat2n3wiCt/n4fme5HmwjbtT72rGCdJqAIC6drrlScNhvJ3MQPiBrbByTggd5&#10;WK8+RkvMtbvzjm5FqEQMYZ+jAhNCm0vpS0MW/dS1xJE7ud5iiLCvpO7xHsNtI7MkmUmLNccGgy19&#10;GSovxdUquP5+d38dtugf2bbAo0mP3TlVavw5bBYgAg3hLX65f3ScP8vg+Uy8QK7+AQ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F7bZNDAAAAA3AAAAA8AAAAAAAAAAAAAAAAA&#10;oQIAAGRycy9kb3ducmV2LnhtbFBLBQYAAAAABAAEAPkAAACOAwAAAAA=&#10;" strokeweight="2pt">
                  <v:stroke endarrow="open"/>
                  <v:shadow on="t" opacity="24903f" mv:blur="40000f" origin=",.5" offset="0,20000emu"/>
                </v:shape>
                <v:shape id="Right Brace 163" o:spid="_x0000_s1190" type="#_x0000_t88" style="position:absolute;left:5171020;top:-152528;width:234002;height:1285416;rotation:-9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0M8ExAAA&#10;ANwAAAAPAAAAZHJzL2Rvd25yZXYueG1sRI9Ba8JAEIXvQv/DMgVvuqlC0JiNSLElEChES89DdkyC&#10;2dmQXTXtr3eFgrcZ3pv3vUm3o+nElQbXWlbwNo9AEFdWt1wr+D5+zFYgnEfW2FkmBb/kYJu9TFJM&#10;tL1xSdeDr0UIYZeggsb7PpHSVQ0ZdHPbEwftZAeDPqxDLfWAtxBuOrmIolgabDkQGuzpvaHqfLiY&#10;ACn27rNcfxW+/MO8NMWPNv1CqenruNuA8DT6p/n/OtehfryExzNhApnd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StDPBMQAAADcAAAADwAAAAAAAAAAAAAAAACXAgAAZHJzL2Rv&#10;d25yZXYueG1sUEsFBgAAAAAEAAQA9QAAAIgDAAAAAA==&#10;" adj="328" strokecolor="#b0a812" strokeweight="2pt">
                  <v:shadow on="t" opacity="24903f" mv:blur="40000f" origin=",.5" offset="0,20000emu"/>
                  <v:textbox>
                    <w:txbxContent>
                      <w:p w14:paraId="2A93AC08" w14:textId="77777777" w:rsidR="00774981" w:rsidRDefault="00774981" w:rsidP="004F78DC">
                        <w:pPr>
                          <w:pStyle w:val="NormalWeb"/>
                          <w:spacing w:before="0" w:beforeAutospacing="0" w:after="200" w:afterAutospacing="0" w:line="276" w:lineRule="auto"/>
                        </w:pPr>
                        <w:r>
                          <w:rPr>
                            <w:rFonts w:asciiTheme="minorHAnsi" w:eastAsia="Times New Roman" w:hAnsi="Cambria"/>
                            <w:color w:val="000000" w:themeColor="text1"/>
                            <w:kern w:val="24"/>
                            <w:sz w:val="22"/>
                            <w:szCs w:val="22"/>
                          </w:rPr>
                          <w:t> </w:t>
                        </w:r>
                      </w:p>
                    </w:txbxContent>
                  </v:textbox>
                </v:shape>
                <v:rect id="Rectangle 164" o:spid="_x0000_s1191" style="position:absolute;left:6159376;top:1858095;width:1285416;height:8988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KSoYwgAA&#10;ANwAAAAPAAAAZHJzL2Rvd25yZXYueG1sRE89a8MwEN0L+Q/iAtlq2aYNxbUSQqCtlw5Jmv1iXS1j&#10;62QsOXH+fVUodLvH+7xyO9teXGn0rWMFWZKCIK6dbrlR8HV6e3wB4QOyxt4xKbiTh+1m8VBiod2N&#10;D3Q9hkbEEPYFKjAhDIWUvjZk0SduII7ctxsthgjHRuoRbzHc9jJP07W02HJsMDjQ3lDdHSer4MN3&#10;eVp9Vpe2b6b3c3bInztjlVot590riEBz+Bf/uSsd56+f4PeZeIHc/A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ApKhjCAAAA3AAAAA8AAAAAAAAAAAAAAAAAlwIAAGRycy9kb3du&#10;cmV2LnhtbFBLBQYAAAAABAAEAPUAAACGAwAAAAA=&#10;" filled="f" strokecolor="black [3213]">
                  <v:shadow on="t" opacity="22937f" mv:blur="40000f" origin=",.5" offset="0,23000emu"/>
                  <v:textbox>
                    <w:txbxContent>
                      <w:p w14:paraId="4CF9D90F" w14:textId="77777777" w:rsidR="00774981" w:rsidRDefault="00774981" w:rsidP="004F78DC">
                        <w:pPr>
                          <w:pStyle w:val="NormalWeb"/>
                          <w:spacing w:before="0" w:beforeAutospacing="0" w:after="0" w:afterAutospacing="0"/>
                          <w:jc w:val="center"/>
                        </w:pPr>
                        <w:r>
                          <w:rPr>
                            <w:rFonts w:asciiTheme="minorHAnsi" w:eastAsia="MS Mincho" w:hAnsi="Cambria"/>
                            <w:color w:val="000000"/>
                            <w:kern w:val="24"/>
                            <w:sz w:val="28"/>
                            <w:szCs w:val="28"/>
                          </w:rPr>
                          <w:t>Capital Costs</w:t>
                        </w:r>
                      </w:p>
                    </w:txbxContent>
                  </v:textbox>
                </v:rect>
                <v:rect id="Rectangle 165" o:spid="_x0000_s1192" style="position:absolute;left:4645314;top:720473;width:1285416;height:8988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ZY+DwAAA&#10;ANwAAAAPAAAAZHJzL2Rvd25yZXYueG1sRE9Ni8IwEL0v+B/CCHtbUwvKUo2yLOj24kFX72MzNqXN&#10;pDSp1n9vBMHbPN7nLNeDbcSVOl85VjCdJCCIC6crLhUc/zdf3yB8QNbYOCYFd/KwXo0+lphpd+M9&#10;XQ+hFDGEfYYKTAhtJqUvDFn0E9cSR+7iOoshwq6UusNbDLeNTJNkLi1WHBsMtvRrqKgPvVXw5+s0&#10;yXf5uWrKfnua7tNZbaxSn+PhZwEi0BDe4pc713H+fAbPZ+IFcvU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vZY+DwAAAANwAAAAPAAAAAAAAAAAAAAAAAJcCAABkcnMvZG93bnJl&#10;di54bWxQSwUGAAAAAAQABAD1AAAAhAMAAAAA&#10;" filled="f" strokecolor="black [3213]">
                  <v:shadow on="t" opacity="22937f" mv:blur="40000f" origin=",.5" offset="0,23000emu"/>
                  <v:textbox>
                    <w:txbxContent>
                      <w:p w14:paraId="799EDF12" w14:textId="77777777" w:rsidR="00774981" w:rsidRPr="004F78DC" w:rsidRDefault="00774981" w:rsidP="004F78DC">
                        <w:pPr>
                          <w:pStyle w:val="NormalWeb"/>
                          <w:spacing w:before="0" w:beforeAutospacing="0" w:after="0" w:afterAutospacing="0"/>
                          <w:jc w:val="center"/>
                          <w:rPr>
                            <w:sz w:val="16"/>
                          </w:rPr>
                        </w:pPr>
                        <w:r w:rsidRPr="004F78DC">
                          <w:rPr>
                            <w:rFonts w:asciiTheme="minorHAnsi" w:eastAsia="MS Mincho" w:hAnsi="Cambria"/>
                            <w:color w:val="000000"/>
                            <w:kern w:val="24"/>
                            <w:szCs w:val="24"/>
                          </w:rPr>
                          <w:t xml:space="preserve">Labor, Fuel and Electricity Costs </w:t>
                        </w:r>
                      </w:p>
                    </w:txbxContent>
                  </v:textbox>
                </v:rect>
                <v:shape id="Text Box 20" o:spid="_x0000_s1193" type="#_x0000_t202" style="position:absolute;left:4859176;top:39553;width:1286136;height:3754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rmq2vwAA&#10;ANwAAAAPAAAAZHJzL2Rvd25yZXYueG1sRE9Na8JAEL0L/odlCt50o2CQ1FWkVvDgpZreh+w0G5qd&#10;Ddmpif/eLRR6m8f7nO1+9K26Ux+bwAaWiwwUcRVsw7WB8naab0BFQbbYBiYDD4qw300nWyxsGPiD&#10;7lepVQrhWKABJ9IVWsfKkce4CB1x4r5C71ES7GttexxSuG/1Ksty7bHh1OCwozdH1ff1xxsQsYfl&#10;o3z38fw5Xo6Dy6o1lsbMXsbDKyihUf7Ff+6zTfPzHH6fSRfo3RM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KOuara/AAAA3AAAAA8AAAAAAAAAAAAAAAAAlwIAAGRycy9kb3ducmV2&#10;LnhtbFBLBQYAAAAABAAEAPUAAACDAwAAAAA=&#10;" filled="f" stroked="f">
                  <v:textbox style="mso-fit-shape-to-text:t">
                    <w:txbxContent>
                      <w:p w14:paraId="6A50724F" w14:textId="77777777" w:rsidR="00774981" w:rsidRDefault="00774981" w:rsidP="004F78DC">
                        <w:pPr>
                          <w:pStyle w:val="NormalWeb"/>
                          <w:spacing w:before="0" w:beforeAutospacing="0" w:after="0" w:afterAutospacing="0"/>
                        </w:pPr>
                        <w:r>
                          <w:rPr>
                            <w:rFonts w:ascii="Cambria" w:eastAsia="MS Mincho" w:hAnsi="Cambria"/>
                            <w:color w:val="000000"/>
                            <w:kern w:val="24"/>
                            <w:sz w:val="28"/>
                            <w:szCs w:val="28"/>
                          </w:rPr>
                          <w:t>BLS, EIA</w:t>
                        </w:r>
                      </w:p>
                    </w:txbxContent>
                  </v:textbox>
                </v:shape>
                <v:rect id="Rectangle 167" o:spid="_x0000_s1194" style="position:absolute;left:2954572;top:1880500;width:1285416;height:8988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7RvwgAA&#10;ANwAAAAPAAAAZHJzL2Rvd25yZXYueG1sRE89a8MwEN0L+Q/iAtlq2YamxbUSQqCtlw5Jmv1iXS1j&#10;62QsOXH+fVUodLvH+7xyO9teXGn0rWMFWZKCIK6dbrlR8HV6e3wB4QOyxt4xKbiTh+1m8VBiod2N&#10;D3Q9hkbEEPYFKjAhDIWUvjZk0SduII7ctxsthgjHRuoRbzHc9jJP07W02HJsMDjQ3lDdHSer4MN3&#10;eVp9Vpe2b6b3c3bInzpjlVot590riEBz+Bf/uSsd56+f4feZeIHc/A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D7tG/CAAAA3AAAAA8AAAAAAAAAAAAAAAAAlwIAAGRycy9kb3du&#10;cmV2LnhtbFBLBQYAAAAABAAEAPUAAACGAwAAAAA=&#10;" filled="f" strokecolor="black [3213]">
                  <v:shadow on="t" opacity="22937f" mv:blur="40000f" origin=",.5" offset="0,23000emu"/>
                  <v:textbox>
                    <w:txbxContent>
                      <w:p w14:paraId="099845C8" w14:textId="77777777" w:rsidR="00774981" w:rsidRDefault="00774981" w:rsidP="004F78DC">
                        <w:pPr>
                          <w:pStyle w:val="NormalWeb"/>
                          <w:spacing w:before="0" w:beforeAutospacing="0" w:after="0" w:afterAutospacing="0"/>
                          <w:jc w:val="center"/>
                        </w:pPr>
                        <w:r>
                          <w:rPr>
                            <w:rFonts w:asciiTheme="minorHAnsi" w:eastAsia="MS Mincho" w:hAnsi="Cambria"/>
                            <w:color w:val="000000"/>
                            <w:kern w:val="24"/>
                            <w:sz w:val="24"/>
                            <w:szCs w:val="24"/>
                          </w:rPr>
                          <w:t>Composting System</w:t>
                        </w:r>
                      </w:p>
                    </w:txbxContent>
                  </v:textbox>
                </v:rect>
                <v:shape id="Straight Arrow Connector 168" o:spid="_x0000_s1195" type="#_x0000_t32" style="position:absolute;left:3597280;top:1619286;width:1690742;height:261214;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zNTOsMAAADcAAAADwAAAGRycy9kb3ducmV2LnhtbESPQW/CMAyF75P4D5EncRtpOaCpIyDE&#10;hMRp0rr9ANN4TaFx2iZA4dfjA9Jutt7ze5+X69G36kJDbAIbyGcZKOIq2IZrA78/u7d3UDEhW2wD&#10;k4EbRVivJi9LLGy48jddylQrCeFYoAGXUldoHStHHuMsdMSi/YXBY5J1qLUd8CrhvtXzLFtojw1L&#10;g8OOto6qU3n2Bs5fn/29xw7jbb4r8eDyQ3/MjZm+jpsPUInG9G9+Xu+t4C+EVp6RCfTq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8zUzrDAAAA3AAAAA8AAAAAAAAAAAAA&#10;AAAAoQIAAGRycy9kb3ducmV2LnhtbFBLBQYAAAAABAAEAPkAAACRAwAAAAA=&#10;" strokeweight="2pt">
                  <v:stroke endarrow="open"/>
                  <v:shadow on="t" opacity="24903f" mv:blur="40000f" origin=",.5" offset="0,20000emu"/>
                </v:shape>
                <v:shape id="Straight Arrow Connector 169" o:spid="_x0000_s1196" type="#_x0000_t32" style="position:absolute;left:1879814;top:1597628;width:1612;height:289781;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Mz0QsMAAADcAAAADwAAAGRycy9kb3ducmV2LnhtbERP22rCQBB9F/oPyxR8000Fg01dpbQI&#10;XhCpDdTHITtNgtnZkF2T+PeuIPg2h3Od+bI3lWipcaVlBW/jCARxZnXJuYL0dzWagXAeWWNlmRRc&#10;ycFy8TKYY6Jtxz/UHn0uQgi7BBUU3teJlC4ryKAb25o4cP+2MegDbHKpG+xCuKnkJIpiabDk0FBg&#10;TV8FZefjxSjY2qlOd6fL4bxvvw+n7m+TxnGt1PC1//wA4an3T/HDvdZhfvwO92fCBXJx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KTM9ELDAAAA3AAAAA8AAAAAAAAAAAAA&#10;AAAAoQIAAGRycy9kb3ducmV2LnhtbFBLBQYAAAAABAAEAPkAAACRAwAAAAA=&#10;" strokeweight="2pt">
                  <v:stroke endarrow="open"/>
                  <v:shadow on="t" opacity="24903f" mv:blur="40000f" origin=",.5" offset="0,20000emu"/>
                </v:shape>
                <v:shape id="Straight Arrow Connector 170" o:spid="_x0000_s1197" type="#_x0000_t32" style="position:absolute;left:2524134;top:2329907;width:430438;height:6909;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JzJ4cQAAADcAAAADwAAAGRycy9kb3ducmV2LnhtbESPQW/CMAyF70j7D5En7QZpOWyoI6Bp&#10;E9JOk+j2A9zGawqN0zYByn49PkziZus9v/d5vZ18p840xjawgXyRgSKug225MfDzvZuvQMWEbLEL&#10;TAauFGG7eZitsbDhwns6l6lREsKxQAMupb7QOtaOPMZF6IlF+w2jxyTr2Gg74kXCfaeXWfasPbYs&#10;DQ57endUH8uTN3D6+hj+BuwxXpe7EiuXV8MhN+bpcXp7BZVoSnfz//WnFfwXwZdnZAK9uQ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EnMnhxAAAANwAAAAPAAAAAAAAAAAA&#10;AAAAAKECAABkcnMvZG93bnJldi54bWxQSwUGAAAAAAQABAD5AAAAkgMAAAAA&#10;" strokeweight="2pt">
                  <v:stroke endarrow="open"/>
                  <v:shadow on="t" opacity="24903f" mv:blur="40000f" origin=",.5" offset="0,20000emu"/>
                </v:shape>
                <v:shape id="Straight Arrow Connector 171" o:spid="_x0000_s1198" type="#_x0000_t32" style="position:absolute;left:5930730;top:1157099;width:227264;height:12781;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9BsesAAAADcAAAADwAAAGRycy9kb3ducmV2LnhtbERPzYrCMBC+L/gOYQRva1oP7lKNIoqw&#10;pwXrPsDYjE21mbRN1OrTbwTB23x8vzNf9rYWV+p85VhBOk5AEBdOV1wq+NtvP79B+ICssXZMCu7k&#10;YbkYfMwx0+7GO7rmoRQxhH2GCkwITSalLwxZ9GPXEEfu6DqLIcKulLrDWwy3tZwkyVRarDg2GGxo&#10;bag45xer4PK7aR8tNujvk22OB5Me2lOq1GjYr2YgAvXhLX65f3Sc/5XC85l4gVz8Aw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CvQbHrAAAAA3AAAAA8AAAAAAAAAAAAAAAAA&#10;oQIAAGRycy9kb3ducmV2LnhtbFBLBQYAAAAABAAEAPkAAACOAwAAAAA=&#10;" strokeweight="2pt">
                  <v:stroke endarrow="open"/>
                  <v:shadow on="t" opacity="24903f" mv:blur="40000f" origin=",.5" offset="0,20000emu"/>
                </v:shape>
                <v:shape id="Straight Arrow Connector 172" o:spid="_x0000_s1199" type="#_x0000_t32" style="position:absolute;left:5288021;top:1619286;width:1;height:257482;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wLyDcEAAADcAAAADwAAAGRycy9kb3ducmV2LnhtbERPzYrCMBC+L/gOYQRva9oe3KUaRRRh&#10;Twt29wHGZmyqzaRtolaffiMIe5uP73cWq8E24kq9rx0rSKcJCOLS6ZorBb8/u/dPED4ga2wck4I7&#10;eVgtR28LzLW78Z6uRahEDGGfowITQptL6UtDFv3UtcSRO7reYoiwr6Tu8RbDbSOzJJlJizXHBoMt&#10;bQyV5+JiFVy+t92jwxb9PdsVeDDpoTulSk3Gw3oOItAQ/sUv95eO8z8yeD4TL5DLP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bAvINwQAAANwAAAAPAAAAAAAAAAAAAAAA&#10;AKECAABkcnMvZG93bnJldi54bWxQSwUGAAAAAAQABAD5AAAAjwMAAAAA&#10;" strokeweight="2pt">
                  <v:stroke endarrow="open"/>
                  <v:shadow on="t" opacity="24903f" mv:blur="40000f" origin=",.5" offset="0,20000emu"/>
                </v:shape>
                <v:shape id="Text Box 20" o:spid="_x0000_s1200" type="#_x0000_t202" style="position:absolute;left:-143169;top:2148150;width:1285340;height:3380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AF/zwAAA&#10;ANwAAAAPAAAAZHJzL2Rvd25yZXYueG1sRE9Na8JAEL0X/A/LCL3VjUprSV1F1IIHL9V4H7LTbGh2&#10;NmRHE/99t1DwNo/3Ocv14Bt1oy7WgQ1MJxko4jLYmisDxfnz5R1UFGSLTWAycKcI69XoaYm5DT1/&#10;0e0klUohHHM04ETaXOtYOvIYJ6ElTtx36DxKgl2lbYd9CveNnmXZm/ZYc2pw2NLWUflzunoDInYz&#10;vRd7Hw+X4bjrXVa+YmHM83jYfIASGuQh/ncfbJq/mMPfM+kCvfo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2AF/zwAAAANwAAAAPAAAAAAAAAAAAAAAAAJcCAABkcnMvZG93bnJl&#10;di54bWxQSwUGAAAAAAQABAD1AAAAhAMAAAAA&#10;" filled="f" stroked="f">
                  <v:textbox style="mso-fit-shape-to-text:t">
                    <w:txbxContent>
                      <w:p w14:paraId="3D96B327" w14:textId="77777777" w:rsidR="00774981" w:rsidRDefault="00774981" w:rsidP="004F78DC">
                        <w:pPr>
                          <w:pStyle w:val="NormalWeb"/>
                          <w:spacing w:before="0" w:beforeAutospacing="0" w:after="0" w:afterAutospacing="0"/>
                        </w:pPr>
                        <w:r>
                          <w:rPr>
                            <w:rFonts w:ascii="Cambria" w:eastAsia="MS Mincho" w:hAnsi="Cambria"/>
                            <w:color w:val="000000"/>
                            <w:kern w:val="24"/>
                            <w:sz w:val="24"/>
                            <w:szCs w:val="24"/>
                          </w:rPr>
                          <w:t>EPA, 1985</w:t>
                        </w:r>
                      </w:p>
                    </w:txbxContent>
                  </v:textbox>
                </v:shape>
                <v:rect id="Rectangle 174" o:spid="_x0000_s1201" style="position:absolute;left:1238718;top:1887409;width:1285416;height:8988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8LzFwQAA&#10;ANwAAAAPAAAAZHJzL2Rvd25yZXYueG1sRE9Na8JAEL0L/Q/LFHrTjUFtSV2lCNpcPBjb+zQ7zYZk&#10;Z0N21fjvXUHwNo/3Ocv1YFtxpt7XjhVMJwkI4tLpmisFP8ft+AOED8gaW8ek4Eoe1quX0RIz7S58&#10;oHMRKhFD2GeowITQZVL60pBFP3EdceT+XW8xRNhXUvd4ieG2lWmSLKTFmmODwY42hsqmOFkF375J&#10;k3yf/9Vtddr9Tg/pvDFWqbfX4esTRKAhPMUPd67j/PcZ3J+JF8jV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xfC8xcEAAADcAAAADwAAAAAAAAAAAAAAAACXAgAAZHJzL2Rvd25y&#10;ZXYueG1sUEsFBgAAAAAEAAQA9QAAAIUDAAAAAA==&#10;" filled="f" strokecolor="black [3213]">
                  <v:shadow on="t" opacity="22937f" mv:blur="40000f" origin=",.5" offset="0,23000emu"/>
                  <v:textbox>
                    <w:txbxContent>
                      <w:p w14:paraId="624A2D0F" w14:textId="77777777" w:rsidR="00774981" w:rsidRDefault="00774981" w:rsidP="004F78DC">
                        <w:pPr>
                          <w:pStyle w:val="NormalWeb"/>
                          <w:spacing w:before="0" w:beforeAutospacing="0" w:after="0" w:afterAutospacing="0"/>
                          <w:jc w:val="center"/>
                        </w:pPr>
                        <w:r>
                          <w:rPr>
                            <w:rFonts w:asciiTheme="minorHAnsi" w:eastAsia="MS Mincho" w:hAnsi="Cambria"/>
                            <w:color w:val="000000"/>
                            <w:kern w:val="24"/>
                            <w:sz w:val="24"/>
                            <w:szCs w:val="24"/>
                          </w:rPr>
                          <w:t>Class A Biosolids Generation</w:t>
                        </w:r>
                      </w:p>
                    </w:txbxContent>
                  </v:textbox>
                </v:rect>
                <v:shape id="Right Brace 175" o:spid="_x0000_s1202" type="#_x0000_t88" style="position:absolute;left:822204;top:1876768;width:317805;height:898813;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6lAlQxQAA&#10;ANwAAAAPAAAAZHJzL2Rvd25yZXYueG1sRE9Na8JAEL0L/Q/LCN50Y0Ur0VVKobZqKVR7qLchO8mG&#10;ZmdDdhvTf+8Kgrd5vM9ZrjtbiZYaXzpWMB4lIIgzp0suFHwfX4dzED4ga6wck4J/8rBePfSWmGp3&#10;5i9qD6EQMYR9igpMCHUqpc8MWfQjVxNHLneNxRBhU0jd4DmG20o+JslMWiw5Nhis6cVQ9nv4swre&#10;qv12+tN+bDafJ7NNynyWT3Y7pQb97nkBIlAX7uKb+13H+U9TuD4TL5CrC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qUCVDFAAAA3AAAAA8AAAAAAAAAAAAAAAAAlwIAAGRycy9k&#10;b3ducmV2LnhtbFBLBQYAAAAABAAEAPUAAACJAwAAAAA=&#10;" adj="636" strokecolor="#b0a812" strokeweight="2pt">
                  <v:shadow on="t" opacity="24903f" mv:blur="40000f" origin=",.5" offset="0,20000emu"/>
                  <v:textbox>
                    <w:txbxContent>
                      <w:p w14:paraId="33EAC293" w14:textId="77777777" w:rsidR="00774981" w:rsidRDefault="00774981" w:rsidP="004F78DC">
                        <w:pPr>
                          <w:pStyle w:val="NormalWeb"/>
                          <w:spacing w:before="0" w:beforeAutospacing="0" w:after="200" w:afterAutospacing="0" w:line="276" w:lineRule="auto"/>
                        </w:pPr>
                        <w:r>
                          <w:rPr>
                            <w:rFonts w:asciiTheme="minorHAnsi" w:eastAsia="Times New Roman" w:hAnsi="Cambria"/>
                            <w:color w:val="000000" w:themeColor="text1"/>
                            <w:kern w:val="24"/>
                            <w:sz w:val="24"/>
                            <w:szCs w:val="24"/>
                          </w:rPr>
                          <w:t> </w:t>
                        </w:r>
                      </w:p>
                    </w:txbxContent>
                  </v:textbox>
                </v:shape>
                <v:rect id="Rectangle 176" o:spid="_x0000_s1203" style="position:absolute;left:6157994;top:707692;width:1285416;height:8988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bocpwgAA&#10;ANwAAAAPAAAAZHJzL2Rvd25yZXYueG1sRE89a8MwEN0L+Q/iAtlq2YamxbUSQqCtlw5Jmv1iXS1j&#10;62QsOXH+fVUodLvH+7xyO9teXGn0rWMFWZKCIK6dbrlR8HV6e3wB4QOyxt4xKbiTh+1m8VBiod2N&#10;D3Q9hkbEEPYFKjAhDIWUvjZk0SduII7ctxsthgjHRuoRbzHc9jJP07W02HJsMDjQ3lDdHSer4MN3&#10;eVp9Vpe2b6b3c3bInzpjlVot590riEBz+Bf/uSsd5z+v4feZeIHc/A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puhynCAAAA3AAAAA8AAAAAAAAAAAAAAAAAlwIAAGRycy9kb3du&#10;cmV2LnhtbFBLBQYAAAAABAAEAPUAAACGAwAAAAA=&#10;" filled="f" strokecolor="black [3213]">
                  <v:shadow on="t" opacity="22937f" mv:blur="40000f" origin=",.5" offset="0,23000emu"/>
                  <v:textbox>
                    <w:txbxContent>
                      <w:p w14:paraId="777A8245" w14:textId="77777777" w:rsidR="00774981" w:rsidRDefault="00774981" w:rsidP="004F78DC">
                        <w:pPr>
                          <w:pStyle w:val="NormalWeb"/>
                          <w:spacing w:before="0" w:beforeAutospacing="0" w:after="0" w:afterAutospacing="0"/>
                          <w:jc w:val="center"/>
                        </w:pPr>
                        <w:r>
                          <w:rPr>
                            <w:rFonts w:asciiTheme="minorHAnsi" w:eastAsia="MS Mincho" w:hAnsi="Cambria"/>
                            <w:color w:val="000000"/>
                            <w:kern w:val="24"/>
                            <w:sz w:val="24"/>
                            <w:szCs w:val="24"/>
                          </w:rPr>
                          <w:t>O&amp;M Costs</w:t>
                        </w:r>
                      </w:p>
                    </w:txbxContent>
                  </v:textbox>
                </v:rect>
                <v:shape id="Straight Arrow Connector 177" o:spid="_x0000_s1204" type="#_x0000_t32" style="position:absolute;left:4239988;top:2326175;width:405325;height:3732;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3VRlcAAAADcAAAADwAAAGRycy9kb3ducmV2LnhtbERPzYrCMBC+C/sOYRb2pmk9qFSjLCuC&#10;J8GuDzA2Y1NtJm0Tte7TG0HY23x8v7NY9bYWN+p85VhBOkpAEBdOV1wqOPxuhjMQPiBrrB2Tggd5&#10;WC0/BgvMtLvznm55KEUMYZ+hAhNCk0npC0MW/cg1xJE7uc5iiLArpe7wHsNtLcdJMpEWK44NBhv6&#10;MVRc8qtVcN2t278WG/SP8SbHo0mP7TlV6uuz/56DCNSHf/HbvdVx/nQKr2fiBXL5B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t1UZXAAAAA3AAAAA8AAAAAAAAAAAAAAAAA&#10;oQIAAGRycy9kb3ducmV2LnhtbFBLBQYAAAAABAAEAPkAAACOAwAAAAA=&#10;" strokeweight="2pt">
                  <v:stroke endarrow="open"/>
                  <v:shadow on="t" opacity="24903f" mv:blur="40000f" origin=",.5" offset="0,20000emu"/>
                </v:shape>
                <v:shape id="Right Brace 178" o:spid="_x0000_s1205" type="#_x0000_t88" style="position:absolute;left:1751057;top:-139160;width:207266;height:1285416;rotation:-9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MJ/txwAA&#10;ANwAAAAPAAAAZHJzL2Rvd25yZXYueG1sRI9BS8NAEIXvQv/DMoK3dqPYVmI2pRgUsQcxtYK3ITsm&#10;odnZmF3T+O+dQ8HbDO/Ne99km8l1aqQhtJ4NXC8SUMSVty3XBt73j/M7UCEiW+w8k4FfCrDJZxcZ&#10;ptaf+I3GMtZKQjikaKCJsU+1DlVDDsPC98SiffnBYZR1qLUd8CThrtM3SbLSDluWhgZ7emioOpY/&#10;zsDtocDykIzbz+KpW+5ei+8lfrwYc3U5be9BRZriv/l8/WwFfy208oxMoPM/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5zCf7ccAAADcAAAADwAAAAAAAAAAAAAAAACXAgAAZHJz&#10;L2Rvd25yZXYueG1sUEsFBgAAAAAEAAQA9QAAAIsDAAAAAA==&#10;" adj="290" strokecolor="#b0a812" strokeweight="2pt">
                  <v:shadow on="t" opacity="24903f" mv:blur="40000f" origin=",.5" offset="0,20000emu"/>
                  <v:textbox>
                    <w:txbxContent>
                      <w:p w14:paraId="263611F4" w14:textId="77777777" w:rsidR="00774981" w:rsidRDefault="00774981" w:rsidP="004F78DC">
                        <w:pPr>
                          <w:pStyle w:val="NormalWeb"/>
                          <w:spacing w:before="0" w:beforeAutospacing="0" w:after="200" w:afterAutospacing="0" w:line="276" w:lineRule="auto"/>
                        </w:pPr>
                        <w:r>
                          <w:rPr>
                            <w:rFonts w:asciiTheme="minorHAnsi" w:eastAsia="Times New Roman" w:hAnsi="Cambria"/>
                            <w:color w:val="000000" w:themeColor="text1"/>
                            <w:kern w:val="24"/>
                            <w:sz w:val="24"/>
                            <w:szCs w:val="24"/>
                          </w:rPr>
                          <w:t> </w:t>
                        </w:r>
                      </w:p>
                    </w:txbxContent>
                  </v:textbox>
                </v:shape>
                <v:shape id="Text Box 20" o:spid="_x0000_s1206" type="#_x0000_t202" style="position:absolute;left:1288522;top:-143193;width:1284545;height:56242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6GgZwAAA&#10;ANwAAAAPAAAAZHJzL2Rvd25yZXYueG1sRE9Na8JAEL0X/A/LCL3VjYKtTV1F1IIHL9V4H7LTbGh2&#10;NmRHE/99t1DwNo/3Ocv14Bt1oy7WgQ1MJxko4jLYmisDxfnzZQEqCrLFJjAZuFOE9Wr0tMTchp6/&#10;6HaSSqUQjjkacCJtrnUsHXmMk9ASJ+47dB4lwa7StsM+hftGz7LsVXusOTU4bGnrqPw5Xb0BEbuZ&#10;3ou9j4fLcNz1LivnWBjzPB42H6CEBnmI/90Hm+a/vcPfM+kCvfo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X6GgZwAAAANwAAAAPAAAAAAAAAAAAAAAAAJcCAABkcnMvZG93bnJl&#10;di54bWxQSwUGAAAAAAQABAD1AAAAhAMAAAAA&#10;" filled="f" stroked="f">
                  <v:textbox style="mso-fit-shape-to-text:t">
                    <w:txbxContent>
                      <w:p w14:paraId="69DDD1BA" w14:textId="77777777" w:rsidR="00774981" w:rsidRDefault="00774981" w:rsidP="004F78DC">
                        <w:pPr>
                          <w:pStyle w:val="NormalWeb"/>
                          <w:spacing w:before="0" w:beforeAutospacing="0" w:after="0" w:afterAutospacing="0"/>
                        </w:pPr>
                        <w:proofErr w:type="spellStart"/>
                        <w:r>
                          <w:rPr>
                            <w:rFonts w:ascii="Cambria" w:eastAsia="MS Mincho" w:hAnsi="Cambria"/>
                            <w:color w:val="000000"/>
                            <w:kern w:val="24"/>
                            <w:sz w:val="24"/>
                            <w:szCs w:val="24"/>
                          </w:rPr>
                          <w:t>Milbrandt</w:t>
                        </w:r>
                        <w:proofErr w:type="spellEnd"/>
                        <w:r>
                          <w:rPr>
                            <w:rFonts w:ascii="Cambria" w:eastAsia="MS Mincho" w:hAnsi="Cambria"/>
                            <w:color w:val="000000"/>
                            <w:kern w:val="24"/>
                            <w:sz w:val="24"/>
                            <w:szCs w:val="24"/>
                          </w:rPr>
                          <w:t xml:space="preserve"> et al, 2017</w:t>
                        </w:r>
                      </w:p>
                    </w:txbxContent>
                  </v:textbox>
                </v:shape>
                <v:rect id="Rectangle 180" o:spid="_x0000_s1207" style="position:absolute;left:1237106;top:698815;width:1285416;height:8988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HsrhxAAA&#10;ANwAAAAPAAAAZHJzL2Rvd25yZXYueG1sRI9Pb8IwDMXvk/YdIk/iNlIqMaFCQAhpo5cd+LO715im&#10;auNUTYDy7efDJG623vN7P682o+/UjYbYBDYwm2agiKtgG64NnE+f7wtQMSFb7AKTgQdF2KxfX1ZY&#10;2HDnA92OqVYSwrFAAy6lvtA6Vo48xmnoiUW7hMFjknWotR3wLuG+03mWfWiPDUuDw552jqr2ePUG&#10;9rHNs/K7/G26+vr1Mzvk89Z5YyZv43YJKtGYnub/69IK/kLw5RmZQK//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jx7K4cQAAADcAAAADwAAAAAAAAAAAAAAAACXAgAAZHJzL2Rv&#10;d25yZXYueG1sUEsFBgAAAAAEAAQA9QAAAIgDAAAAAA==&#10;" filled="f" strokecolor="black [3213]">
                  <v:shadow on="t" opacity="22937f" mv:blur="40000f" origin=",.5" offset="0,23000emu"/>
                  <v:textbox>
                    <w:txbxContent>
                      <w:p w14:paraId="591E15EC" w14:textId="6261458F" w:rsidR="00774981" w:rsidRDefault="00774981" w:rsidP="004F78DC">
                        <w:pPr>
                          <w:pStyle w:val="NormalWeb"/>
                          <w:spacing w:before="0" w:beforeAutospacing="0" w:after="0" w:afterAutospacing="0"/>
                          <w:jc w:val="center"/>
                        </w:pPr>
                        <w:r>
                          <w:rPr>
                            <w:rFonts w:asciiTheme="minorHAnsi" w:eastAsia="MS Mincho" w:hAnsi="Cambria"/>
                            <w:color w:val="000000"/>
                            <w:kern w:val="24"/>
                          </w:rPr>
                          <w:t>Sludge Production in Wet Tons</w:t>
                        </w:r>
                      </w:p>
                    </w:txbxContent>
                  </v:textbox>
                </v:rect>
                <v:rect id="Rectangle 181" o:spid="_x0000_s1208" style="position:absolute;left:4645313;top:1876768;width:1285416;height:8988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" filled="f" strokecolor="black [3213]">
                  <v:shadow on="t" opacity="22937f" mv:blur="40000f" origin=",.5" offset="0,23000emu"/>
                  <v:textbox>
                    <w:txbxContent>
                      <w:p w14:paraId="7FE72EEE" w14:textId="77777777" w:rsidR="00774981" w:rsidRPr="004F78DC" w:rsidRDefault="00774981" w:rsidP="004F78DC">
                        <w:pPr>
                          <w:pStyle w:val="NormalWeb"/>
                          <w:spacing w:before="0" w:beforeAutospacing="0" w:after="0" w:afterAutospacing="0"/>
                          <w:jc w:val="center"/>
                          <w:rPr>
                            <w:sz w:val="22"/>
                            <w:szCs w:val="22"/>
                          </w:rPr>
                        </w:pPr>
                        <w:r w:rsidRPr="004F78DC">
                          <w:rPr>
                            <w:rFonts w:asciiTheme="minorHAnsi" w:eastAsia="MS Mincho" w:hAnsi="Cambria"/>
                            <w:color w:val="000000"/>
                            <w:kern w:val="24"/>
                            <w:sz w:val="22"/>
                            <w:szCs w:val="22"/>
                          </w:rPr>
                          <w:t>Dewatering and Sludge Storage</w:t>
                        </w:r>
                      </w:p>
                    </w:txbxContent>
                  </v:textbox>
                </v:rect>
                <w10:anchorlock/>
              </v:group>
            </w:pict>
          </mc:Fallback>
        </mc:AlternateContent>
      </w:r>
    </w:p>
    <w:p w14:paraId="4C98A737" w14:textId="66CC7F28" w:rsidR="004F78DC" w:rsidRDefault="00925F64" w:rsidP="00925F64">
      <w:pPr>
        <w:pStyle w:val="Caption"/>
        <w:jc w:val="center"/>
      </w:pPr>
      <w:r>
        <w:t xml:space="preserve">Figure </w:t>
      </w:r>
      <w:r w:rsidR="00C37C5F">
        <w:fldChar w:fldCharType="begin"/>
      </w:r>
      <w:r w:rsidR="00C37C5F">
        <w:instrText xml:space="preserve"> SEQ Figure \* ARABIC </w:instrText>
      </w:r>
      <w:r w:rsidR="00C37C5F">
        <w:fldChar w:fldCharType="separate"/>
      </w:r>
      <w:r w:rsidR="002F1227">
        <w:rPr>
          <w:noProof/>
        </w:rPr>
        <w:t>7</w:t>
      </w:r>
      <w:r w:rsidR="00C37C5F">
        <w:rPr>
          <w:noProof/>
        </w:rPr>
        <w:fldChar w:fldCharType="end"/>
      </w:r>
      <w:r>
        <w:t xml:space="preserve">: Cost evaluation framework for determining sludge Class A </w:t>
      </w:r>
      <w:r w:rsidR="00D45072">
        <w:t>biosolids</w:t>
      </w:r>
      <w:r>
        <w:t xml:space="preserve"> disposal costs.</w:t>
      </w:r>
    </w:p>
    <w:p w14:paraId="05EBA096" w14:textId="2E6F8C96" w:rsidR="001E10F0" w:rsidRPr="001E10F0" w:rsidRDefault="001E10F0" w:rsidP="00960159">
      <w:pPr>
        <w:pStyle w:val="Heading3"/>
      </w:pPr>
      <w:r>
        <w:t>4.3.6 Cost Curves</w:t>
      </w:r>
    </w:p>
    <w:p w14:paraId="4E8CA206" w14:textId="76ED5793" w:rsidR="00960D07" w:rsidRDefault="00960D07" w:rsidP="00960D07">
      <w:r>
        <w:t xml:space="preserve">Figure 9 </w:t>
      </w:r>
      <w:r w:rsidR="0007562B">
        <w:t xml:space="preserve">illustrates </w:t>
      </w:r>
      <w:r>
        <w:t xml:space="preserve">the developed cost functions for this work. </w:t>
      </w:r>
      <w:r w:rsidR="00B87D58">
        <w:t>These graphs assume constant economic parameters across all points, including labor, landfill tipping fees, fuel cost, etc</w:t>
      </w:r>
      <w:r w:rsidR="00132E37">
        <w:t xml:space="preserve">. to illustrate model cost </w:t>
      </w:r>
      <w:r w:rsidR="00D92DD3">
        <w:t>values as a function of POTW wastewater inflow</w:t>
      </w:r>
      <w:r w:rsidR="00B87D58">
        <w:t xml:space="preserve">. </w:t>
      </w:r>
      <w:r>
        <w:t xml:space="preserve">All of the curves show </w:t>
      </w:r>
      <w:r>
        <w:lastRenderedPageBreak/>
        <w:t>economies of scale driving the cost of these sludge disposal alternatives</w:t>
      </w:r>
      <w:r w:rsidR="00B33F64">
        <w:t xml:space="preserve"> lower with higher amounts of </w:t>
      </w:r>
      <w:r w:rsidR="00E42199">
        <w:t>POTW wastewater inflow</w:t>
      </w:r>
      <w:r w:rsidR="004D4A28">
        <w:t>.</w:t>
      </w:r>
    </w:p>
    <w:p w14:paraId="090F48BB" w14:textId="50079926" w:rsidR="007B5C89" w:rsidRDefault="009D0135" w:rsidP="00960159">
      <w:r>
        <w:t xml:space="preserve">Land application costs are </w:t>
      </w:r>
      <w:r w:rsidR="003D079A">
        <w:t>more oscillatory</w:t>
      </w:r>
      <w:r>
        <w:t xml:space="preserve"> than others as a result of the model changing the number and size of trucks</w:t>
      </w:r>
      <w:r w:rsidR="00FE7C03">
        <w:t xml:space="preserve"> needed</w:t>
      </w:r>
      <w:r>
        <w:t xml:space="preserve"> as a function of POTW size. </w:t>
      </w:r>
      <w:r w:rsidR="009F05F1">
        <w:t xml:space="preserve">This creates behavior </w:t>
      </w:r>
      <w:r w:rsidR="00F738CE">
        <w:t>similar</w:t>
      </w:r>
      <w:r w:rsidR="009F05F1">
        <w:t xml:space="preserve"> to a step function, and is the direct cause for the </w:t>
      </w:r>
      <w:r w:rsidR="00F9207A">
        <w:t>noisy sections of the curve shown</w:t>
      </w:r>
      <w:r w:rsidR="009F05F1">
        <w:t xml:space="preserve">. </w:t>
      </w:r>
      <w:r w:rsidR="00082BFA" w:rsidRPr="00082BFA">
        <w:rPr>
          <w:noProof/>
        </w:rPr>
        <w:t xml:space="preserve"> </w:t>
      </w:r>
      <w:r w:rsidR="00642A09">
        <w:rPr>
          <w:noProof/>
        </w:rPr>
        <w:t>The incineration curve flattens at $50 per wet ton, as discussed in Section 4.3.2.</w:t>
      </w:r>
      <w:r w:rsidR="00082BFA" w:rsidRPr="00082BFA">
        <w:rPr>
          <w:noProof/>
        </w:rPr>
        <mc:AlternateContent>
          <mc:Choice Requires="wpg">
            <w:drawing>
              <wp:inline distT="0" distB="0" distL="0" distR="0" wp14:anchorId="7183FA91" wp14:editId="6E4F6268">
                <wp:extent cx="5943600" cy="5094514"/>
                <wp:effectExtent l="0" t="0" r="0" b="11430"/>
                <wp:docPr id="298" name="Group 1"/>
                <wp:cNvGraphicFramePr/>
                <a:graphic xmlns:a="http://schemas.openxmlformats.org/drawingml/2006/main">
                  <a:graphicData uri="http://schemas.microsoft.com/office/word/2010/wordprocessingGroup">
                    <wpg:wgp>
                      <wpg:cNvGrpSpPr/>
                      <wpg:grpSpPr>
                        <a:xfrm>
                          <a:off x="0" y="0"/>
                          <a:ext cx="5943600" cy="5094514"/>
                          <a:chOff x="0" y="0"/>
                          <a:chExt cx="6400800" cy="5486400"/>
                        </a:xfrm>
                      </wpg:grpSpPr>
                      <pic:pic xmlns:pic="http://schemas.openxmlformats.org/drawingml/2006/picture">
                        <pic:nvPicPr>
                          <pic:cNvPr id="299" name="Picture 299"/>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6400800" cy="5486400"/>
                          </a:xfrm>
                          <a:prstGeom prst="rect">
                            <a:avLst/>
                          </a:prstGeom>
                        </pic:spPr>
                      </pic:pic>
                      <wps:wsp>
                        <wps:cNvPr id="300" name="Text Box 300"/>
                        <wps:cNvSpPr txBox="1"/>
                        <wps:spPr>
                          <a:xfrm>
                            <a:off x="3433763" y="621650"/>
                            <a:ext cx="2314819" cy="1501042"/>
                          </a:xfrm>
                          <a:prstGeom prst="rect">
                            <a:avLst/>
                          </a:prstGeom>
                          <a:noFill/>
                        </wps:spPr>
                        <wps:txbx>
                          <w:txbxContent>
                            <w:p w14:paraId="0DD292BD" w14:textId="1EB18B5C" w:rsidR="00774981" w:rsidRPr="00960159" w:rsidRDefault="00F93634" w:rsidP="00082BFA">
                              <w:pPr>
                                <w:pStyle w:val="NormalWeb"/>
                                <w:spacing w:before="0" w:beforeAutospacing="0" w:after="0" w:afterAutospacing="0"/>
                                <w:rPr>
                                  <w:rFonts w:asciiTheme="majorHAnsi" w:hAnsiTheme="majorHAnsi"/>
                                  <w:sz w:val="22"/>
                                  <w:szCs w:val="24"/>
                                </w:rPr>
                              </w:pPr>
                              <w:r>
                                <w:rPr>
                                  <w:rFonts w:asciiTheme="majorHAnsi" w:hAnsiTheme="majorHAnsi" w:cstheme="minorBidi"/>
                                  <w:color w:val="000000" w:themeColor="text1"/>
                                  <w:kern w:val="24"/>
                                  <w:sz w:val="24"/>
                                  <w:szCs w:val="28"/>
                                </w:rPr>
                                <w:t>General c</w:t>
                              </w:r>
                              <w:r w:rsidR="00774981" w:rsidRPr="00960159">
                                <w:rPr>
                                  <w:rFonts w:asciiTheme="majorHAnsi" w:hAnsiTheme="majorHAnsi" w:cstheme="minorBidi"/>
                                  <w:color w:val="000000" w:themeColor="text1"/>
                                  <w:kern w:val="24"/>
                                  <w:sz w:val="24"/>
                                  <w:szCs w:val="28"/>
                                </w:rPr>
                                <w:t>ost Ranking, low to high:</w:t>
                              </w:r>
                            </w:p>
                            <w:p w14:paraId="625407F8" w14:textId="77777777" w:rsidR="00774981" w:rsidRPr="00960159" w:rsidRDefault="00774981" w:rsidP="00082BFA">
                              <w:pPr>
                                <w:pStyle w:val="ListParagraph"/>
                                <w:numPr>
                                  <w:ilvl w:val="0"/>
                                  <w:numId w:val="11"/>
                                </w:numPr>
                                <w:spacing w:after="0" w:line="240" w:lineRule="auto"/>
                                <w:rPr>
                                  <w:rFonts w:asciiTheme="majorHAnsi" w:eastAsia="Times New Roman" w:hAnsiTheme="majorHAnsi"/>
                                  <w:sz w:val="24"/>
                                </w:rPr>
                              </w:pPr>
                              <w:r w:rsidRPr="00960159">
                                <w:rPr>
                                  <w:rFonts w:asciiTheme="majorHAnsi" w:hAnsiTheme="majorHAnsi"/>
                                  <w:color w:val="000000" w:themeColor="text1"/>
                                  <w:kern w:val="24"/>
                                  <w:sz w:val="24"/>
                                  <w:szCs w:val="28"/>
                                </w:rPr>
                                <w:t>Land Application</w:t>
                              </w:r>
                            </w:p>
                            <w:p w14:paraId="4CC28E7C" w14:textId="77777777" w:rsidR="00774981" w:rsidRPr="00960159" w:rsidRDefault="00774981" w:rsidP="00082BFA">
                              <w:pPr>
                                <w:pStyle w:val="ListParagraph"/>
                                <w:numPr>
                                  <w:ilvl w:val="0"/>
                                  <w:numId w:val="11"/>
                                </w:numPr>
                                <w:spacing w:after="0" w:line="240" w:lineRule="auto"/>
                                <w:rPr>
                                  <w:rFonts w:asciiTheme="majorHAnsi" w:eastAsia="Times New Roman" w:hAnsiTheme="majorHAnsi"/>
                                  <w:sz w:val="24"/>
                                </w:rPr>
                              </w:pPr>
                              <w:r w:rsidRPr="00960159">
                                <w:rPr>
                                  <w:rFonts w:asciiTheme="majorHAnsi" w:hAnsiTheme="majorHAnsi"/>
                                  <w:color w:val="000000" w:themeColor="text1"/>
                                  <w:kern w:val="24"/>
                                  <w:sz w:val="24"/>
                                  <w:szCs w:val="28"/>
                                </w:rPr>
                                <w:t>Storage</w:t>
                              </w:r>
                            </w:p>
                            <w:p w14:paraId="5EE0F945" w14:textId="77777777" w:rsidR="00774981" w:rsidRPr="00960159" w:rsidRDefault="00774981" w:rsidP="00082BFA">
                              <w:pPr>
                                <w:pStyle w:val="ListParagraph"/>
                                <w:numPr>
                                  <w:ilvl w:val="0"/>
                                  <w:numId w:val="11"/>
                                </w:numPr>
                                <w:spacing w:after="0" w:line="240" w:lineRule="auto"/>
                                <w:rPr>
                                  <w:rFonts w:asciiTheme="majorHAnsi" w:eastAsia="Times New Roman" w:hAnsiTheme="majorHAnsi"/>
                                  <w:sz w:val="24"/>
                                </w:rPr>
                              </w:pPr>
                              <w:r w:rsidRPr="00960159">
                                <w:rPr>
                                  <w:rFonts w:asciiTheme="majorHAnsi" w:hAnsiTheme="majorHAnsi"/>
                                  <w:color w:val="000000" w:themeColor="text1"/>
                                  <w:kern w:val="24"/>
                                  <w:sz w:val="24"/>
                                  <w:szCs w:val="28"/>
                                </w:rPr>
                                <w:t>Landfill</w:t>
                              </w:r>
                            </w:p>
                            <w:p w14:paraId="77C7BE2E" w14:textId="77777777" w:rsidR="00774981" w:rsidRPr="00960159" w:rsidRDefault="00774981" w:rsidP="00082BFA">
                              <w:pPr>
                                <w:pStyle w:val="ListParagraph"/>
                                <w:numPr>
                                  <w:ilvl w:val="0"/>
                                  <w:numId w:val="11"/>
                                </w:numPr>
                                <w:spacing w:after="0" w:line="240" w:lineRule="auto"/>
                                <w:rPr>
                                  <w:rFonts w:asciiTheme="majorHAnsi" w:eastAsia="Times New Roman" w:hAnsiTheme="majorHAnsi"/>
                                  <w:sz w:val="24"/>
                                </w:rPr>
                              </w:pPr>
                              <w:r w:rsidRPr="00960159">
                                <w:rPr>
                                  <w:rFonts w:asciiTheme="majorHAnsi" w:hAnsiTheme="majorHAnsi"/>
                                  <w:color w:val="000000" w:themeColor="text1"/>
                                  <w:kern w:val="24"/>
                                  <w:sz w:val="24"/>
                                  <w:szCs w:val="28"/>
                                </w:rPr>
                                <w:t>Compost</w:t>
                              </w:r>
                            </w:p>
                            <w:p w14:paraId="44D7DD0D" w14:textId="77777777" w:rsidR="00774981" w:rsidRPr="00960159" w:rsidRDefault="00774981" w:rsidP="00082BFA">
                              <w:pPr>
                                <w:pStyle w:val="ListParagraph"/>
                                <w:numPr>
                                  <w:ilvl w:val="0"/>
                                  <w:numId w:val="11"/>
                                </w:numPr>
                                <w:spacing w:after="0" w:line="240" w:lineRule="auto"/>
                                <w:rPr>
                                  <w:rFonts w:asciiTheme="majorHAnsi" w:eastAsia="Times New Roman" w:hAnsiTheme="majorHAnsi"/>
                                  <w:sz w:val="24"/>
                                </w:rPr>
                              </w:pPr>
                              <w:r w:rsidRPr="00960159">
                                <w:rPr>
                                  <w:rFonts w:asciiTheme="majorHAnsi" w:hAnsiTheme="majorHAnsi"/>
                                  <w:color w:val="000000" w:themeColor="text1"/>
                                  <w:kern w:val="24"/>
                                  <w:sz w:val="24"/>
                                  <w:szCs w:val="28"/>
                                </w:rPr>
                                <w:t>Incineration</w:t>
                              </w:r>
                            </w:p>
                          </w:txbxContent>
                        </wps:txbx>
                        <wps:bodyPr wrap="square" rtlCol="0">
                          <a:spAutoFit/>
                        </wps:bodyPr>
                      </wps:wsp>
                    </wpg:wgp>
                  </a:graphicData>
                </a:graphic>
              </wp:inline>
            </w:drawing>
          </mc:Choice>
          <mc:Fallback>
            <w:pict>
              <v:group w14:anchorId="7183FA91" id="_x0000_s1209" style="width:468pt;height:401.15pt;mso-position-horizontal-relative:char;mso-position-vertical-relative:line" coordsize="6400800,54864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9" o:spid="_x0000_s1210" type="#_x0000_t75" style="position:absolute;width:6400800;height:5486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m&#10;W9fCAAAA3AAAAA8AAABkcnMvZG93bnJldi54bWxEj92KwjAUhO8F3yGcBe80qYtLrUYRoYt4588D&#10;HJpjU7Y5KU1Wu29vBGEvh5n5hllvB9eKO/Wh8awhmykQxJU3DdcarpdymoMIEdlg65k0/FGA7WY8&#10;WmNh/INPdD/HWiQIhwI12Bi7QspQWXIYZr4jTt7N9w5jkn0tTY+PBHetnCv1JR02nBYsdrS3VP2c&#10;f52GPFflvvkuF+XnQSFn7pQdr1brycewW4GINMT/8Lt9MBrmyyW8zqQjIDdP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v5lvXwgAAANwAAAAPAAAAAAAAAAAAAAAAAJwCAABk&#10;cnMvZG93bnJldi54bWxQSwUGAAAAAAQABAD3AAAAiwMAAAAA&#10;">
                  <v:imagedata r:id="rId11" o:title=""/>
                  <v:path arrowok="t"/>
                </v:shape>
                <v:shape id="Text Box 300" o:spid="_x0000_s1211" type="#_x0000_t202" style="position:absolute;left:3433763;top:621650;width:2314819;height:150104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ENwYvwAA&#10;ANwAAAAPAAAAZHJzL2Rvd25yZXYueG1sRE9NawIxEL0X+h/CCL3VRKVStkaRquChl+r2Pmymm8XN&#10;ZNmM7vrvm4PQ4+N9rzZjaNWN+tREtjCbGlDEVXQN1xbK8+H1HVQSZIdtZLJwpwSb9fPTCgsXB/6m&#10;20lqlUM4FWjBi3SF1qnyFDBNY0ecud/YB5QM+1q7HoccHlo9N2apAzacGzx29OmpupyuwYKI287u&#10;5T6k48/4tRu8qd6wtPZlMm4/QAmN8i9+uI/OwsLk+flMPgJ6/Q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DMQ3Bi/AAAA3AAAAA8AAAAAAAAAAAAAAAAAlwIAAGRycy9kb3ducmV2&#10;LnhtbFBLBQYAAAAABAAEAPUAAACDAwAAAAA=&#10;" filled="f" stroked="f">
                  <v:textbox style="mso-fit-shape-to-text:t">
                    <w:txbxContent>
                      <w:p w14:paraId="0DD292BD" w14:textId="1EB18B5C" w:rsidR="00774981" w:rsidRPr="00960159" w:rsidRDefault="00F93634" w:rsidP="00082BFA">
                        <w:pPr>
                          <w:pStyle w:val="NormalWeb"/>
                          <w:spacing w:before="0" w:beforeAutospacing="0" w:after="0" w:afterAutospacing="0"/>
                          <w:rPr>
                            <w:rFonts w:asciiTheme="majorHAnsi" w:hAnsiTheme="majorHAnsi"/>
                            <w:sz w:val="22"/>
                            <w:szCs w:val="24"/>
                          </w:rPr>
                        </w:pPr>
                        <w:r>
                          <w:rPr>
                            <w:rFonts w:asciiTheme="majorHAnsi" w:hAnsiTheme="majorHAnsi" w:cstheme="minorBidi"/>
                            <w:color w:val="000000" w:themeColor="text1"/>
                            <w:kern w:val="24"/>
                            <w:sz w:val="24"/>
                            <w:szCs w:val="28"/>
                          </w:rPr>
                          <w:t>General c</w:t>
                        </w:r>
                        <w:r w:rsidR="00774981" w:rsidRPr="00960159">
                          <w:rPr>
                            <w:rFonts w:asciiTheme="majorHAnsi" w:hAnsiTheme="majorHAnsi" w:cstheme="minorBidi"/>
                            <w:color w:val="000000" w:themeColor="text1"/>
                            <w:kern w:val="24"/>
                            <w:sz w:val="24"/>
                            <w:szCs w:val="28"/>
                          </w:rPr>
                          <w:t>ost Ranking, low to high:</w:t>
                        </w:r>
                      </w:p>
                      <w:p w14:paraId="625407F8" w14:textId="77777777" w:rsidR="00774981" w:rsidRPr="00960159" w:rsidRDefault="00774981" w:rsidP="00082BFA">
                        <w:pPr>
                          <w:pStyle w:val="ListParagraph"/>
                          <w:numPr>
                            <w:ilvl w:val="0"/>
                            <w:numId w:val="11"/>
                          </w:numPr>
                          <w:spacing w:after="0" w:line="240" w:lineRule="auto"/>
                          <w:rPr>
                            <w:rFonts w:asciiTheme="majorHAnsi" w:eastAsia="Times New Roman" w:hAnsiTheme="majorHAnsi"/>
                            <w:sz w:val="24"/>
                          </w:rPr>
                        </w:pPr>
                        <w:r w:rsidRPr="00960159">
                          <w:rPr>
                            <w:rFonts w:asciiTheme="majorHAnsi" w:hAnsiTheme="majorHAnsi"/>
                            <w:color w:val="000000" w:themeColor="text1"/>
                            <w:kern w:val="24"/>
                            <w:sz w:val="24"/>
                            <w:szCs w:val="28"/>
                          </w:rPr>
                          <w:t>Land Application</w:t>
                        </w:r>
                      </w:p>
                      <w:p w14:paraId="4CC28E7C" w14:textId="77777777" w:rsidR="00774981" w:rsidRPr="00960159" w:rsidRDefault="00774981" w:rsidP="00082BFA">
                        <w:pPr>
                          <w:pStyle w:val="ListParagraph"/>
                          <w:numPr>
                            <w:ilvl w:val="0"/>
                            <w:numId w:val="11"/>
                          </w:numPr>
                          <w:spacing w:after="0" w:line="240" w:lineRule="auto"/>
                          <w:rPr>
                            <w:rFonts w:asciiTheme="majorHAnsi" w:eastAsia="Times New Roman" w:hAnsiTheme="majorHAnsi"/>
                            <w:sz w:val="24"/>
                          </w:rPr>
                        </w:pPr>
                        <w:r w:rsidRPr="00960159">
                          <w:rPr>
                            <w:rFonts w:asciiTheme="majorHAnsi" w:hAnsiTheme="majorHAnsi"/>
                            <w:color w:val="000000" w:themeColor="text1"/>
                            <w:kern w:val="24"/>
                            <w:sz w:val="24"/>
                            <w:szCs w:val="28"/>
                          </w:rPr>
                          <w:t>Storage</w:t>
                        </w:r>
                      </w:p>
                      <w:p w14:paraId="5EE0F945" w14:textId="77777777" w:rsidR="00774981" w:rsidRPr="00960159" w:rsidRDefault="00774981" w:rsidP="00082BFA">
                        <w:pPr>
                          <w:pStyle w:val="ListParagraph"/>
                          <w:numPr>
                            <w:ilvl w:val="0"/>
                            <w:numId w:val="11"/>
                          </w:numPr>
                          <w:spacing w:after="0" w:line="240" w:lineRule="auto"/>
                          <w:rPr>
                            <w:rFonts w:asciiTheme="majorHAnsi" w:eastAsia="Times New Roman" w:hAnsiTheme="majorHAnsi"/>
                            <w:sz w:val="24"/>
                          </w:rPr>
                        </w:pPr>
                        <w:r w:rsidRPr="00960159">
                          <w:rPr>
                            <w:rFonts w:asciiTheme="majorHAnsi" w:hAnsiTheme="majorHAnsi"/>
                            <w:color w:val="000000" w:themeColor="text1"/>
                            <w:kern w:val="24"/>
                            <w:sz w:val="24"/>
                            <w:szCs w:val="28"/>
                          </w:rPr>
                          <w:t>Landfill</w:t>
                        </w:r>
                      </w:p>
                      <w:p w14:paraId="77C7BE2E" w14:textId="77777777" w:rsidR="00774981" w:rsidRPr="00960159" w:rsidRDefault="00774981" w:rsidP="00082BFA">
                        <w:pPr>
                          <w:pStyle w:val="ListParagraph"/>
                          <w:numPr>
                            <w:ilvl w:val="0"/>
                            <w:numId w:val="11"/>
                          </w:numPr>
                          <w:spacing w:after="0" w:line="240" w:lineRule="auto"/>
                          <w:rPr>
                            <w:rFonts w:asciiTheme="majorHAnsi" w:eastAsia="Times New Roman" w:hAnsiTheme="majorHAnsi"/>
                            <w:sz w:val="24"/>
                          </w:rPr>
                        </w:pPr>
                        <w:r w:rsidRPr="00960159">
                          <w:rPr>
                            <w:rFonts w:asciiTheme="majorHAnsi" w:hAnsiTheme="majorHAnsi"/>
                            <w:color w:val="000000" w:themeColor="text1"/>
                            <w:kern w:val="24"/>
                            <w:sz w:val="24"/>
                            <w:szCs w:val="28"/>
                          </w:rPr>
                          <w:t>Compost</w:t>
                        </w:r>
                      </w:p>
                      <w:p w14:paraId="44D7DD0D" w14:textId="77777777" w:rsidR="00774981" w:rsidRPr="00960159" w:rsidRDefault="00774981" w:rsidP="00082BFA">
                        <w:pPr>
                          <w:pStyle w:val="ListParagraph"/>
                          <w:numPr>
                            <w:ilvl w:val="0"/>
                            <w:numId w:val="11"/>
                          </w:numPr>
                          <w:spacing w:after="0" w:line="240" w:lineRule="auto"/>
                          <w:rPr>
                            <w:rFonts w:asciiTheme="majorHAnsi" w:eastAsia="Times New Roman" w:hAnsiTheme="majorHAnsi"/>
                            <w:sz w:val="24"/>
                          </w:rPr>
                        </w:pPr>
                        <w:r w:rsidRPr="00960159">
                          <w:rPr>
                            <w:rFonts w:asciiTheme="majorHAnsi" w:hAnsiTheme="majorHAnsi"/>
                            <w:color w:val="000000" w:themeColor="text1"/>
                            <w:kern w:val="24"/>
                            <w:sz w:val="24"/>
                            <w:szCs w:val="28"/>
                          </w:rPr>
                          <w:t>Incineration</w:t>
                        </w:r>
                      </w:p>
                    </w:txbxContent>
                  </v:textbox>
                </v:shape>
                <w10:anchorlock/>
              </v:group>
            </w:pict>
          </mc:Fallback>
        </mc:AlternateContent>
      </w:r>
    </w:p>
    <w:p w14:paraId="50B218CB" w14:textId="7BD63FAC" w:rsidR="00960D07" w:rsidRPr="00960D07" w:rsidRDefault="007B5C89" w:rsidP="007B5C89">
      <w:pPr>
        <w:pStyle w:val="Caption"/>
        <w:jc w:val="center"/>
      </w:pPr>
      <w:r>
        <w:t xml:space="preserve">Figure </w:t>
      </w:r>
      <w:r w:rsidR="00C37C5F">
        <w:fldChar w:fldCharType="begin"/>
      </w:r>
      <w:r w:rsidR="00C37C5F">
        <w:instrText xml:space="preserve"> SEQ Figure \* ARABIC </w:instrText>
      </w:r>
      <w:r w:rsidR="00C37C5F">
        <w:fldChar w:fldCharType="separate"/>
      </w:r>
      <w:r w:rsidR="002F1227">
        <w:rPr>
          <w:noProof/>
        </w:rPr>
        <w:t>8</w:t>
      </w:r>
      <w:r w:rsidR="00C37C5F">
        <w:rPr>
          <w:noProof/>
        </w:rPr>
        <w:fldChar w:fldCharType="end"/>
      </w:r>
      <w:r>
        <w:t>: Cost functions for the five discussed sludge disposal alternatives</w:t>
      </w:r>
      <w:r w:rsidR="003B1189">
        <w:t xml:space="preserve">. Note that the graphed curves are </w:t>
      </w:r>
      <w:r w:rsidR="00E426E3">
        <w:t>on separate y-axes.</w:t>
      </w:r>
    </w:p>
    <w:p w14:paraId="6657DB9A" w14:textId="6D54300B" w:rsidR="00D204DF" w:rsidRDefault="00973489" w:rsidP="00D204DF">
      <w:pPr>
        <w:pStyle w:val="Heading1"/>
      </w:pPr>
      <w:r>
        <w:t>5</w:t>
      </w:r>
      <w:r w:rsidR="00D204DF">
        <w:t>. Limitations</w:t>
      </w:r>
    </w:p>
    <w:p w14:paraId="69D373E5" w14:textId="25026ECA" w:rsidR="00D204DF" w:rsidRDefault="00376570" w:rsidP="00D204DF">
      <w:r>
        <w:t xml:space="preserve">In this </w:t>
      </w:r>
      <w:r w:rsidR="00AC56BF">
        <w:t>work,</w:t>
      </w:r>
      <w:r>
        <w:t xml:space="preserve"> we develope</w:t>
      </w:r>
      <w:r w:rsidR="003F58CF">
        <w:t>d</w:t>
      </w:r>
      <w:r>
        <w:t xml:space="preserve"> </w:t>
      </w:r>
      <w:r w:rsidR="006C40D2">
        <w:t>a model that depicts the wastewater treatment industry at a national level</w:t>
      </w:r>
      <w:r w:rsidR="008928B7">
        <w:t>, which</w:t>
      </w:r>
      <w:r w:rsidR="006C40D2">
        <w:t xml:space="preserve"> </w:t>
      </w:r>
      <w:r w:rsidR="008651FB">
        <w:t>merits discussion of</w:t>
      </w:r>
      <w:r w:rsidR="006C40D2">
        <w:t xml:space="preserve"> several noteworthy limitations</w:t>
      </w:r>
      <w:r w:rsidR="0054048F">
        <w:t xml:space="preserve">, </w:t>
      </w:r>
      <w:r w:rsidR="007D798F">
        <w:t>presented</w:t>
      </w:r>
      <w:r w:rsidR="0054048F">
        <w:t xml:space="preserve"> and discussed</w:t>
      </w:r>
      <w:r w:rsidR="00A97051">
        <w:t xml:space="preserve"> in this</w:t>
      </w:r>
      <w:r w:rsidR="006C40D2">
        <w:t xml:space="preserve"> section</w:t>
      </w:r>
      <w:r w:rsidR="00A97051">
        <w:t>.</w:t>
      </w:r>
    </w:p>
    <w:p w14:paraId="04BAA4FA" w14:textId="2EF0C882" w:rsidR="009221BD" w:rsidRDefault="00973489" w:rsidP="009221BD">
      <w:pPr>
        <w:pStyle w:val="Heading2"/>
      </w:pPr>
      <w:r>
        <w:lastRenderedPageBreak/>
        <w:t>5</w:t>
      </w:r>
      <w:r w:rsidR="007A3E22">
        <w:t xml:space="preserve">.1 </w:t>
      </w:r>
      <w:r w:rsidR="009221BD">
        <w:t>Geographic Variability</w:t>
      </w:r>
    </w:p>
    <w:p w14:paraId="2FEBF929" w14:textId="4C4D461E" w:rsidR="009221BD" w:rsidRDefault="009221BD" w:rsidP="009221BD">
      <w:r>
        <w:t xml:space="preserve">The needs and standards for wastewater treatment vary spatially across the country, along with treatment plant design. Plants are designed to best accommodate the composition of the incoming waste as well as meet standards for disposal of remaining solids. This model does not currently capture these variations and how they play into the economics of sludge generation. As an example, plants in California almost </w:t>
      </w:r>
      <w:r w:rsidR="003075D0">
        <w:t>always</w:t>
      </w:r>
      <w:r>
        <w:t xml:space="preserve"> dewater sludge </w:t>
      </w:r>
      <w:r w:rsidR="007F5415">
        <w:t xml:space="preserve">because </w:t>
      </w:r>
      <w:r>
        <w:t>the state’s strict disposal standards</w:t>
      </w:r>
      <w:r w:rsidR="00D7015A">
        <w:t xml:space="preserve"> minimize the number of available land application sites,</w:t>
      </w:r>
      <w:r>
        <w:t xml:space="preserve"> requir</w:t>
      </w:r>
      <w:r w:rsidR="00D7015A">
        <w:t>ing</w:t>
      </w:r>
      <w:r w:rsidR="003341B5">
        <w:t xml:space="preserve"> sludge</w:t>
      </w:r>
      <w:r>
        <w:t xml:space="preserve"> be transported long distances to its final disposal site. </w:t>
      </w:r>
      <w:r w:rsidR="004839F9">
        <w:t xml:space="preserve">Contrastingly, states with less produced sludge are able to store sludge in liquid form for long periods of time until it may be land applied. </w:t>
      </w:r>
      <w:r w:rsidR="003075D0">
        <w:t>States with large amounts of agricultural land usually land apply sludge on fields, eliminating the need</w:t>
      </w:r>
      <w:r w:rsidR="008325C8">
        <w:t xml:space="preserve"> for those POTWs</w:t>
      </w:r>
      <w:r w:rsidR="003075D0">
        <w:t xml:space="preserve"> to pay landfill tipping fees. </w:t>
      </w:r>
      <w:r w:rsidR="002C6B59">
        <w:t xml:space="preserve">These </w:t>
      </w:r>
      <w:r w:rsidR="00E826BC">
        <w:t>examples demonstrate</w:t>
      </w:r>
      <w:r w:rsidR="004839F9">
        <w:t xml:space="preserve"> the variance in process </w:t>
      </w:r>
      <w:r w:rsidR="00B07467">
        <w:t>between</w:t>
      </w:r>
      <w:r w:rsidR="004839F9">
        <w:t xml:space="preserve"> treatment plants and the associated variance in sludge management cost. </w:t>
      </w:r>
      <w:r w:rsidR="00451BD6">
        <w:t>This model accounts for disposal variances to some extent by distinguishing disposal trends by state</w:t>
      </w:r>
      <w:r w:rsidR="00511A65">
        <w:t>, however the lack of</w:t>
      </w:r>
      <w:r w:rsidR="00F51071">
        <w:t xml:space="preserve"> detailed</w:t>
      </w:r>
      <w:r w:rsidR="00511A65">
        <w:t xml:space="preserve"> published </w:t>
      </w:r>
      <w:r w:rsidR="004E78AD">
        <w:t>literature</w:t>
      </w:r>
      <w:r w:rsidR="00511A65">
        <w:t xml:space="preserve"> on these issues makes any </w:t>
      </w:r>
      <w:r w:rsidR="00055B87">
        <w:t>more detailed</w:t>
      </w:r>
      <w:r w:rsidR="00511A65">
        <w:t xml:space="preserve"> analysis difficult.</w:t>
      </w:r>
    </w:p>
    <w:p w14:paraId="6D8F6331" w14:textId="7FA97B15" w:rsidR="00C070D3" w:rsidRDefault="00B669DB" w:rsidP="009221BD">
      <w:r>
        <w:t>Sludge</w:t>
      </w:r>
      <w:r w:rsidR="00C070D3">
        <w:t xml:space="preserve"> produced from treatment plants varies in composition and form. The EPA develops baseline regulatory criteria for how treated sludge may be disposed, but allows states the ability to develop more stringent or focused disposal standards.</w:t>
      </w:r>
      <w:r w:rsidR="00537990">
        <w:fldChar w:fldCharType="begin" w:fldLock="1"/>
      </w:r>
      <w:r w:rsidR="00537990">
        <w:instrText>ADDIN CSL_CITATION { "citationItems" : [ { "id" : "ITEM-1", "itemData" : { "author" : [ { "dropping-particle" : "", "family" : "Badgett", "given" : "Alex", "non-dropping-particle" : "", "parse-names" : false, "suffix" : "" }, { "dropping-particle" : "", "family" : "Milbrandt", "given" : "Anelia", "non-dropping-particle" : "", "parse-names" : false, "suffix" : "" } ], "id" : "ITEM-1", "issued" : { "date-parts" : [ [ "0" ] ] }, "publisher" : "National Renewable Energy Laboratory", "title" : "Policy Analysis of Wet Waste-to-Energy Feedstocks (In progress)", "type" : "report" }, "uris" : [ "http://www.mendeley.com/documents/?uuid=a155a469-704d-4a77-8362-552b5de5d6d1" ] } ], "mendeley" : { "formattedCitation" : "[9]", "plainTextFormattedCitation" : "[9]", "previouslyFormattedCitation" : "[9]" }, "properties" : { "noteIndex" : 11 }, "schema" : "https://github.com/citation-style-language/schema/raw/master/csl-citation.json" }</w:instrText>
      </w:r>
      <w:r w:rsidR="00537990">
        <w:fldChar w:fldCharType="separate"/>
      </w:r>
      <w:r w:rsidR="00537990" w:rsidRPr="00537990">
        <w:rPr>
          <w:noProof/>
        </w:rPr>
        <w:t>[9]</w:t>
      </w:r>
      <w:r w:rsidR="00537990">
        <w:fldChar w:fldCharType="end"/>
      </w:r>
      <w:r w:rsidR="00C070D3">
        <w:t xml:space="preserve"> In these cases sludge treatment</w:t>
      </w:r>
      <w:r w:rsidR="001857EC">
        <w:t xml:space="preserve"> standards</w:t>
      </w:r>
      <w:r w:rsidR="00C070D3">
        <w:t xml:space="preserve"> may vary from state to state, as operators are best suited to treat sludge to the</w:t>
      </w:r>
      <w:r w:rsidR="000E5AE6">
        <w:t xml:space="preserve"> state or municipalities</w:t>
      </w:r>
      <w:r w:rsidR="00C070D3">
        <w:t xml:space="preserve"> disposal standards. </w:t>
      </w:r>
      <w:r w:rsidR="004676EE">
        <w:t>These</w:t>
      </w:r>
      <w:r w:rsidR="00524F80">
        <w:t xml:space="preserve"> standards can change the treat</w:t>
      </w:r>
      <w:r w:rsidR="004676EE">
        <w:t>ment costs and technologies used at POTWs</w:t>
      </w:r>
      <w:r w:rsidR="00D4764B">
        <w:t>, a factor which was not accounted for in this work</w:t>
      </w:r>
      <w:r w:rsidR="00593C8E">
        <w:t>.</w:t>
      </w:r>
    </w:p>
    <w:p w14:paraId="29771641" w14:textId="153613FC" w:rsidR="00FD58CE" w:rsidRDefault="00973489" w:rsidP="00FD58CE">
      <w:pPr>
        <w:pStyle w:val="Heading2"/>
      </w:pPr>
      <w:r>
        <w:t>5</w:t>
      </w:r>
      <w:r w:rsidR="007A3E22">
        <w:t xml:space="preserve">.2 </w:t>
      </w:r>
      <w:r w:rsidR="00FD58CE">
        <w:t xml:space="preserve">Cost Model </w:t>
      </w:r>
      <w:r w:rsidR="009429CE">
        <w:t>Timeframe</w:t>
      </w:r>
    </w:p>
    <w:p w14:paraId="589D8065" w14:textId="54CE2B3E" w:rsidR="00FD58CE" w:rsidRDefault="00FD58CE" w:rsidP="00FD58CE">
      <w:r>
        <w:t xml:space="preserve">As noted in </w:t>
      </w:r>
      <w:r w:rsidR="007F5415">
        <w:t xml:space="preserve">Section </w:t>
      </w:r>
      <w:r w:rsidR="00524E94">
        <w:t>4</w:t>
      </w:r>
      <w:r>
        <w:t>, cost models for different sludge treatment processes were identified in literature</w:t>
      </w:r>
      <w:r w:rsidR="009128DD">
        <w:t xml:space="preserve"> </w:t>
      </w:r>
      <w:r>
        <w:t xml:space="preserve">and used in </w:t>
      </w:r>
      <w:r w:rsidR="007F5415">
        <w:t xml:space="preserve">the </w:t>
      </w:r>
      <w:r>
        <w:t>construction of supply curves. The following component costs were modeled in this work:</w:t>
      </w:r>
    </w:p>
    <w:p w14:paraId="6F4F0FF5" w14:textId="1D41CB45" w:rsidR="00C22582" w:rsidRDefault="00C22582" w:rsidP="00C22582">
      <w:pPr>
        <w:pStyle w:val="ListParagraph"/>
        <w:numPr>
          <w:ilvl w:val="0"/>
          <w:numId w:val="9"/>
        </w:numPr>
      </w:pPr>
      <w:r>
        <w:t xml:space="preserve">Landfill </w:t>
      </w:r>
      <w:r w:rsidR="007F5415">
        <w:t>disposal costs</w:t>
      </w:r>
    </w:p>
    <w:p w14:paraId="4724239D" w14:textId="5EB1A919" w:rsidR="00C22582" w:rsidRDefault="00C22582" w:rsidP="00C22582">
      <w:pPr>
        <w:pStyle w:val="ListParagraph"/>
        <w:numPr>
          <w:ilvl w:val="0"/>
          <w:numId w:val="9"/>
        </w:numPr>
      </w:pPr>
      <w:r>
        <w:t xml:space="preserve">Land </w:t>
      </w:r>
      <w:r w:rsidR="00524E94">
        <w:t>a</w:t>
      </w:r>
      <w:r>
        <w:t xml:space="preserve">pplication </w:t>
      </w:r>
      <w:r w:rsidR="00524E94">
        <w:t>c</w:t>
      </w:r>
      <w:r>
        <w:t>osts</w:t>
      </w:r>
    </w:p>
    <w:p w14:paraId="50771061" w14:textId="60B10843" w:rsidR="00C22582" w:rsidRDefault="00C22582" w:rsidP="00C22582">
      <w:pPr>
        <w:pStyle w:val="ListParagraph"/>
        <w:numPr>
          <w:ilvl w:val="0"/>
          <w:numId w:val="9"/>
        </w:numPr>
      </w:pPr>
      <w:r>
        <w:t xml:space="preserve">Incineration </w:t>
      </w:r>
      <w:r w:rsidR="00524E94">
        <w:t>c</w:t>
      </w:r>
      <w:r>
        <w:t>osts</w:t>
      </w:r>
    </w:p>
    <w:p w14:paraId="02BC4AFC" w14:textId="266DE74D" w:rsidR="00C22582" w:rsidRDefault="00C22582" w:rsidP="00C22582">
      <w:pPr>
        <w:pStyle w:val="ListParagraph"/>
        <w:numPr>
          <w:ilvl w:val="0"/>
          <w:numId w:val="9"/>
        </w:numPr>
      </w:pPr>
      <w:r>
        <w:t>Long</w:t>
      </w:r>
      <w:r w:rsidR="00524E94">
        <w:t>-t</w:t>
      </w:r>
      <w:r>
        <w:t xml:space="preserve">erm </w:t>
      </w:r>
      <w:r w:rsidR="00524E94">
        <w:t>s</w:t>
      </w:r>
      <w:r>
        <w:t xml:space="preserve">torage </w:t>
      </w:r>
      <w:r w:rsidR="00524E94">
        <w:t>c</w:t>
      </w:r>
      <w:r>
        <w:t>osts</w:t>
      </w:r>
    </w:p>
    <w:p w14:paraId="0C954EB0" w14:textId="66A4A942" w:rsidR="00C22582" w:rsidRDefault="00C22582" w:rsidP="00C22582">
      <w:pPr>
        <w:pStyle w:val="ListParagraph"/>
        <w:numPr>
          <w:ilvl w:val="0"/>
          <w:numId w:val="9"/>
        </w:numPr>
      </w:pPr>
      <w:r>
        <w:t xml:space="preserve">Class A </w:t>
      </w:r>
      <w:r w:rsidR="00524E94">
        <w:t>b</w:t>
      </w:r>
      <w:r>
        <w:t xml:space="preserve">iosolids </w:t>
      </w:r>
      <w:r w:rsidR="00524E94">
        <w:t>t</w:t>
      </w:r>
      <w:r>
        <w:t xml:space="preserve">reatment </w:t>
      </w:r>
      <w:r w:rsidR="00524E94">
        <w:t>c</w:t>
      </w:r>
      <w:r>
        <w:t>osts</w:t>
      </w:r>
    </w:p>
    <w:p w14:paraId="56F85EB3" w14:textId="66F06DBC" w:rsidR="00C22582" w:rsidRDefault="00C22582" w:rsidP="00C22582">
      <w:pPr>
        <w:pStyle w:val="ListParagraph"/>
        <w:numPr>
          <w:ilvl w:val="0"/>
          <w:numId w:val="9"/>
        </w:numPr>
      </w:pPr>
      <w:r>
        <w:t>Short</w:t>
      </w:r>
      <w:r w:rsidR="00524E94">
        <w:t>-t</w:t>
      </w:r>
      <w:r>
        <w:t xml:space="preserve">erm </w:t>
      </w:r>
      <w:r w:rsidR="00524E94">
        <w:t>s</w:t>
      </w:r>
      <w:r>
        <w:t xml:space="preserve">torage </w:t>
      </w:r>
      <w:r w:rsidR="00524E94">
        <w:t>c</w:t>
      </w:r>
      <w:r>
        <w:t>osts</w:t>
      </w:r>
    </w:p>
    <w:p w14:paraId="1155E2AC" w14:textId="30AEC3DA" w:rsidR="00C22582" w:rsidRDefault="00C22582" w:rsidP="00C22582">
      <w:pPr>
        <w:pStyle w:val="ListParagraph"/>
        <w:numPr>
          <w:ilvl w:val="0"/>
          <w:numId w:val="9"/>
        </w:numPr>
      </w:pPr>
      <w:r>
        <w:t xml:space="preserve">Dewatering </w:t>
      </w:r>
      <w:r w:rsidR="00524E94">
        <w:t>c</w:t>
      </w:r>
      <w:r>
        <w:t>osts</w:t>
      </w:r>
    </w:p>
    <w:p w14:paraId="3AFFEA4D" w14:textId="775004C7" w:rsidR="00FD58CE" w:rsidRDefault="004B3E2C" w:rsidP="00FD58CE">
      <w:r>
        <w:t xml:space="preserve">These </w:t>
      </w:r>
      <w:r w:rsidR="00BB09A7">
        <w:t>pro</w:t>
      </w:r>
      <w:r>
        <w:t xml:space="preserve">cesses </w:t>
      </w:r>
      <w:r w:rsidR="00D00361">
        <w:t>can be considered</w:t>
      </w:r>
      <w:r w:rsidR="00C83992">
        <w:t xml:space="preserve"> either</w:t>
      </w:r>
      <w:r>
        <w:t xml:space="preserve"> avoided</w:t>
      </w:r>
      <w:r w:rsidR="00BB09A7">
        <w:t xml:space="preserve"> and additional costs</w:t>
      </w:r>
      <w:r w:rsidR="00D00361">
        <w:t xml:space="preserve"> under the WTE scenario</w:t>
      </w:r>
      <w:r w:rsidR="00BB09A7">
        <w:t xml:space="preserve"> discussed in Section 2. </w:t>
      </w:r>
      <w:r w:rsidR="00986948">
        <w:t xml:space="preserve">By developing dollar per ton costs for each of the </w:t>
      </w:r>
      <w:r w:rsidR="00452DA4">
        <w:t xml:space="preserve">listed components, they can be added or </w:t>
      </w:r>
      <w:r w:rsidR="00F037F5">
        <w:t>subtracted</w:t>
      </w:r>
      <w:r w:rsidR="00452DA4">
        <w:t xml:space="preserve"> as per the model scenario. </w:t>
      </w:r>
    </w:p>
    <w:p w14:paraId="0106FA6F" w14:textId="6C5E6762" w:rsidR="009429CE" w:rsidRDefault="007C6F13" w:rsidP="00FD58CE">
      <w:r>
        <w:t xml:space="preserve">The component costs were adapted from those developed by the EPA and published in the 1985 </w:t>
      </w:r>
      <w:r>
        <w:rPr>
          <w:i/>
        </w:rPr>
        <w:t>Handbook for Estimating Sludge Management Costs</w:t>
      </w:r>
      <w:r w:rsidR="00011935">
        <w:rPr>
          <w:i/>
        </w:rPr>
        <w:t>.</w:t>
      </w:r>
      <w:r w:rsidR="00CC3496">
        <w:rPr>
          <w:i/>
        </w:rPr>
        <w:fldChar w:fldCharType="begin" w:fldLock="1"/>
      </w:r>
      <w:r w:rsidR="00CC3496">
        <w:rPr>
          <w:i/>
        </w:rPr>
        <w:instrText>ADDIN CSL_CITATION { "citationItems" : [ { "id" : "ITEM-1", "itemData" : { "ISBN" : "EPA/625/6-85/010", "author" : [ { "dropping-particle" : "", "family" : "EPA", "given" : "", "non-dropping-particle" : "", "parse-names" : false, "suffix" : "" } ], "id" : "ITEM-1", "issued" : { "date-parts" : [ [ "1985" ] ] }, "publisher" : "United States Environmental Protection Agency", "title" : "Handbook: Estimating Sludge Management Costs", "type" : "report" }, "uris" : [ "http://www.mendeley.com/documents/?uuid=b41a82ca-4681-45fd-883b-c61e58656530" ] } ], "mendeley" : { "formattedCitation" : "[8]", "plainTextFormattedCitation" : "[8]", "previouslyFormattedCitation" : "[8]" }, "properties" : { "noteIndex" : 12 }, "schema" : "https://github.com/citation-style-language/schema/raw/master/csl-citation.json" }</w:instrText>
      </w:r>
      <w:r w:rsidR="00CC3496">
        <w:rPr>
          <w:i/>
        </w:rPr>
        <w:fldChar w:fldCharType="separate"/>
      </w:r>
      <w:r w:rsidR="00CC3496" w:rsidRPr="00CC3496">
        <w:rPr>
          <w:noProof/>
        </w:rPr>
        <w:t>[8]</w:t>
      </w:r>
      <w:r w:rsidR="00CC3496">
        <w:rPr>
          <w:i/>
        </w:rPr>
        <w:fldChar w:fldCharType="end"/>
      </w:r>
      <w:r w:rsidR="00011935">
        <w:rPr>
          <w:i/>
        </w:rPr>
        <w:t xml:space="preserve"> </w:t>
      </w:r>
      <w:r>
        <w:t xml:space="preserve">This document provides cost equations for </w:t>
      </w:r>
      <w:r w:rsidR="002A2F95">
        <w:t>all prevalent sludge treatment and disposal a</w:t>
      </w:r>
      <w:r w:rsidR="00D77BE3">
        <w:t>lternatives</w:t>
      </w:r>
      <w:r w:rsidR="007F5415">
        <w:t>;</w:t>
      </w:r>
      <w:r w:rsidR="00D77BE3">
        <w:t xml:space="preserve"> </w:t>
      </w:r>
      <w:r w:rsidR="002A2F95">
        <w:t xml:space="preserve">however it </w:t>
      </w:r>
      <w:r w:rsidR="00AA305F">
        <w:t xml:space="preserve">has not been updated since </w:t>
      </w:r>
      <w:proofErr w:type="spellStart"/>
      <w:r w:rsidR="00A645AA">
        <w:t>it’s</w:t>
      </w:r>
      <w:proofErr w:type="spellEnd"/>
      <w:r w:rsidR="00A645AA">
        <w:t xml:space="preserve"> initial </w:t>
      </w:r>
      <w:r w:rsidR="00AA305F">
        <w:t>publication</w:t>
      </w:r>
      <w:r w:rsidR="002A2F95">
        <w:t>. C</w:t>
      </w:r>
      <w:r w:rsidR="001C61CD">
        <w:t>apital and construction c</w:t>
      </w:r>
      <w:r w:rsidR="002A2F95">
        <w:t xml:space="preserve">osts were updated using </w:t>
      </w:r>
      <w:r w:rsidR="00CD76D3">
        <w:t>estimates of the</w:t>
      </w:r>
      <w:r w:rsidR="002A2F95">
        <w:t xml:space="preserve"> Engineering News Record Construc</w:t>
      </w:r>
      <w:r w:rsidR="00DC0EAE">
        <w:t>tion Cost Index (ENRCCI) and</w:t>
      </w:r>
      <w:r w:rsidR="002A2F95">
        <w:t xml:space="preserve"> Marshall and Swift Equipment Cost Index </w:t>
      </w:r>
      <w:r w:rsidR="002A2F95">
        <w:lastRenderedPageBreak/>
        <w:t>(MS</w:t>
      </w:r>
      <w:r w:rsidR="00B519CE">
        <w:t>ECI). Therefore</w:t>
      </w:r>
      <w:r w:rsidR="0092661B">
        <w:t>,</w:t>
      </w:r>
      <w:r w:rsidR="00B519CE">
        <w:t xml:space="preserve"> c</w:t>
      </w:r>
      <w:r w:rsidR="002A2F95">
        <w:t xml:space="preserve">osts were updated to reflect inflation, however the significant age of the models used is </w:t>
      </w:r>
      <w:r w:rsidR="00D41F16">
        <w:t xml:space="preserve">still likely </w:t>
      </w:r>
      <w:r w:rsidR="002A2F95">
        <w:t xml:space="preserve">to create discrepancies. </w:t>
      </w:r>
    </w:p>
    <w:p w14:paraId="2DCC86C5" w14:textId="576DA277" w:rsidR="000C131F" w:rsidRDefault="002C6B59" w:rsidP="00FD58CE">
      <w:r>
        <w:t>Scale</w:t>
      </w:r>
      <w:r w:rsidR="009429CE">
        <w:t xml:space="preserve"> and technical capabilities of wastewater treatment technologies </w:t>
      </w:r>
      <w:r w:rsidR="00852C29">
        <w:t xml:space="preserve">have </w:t>
      </w:r>
      <w:r w:rsidR="009429CE">
        <w:t xml:space="preserve">evolved significantly since the EPA handbook was published in 1985, something </w:t>
      </w:r>
      <w:r w:rsidR="009F1F37">
        <w:t>our</w:t>
      </w:r>
      <w:r w:rsidR="009429CE">
        <w:t xml:space="preserve"> developed model does not currently reflect. </w:t>
      </w:r>
      <w:r w:rsidR="008A3817">
        <w:t xml:space="preserve">Although many of the treatment and disposal processes used are the same, </w:t>
      </w:r>
      <w:r w:rsidR="009D518B">
        <w:t xml:space="preserve">the scale and degree of implementation of each has likely changed since the original publication. </w:t>
      </w:r>
      <w:r w:rsidR="00263578">
        <w:t>Secondly, advances in technology have likely</w:t>
      </w:r>
      <w:r w:rsidR="009C06B4">
        <w:t xml:space="preserve"> fundamentally</w:t>
      </w:r>
      <w:r w:rsidR="00263578">
        <w:t xml:space="preserve"> changed capital and operating costs of wastewater facilities beyond th</w:t>
      </w:r>
      <w:r w:rsidR="00E84429">
        <w:t>ose</w:t>
      </w:r>
      <w:r w:rsidR="00263578">
        <w:t xml:space="preserve"> captured in</w:t>
      </w:r>
      <w:r w:rsidR="00E84429">
        <w:t xml:space="preserve"> 1985 in</w:t>
      </w:r>
      <w:r w:rsidR="00511D82">
        <w:t xml:space="preserve"> the EPA publication</w:t>
      </w:r>
      <w:r w:rsidR="00263578">
        <w:t xml:space="preserve">. </w:t>
      </w:r>
      <w:r w:rsidR="000C131F">
        <w:t>The EPA cost curves were used</w:t>
      </w:r>
      <w:r w:rsidR="00091853">
        <w:t xml:space="preserve"> in this work</w:t>
      </w:r>
      <w:r w:rsidR="000C131F">
        <w:t xml:space="preserve"> as no other more current literature exists for estimating sludge treatment costs at the scale needed. </w:t>
      </w:r>
      <w:r w:rsidR="00A61608">
        <w:t>Although several sources of sludge disposal costs exist, cost determination methodologies were not documented in ways sufficient for c</w:t>
      </w:r>
      <w:r w:rsidR="008932FA">
        <w:t>haracterization and use</w:t>
      </w:r>
      <w:r w:rsidR="00A61608">
        <w:t xml:space="preserve"> in this work.</w:t>
      </w:r>
    </w:p>
    <w:p w14:paraId="17C56401" w14:textId="3D491E2B" w:rsidR="00227126" w:rsidRDefault="00973489" w:rsidP="00227126">
      <w:pPr>
        <w:pStyle w:val="Heading2"/>
      </w:pPr>
      <w:r>
        <w:t>5</w:t>
      </w:r>
      <w:r w:rsidR="007A3E22">
        <w:t xml:space="preserve">.3 </w:t>
      </w:r>
      <w:r w:rsidR="00227126">
        <w:t>Model Scalability</w:t>
      </w:r>
    </w:p>
    <w:p w14:paraId="0A9A3B2E" w14:textId="0DB143E2" w:rsidR="00227126" w:rsidRDefault="00227126" w:rsidP="00227126">
      <w:r>
        <w:t>Appl</w:t>
      </w:r>
      <w:r w:rsidR="00B40287">
        <w:t>ication</w:t>
      </w:r>
      <w:r w:rsidR="001910F6">
        <w:t xml:space="preserve"> of</w:t>
      </w:r>
      <w:r>
        <w:t xml:space="preserve"> a cost model over a large number of POTWs as</w:t>
      </w:r>
      <w:r w:rsidR="00AB7FC0">
        <w:t xml:space="preserve"> was</w:t>
      </w:r>
      <w:r>
        <w:t xml:space="preserve"> done in this work</w:t>
      </w:r>
      <w:r w:rsidR="00927F30">
        <w:t xml:space="preserve"> </w:t>
      </w:r>
      <w:r w:rsidR="00047166">
        <w:t xml:space="preserve">necessitates </w:t>
      </w:r>
      <w:r w:rsidR="00927F30">
        <w:t xml:space="preserve">consideration of the model’s range of applicability. Costs </w:t>
      </w:r>
      <w:r w:rsidR="005E4481">
        <w:t>we</w:t>
      </w:r>
      <w:r w:rsidR="00927F30">
        <w:t xml:space="preserve">re developed primarily as a function of </w:t>
      </w:r>
      <w:r w:rsidR="00C9357B">
        <w:t xml:space="preserve">the amount of sludge being </w:t>
      </w:r>
      <w:r w:rsidR="00D13FDC">
        <w:t xml:space="preserve">treated </w:t>
      </w:r>
      <w:r w:rsidR="00C9357B">
        <w:t>in the plant. The EPA Handbook can develop costs for plants of all sizes, however the a</w:t>
      </w:r>
      <w:r w:rsidR="00A55B48">
        <w:t>ccuracy of these cost determinations</w:t>
      </w:r>
      <w:r w:rsidR="00C9357B">
        <w:t xml:space="preserve"> </w:t>
      </w:r>
      <w:r w:rsidR="009A5799">
        <w:t xml:space="preserve">becomes more uncertain </w:t>
      </w:r>
      <w:r w:rsidR="00C9357B">
        <w:t>when approaching the upper and lower bounds of POTW size.</w:t>
      </w:r>
      <w:r>
        <w:t xml:space="preserve"> </w:t>
      </w:r>
      <w:r w:rsidR="0046203F">
        <w:fldChar w:fldCharType="begin" w:fldLock="1"/>
      </w:r>
      <w:r w:rsidR="0046203F">
        <w:instrText>ADDIN CSL_CITATION { "citationItems" : [ { "id" : "ITEM-1", "itemData" : { "ISBN" : "EPA/625/6-85/010", "author" : [ { "dropping-particle" : "", "family" : "EPA", "given" : "", "non-dropping-particle" : "", "parse-names" : false, "suffix" : "" } ], "id" : "ITEM-1", "issued" : { "date-parts" : [ [ "1985" ] ] }, "publisher" : "United States Environmental Protection Agency", "title" : "Handbook: Estimating Sludge Management Costs", "type" : "report" }, "uris" : [ "http://www.mendeley.com/documents/?uuid=b41a82ca-4681-45fd-883b-c61e58656530" ] } ], "mendeley" : { "formattedCitation" : "[8]", "plainTextFormattedCitation" : "[8]", "previouslyFormattedCitation" : "[8]" }, "properties" : { "noteIndex" : 12 }, "schema" : "https://github.com/citation-style-language/schema/raw/master/csl-citation.json" }</w:instrText>
      </w:r>
      <w:r w:rsidR="0046203F">
        <w:fldChar w:fldCharType="separate"/>
      </w:r>
      <w:r w:rsidR="0046203F" w:rsidRPr="0046203F">
        <w:rPr>
          <w:noProof/>
        </w:rPr>
        <w:t>[8]</w:t>
      </w:r>
      <w:r w:rsidR="0046203F">
        <w:fldChar w:fldCharType="end"/>
      </w:r>
      <w:r w:rsidR="007F2168">
        <w:t xml:space="preserve"> </w:t>
      </w:r>
      <w:r w:rsidR="00386A6B">
        <w:t xml:space="preserve">The EPA handbook was designed to be applied for POTWs </w:t>
      </w:r>
      <w:r w:rsidR="005B3A1A">
        <w:t>treating around 50MGD, and its ability to determine costs for very small and very large POTWs is not well documented.</w:t>
      </w:r>
    </w:p>
    <w:p w14:paraId="191E4991" w14:textId="0A61CB99" w:rsidR="00C9357B" w:rsidRDefault="003551E3" w:rsidP="00227126">
      <w:r>
        <w:t>All</w:t>
      </w:r>
      <w:r w:rsidR="00C9357B">
        <w:t xml:space="preserve"> of the considered cost algorithms depict economies of scale for POTW operations</w:t>
      </w:r>
      <w:r w:rsidR="0090329E">
        <w:t xml:space="preserve"> (</w:t>
      </w:r>
      <w:r w:rsidR="004E7C86">
        <w:t>Figure 9)</w:t>
      </w:r>
      <w:r w:rsidR="00C9357B">
        <w:t>. The minimum plant si</w:t>
      </w:r>
      <w:r w:rsidR="00A55B48">
        <w:t>ze considered in this work is</w:t>
      </w:r>
      <w:r w:rsidR="00E90EA5">
        <w:t xml:space="preserve"> one treating</w:t>
      </w:r>
      <w:r w:rsidR="00A55B48">
        <w:t xml:space="preserve"> 1</w:t>
      </w:r>
      <w:r w:rsidR="00C9357B">
        <w:t xml:space="preserve"> </w:t>
      </w:r>
      <w:r w:rsidR="00852C29">
        <w:t xml:space="preserve">million gallons </w:t>
      </w:r>
      <w:r w:rsidR="00C9357B">
        <w:t xml:space="preserve">per </w:t>
      </w:r>
      <w:r w:rsidR="00852C29">
        <w:t xml:space="preserve">day </w:t>
      </w:r>
      <w:r w:rsidR="00C9357B">
        <w:t>(MGD)</w:t>
      </w:r>
      <w:r w:rsidR="00E90EA5">
        <w:t xml:space="preserve"> of wastewater influent</w:t>
      </w:r>
      <w:r w:rsidR="00C9357B">
        <w:t>. POTWs treating less than this value w</w:t>
      </w:r>
      <w:r w:rsidR="003A3A6E">
        <w:t>ere omitted from cost modeling to evaluate costs within a reasonable level of confidence for the model</w:t>
      </w:r>
      <w:r w:rsidR="00E320FE">
        <w:t>, and under the premise that WTE development will be focused on larger POTWs.</w:t>
      </w:r>
      <w:r w:rsidR="008B28EB">
        <w:t xml:space="preserve"> National supply curves were segmented by POTW size to illustrate model behavior </w:t>
      </w:r>
      <w:r w:rsidR="004F5527">
        <w:t xml:space="preserve">for the different POTW sizes, and the amount of sludge treated by each subset. </w:t>
      </w:r>
    </w:p>
    <w:p w14:paraId="4AC90E97" w14:textId="4D53D0BB" w:rsidR="003A3A6E" w:rsidRPr="00227126" w:rsidRDefault="003A3A6E" w:rsidP="00227126">
      <w:r>
        <w:t xml:space="preserve">Understanding the applicability of component costs of the model requires a significant amount of real world cost data. </w:t>
      </w:r>
      <w:r w:rsidR="00C50E21">
        <w:t>Published cost data is available from several different sources, but lacks the uniform methodology to confidently be used i</w:t>
      </w:r>
      <w:r w:rsidR="00A238AE">
        <w:t>n evaluating the applicability of our model</w:t>
      </w:r>
      <w:r w:rsidR="00C50E21">
        <w:t xml:space="preserve">. For internal </w:t>
      </w:r>
      <w:r w:rsidR="004D267A">
        <w:t>use</w:t>
      </w:r>
      <w:r w:rsidR="00C50E21">
        <w:t>, POTWs commonly determine the cost per ton for sludge management processes</w:t>
      </w:r>
      <w:r w:rsidR="00852C29">
        <w:t xml:space="preserve">; </w:t>
      </w:r>
      <w:proofErr w:type="gramStart"/>
      <w:r w:rsidR="00C50E21">
        <w:t>however</w:t>
      </w:r>
      <w:proofErr w:type="gramEnd"/>
      <w:r w:rsidR="00C50E21">
        <w:t xml:space="preserve"> each method of cost evaluation </w:t>
      </w:r>
      <w:r w:rsidR="00E67ABB">
        <w:t>varies</w:t>
      </w:r>
      <w:r w:rsidR="00C50E21">
        <w:t xml:space="preserve">. Plants can omit capital costs, amortize them for a different lifespan, account for different aspects of sludge treatment under a particular category, etc. </w:t>
      </w:r>
      <w:r w:rsidR="004D267A">
        <w:t>Without a standardized cost evaluation structure, simply taking $/ton values and comparing them with ones generated in</w:t>
      </w:r>
      <w:r w:rsidR="00790B56">
        <w:t xml:space="preserve"> this work would </w:t>
      </w:r>
      <w:r w:rsidR="00423427">
        <w:t xml:space="preserve">not </w:t>
      </w:r>
      <w:r w:rsidR="00790B56">
        <w:t>yield accurate</w:t>
      </w:r>
      <w:r w:rsidR="004D267A">
        <w:t xml:space="preserve"> </w:t>
      </w:r>
      <w:r w:rsidR="00182C28">
        <w:t>conclusions</w:t>
      </w:r>
      <w:r w:rsidR="004D267A">
        <w:t xml:space="preserve">. </w:t>
      </w:r>
    </w:p>
    <w:p w14:paraId="5032634F" w14:textId="237B6B6E" w:rsidR="00FD7B49" w:rsidRDefault="00973489" w:rsidP="00FD7B49">
      <w:pPr>
        <w:pStyle w:val="Heading1"/>
      </w:pPr>
      <w:r>
        <w:t>6</w:t>
      </w:r>
      <w:r w:rsidR="00FD7B49">
        <w:t>. Supply Curves</w:t>
      </w:r>
    </w:p>
    <w:p w14:paraId="27223B07" w14:textId="7D1A5DB4" w:rsidR="00AB7E04" w:rsidRDefault="007B5C89" w:rsidP="00FD7B49">
      <w:r>
        <w:t>Figure 10</w:t>
      </w:r>
      <w:r w:rsidR="005244D6">
        <w:t xml:space="preserve"> shows a series of</w:t>
      </w:r>
      <w:r w:rsidR="00AB7E04">
        <w:t xml:space="preserve"> compiled</w:t>
      </w:r>
      <w:r w:rsidR="00536AE2">
        <w:t xml:space="preserve"> national</w:t>
      </w:r>
      <w:r w:rsidR="00AB7E04">
        <w:t xml:space="preserve"> cost curv</w:t>
      </w:r>
      <w:r w:rsidR="004866CE">
        <w:t>es</w:t>
      </w:r>
      <w:r w:rsidR="00AB7E04">
        <w:t xml:space="preserve"> </w:t>
      </w:r>
      <w:r w:rsidR="00536AE2">
        <w:t>for</w:t>
      </w:r>
      <w:r w:rsidR="00852C29">
        <w:t xml:space="preserve"> </w:t>
      </w:r>
      <w:r w:rsidR="00CE43C5">
        <w:t>sludge produced at POTWs</w:t>
      </w:r>
      <w:r w:rsidR="00536AE2">
        <w:t xml:space="preserve">. </w:t>
      </w:r>
      <w:r w:rsidR="007231BC">
        <w:t xml:space="preserve">Our </w:t>
      </w:r>
      <w:r w:rsidR="00536AE2">
        <w:t>model map</w:t>
      </w:r>
      <w:r w:rsidR="00C064E0">
        <w:t>s</w:t>
      </w:r>
      <w:r w:rsidR="00536AE2">
        <w:t xml:space="preserve"> all disposal costs for the considered plants as negative. This indicates that consumers </w:t>
      </w:r>
      <w:r w:rsidR="00536AE2">
        <w:lastRenderedPageBreak/>
        <w:t xml:space="preserve">of sewage sludge (WTE plants) could presumably be paid by POTWs to </w:t>
      </w:r>
      <w:r w:rsidR="006936F9">
        <w:t>take</w:t>
      </w:r>
      <w:r w:rsidR="00580D4C">
        <w:t xml:space="preserve"> the</w:t>
      </w:r>
      <w:r w:rsidR="006936F9">
        <w:t xml:space="preserve"> </w:t>
      </w:r>
      <w:r w:rsidR="00536AE2">
        <w:t xml:space="preserve">sludge. </w:t>
      </w:r>
      <w:r w:rsidR="009B7F53">
        <w:t xml:space="preserve">Figure 10 shows a series of two national supply curves for sewage sludge, with the model applied to two different size classifications. </w:t>
      </w:r>
      <w:r w:rsidR="00D93F62">
        <w:t>Since WTE development is likely to be focused on the largest POTWs, we modeled plants treating greater than 10</w:t>
      </w:r>
      <w:r w:rsidR="00A52EC0">
        <w:t xml:space="preserve"> but less than 50 MGD</w:t>
      </w:r>
      <w:r w:rsidR="00D93F62">
        <w:t xml:space="preserve"> and</w:t>
      </w:r>
      <w:r w:rsidR="00323D94">
        <w:t xml:space="preserve"> those treating great</w:t>
      </w:r>
      <w:r w:rsidR="00A52EC0">
        <w:t>er than</w:t>
      </w:r>
      <w:r w:rsidR="00D93F62">
        <w:t xml:space="preserve"> 50 MGD in the Figure below.</w:t>
      </w:r>
    </w:p>
    <w:p w14:paraId="442DD7C8" w14:textId="5CFA8E83" w:rsidR="00FD0758" w:rsidRDefault="00313D44" w:rsidP="00FD0758">
      <w:pPr>
        <w:keepNext/>
        <w:jc w:val="center"/>
      </w:pPr>
      <w:r w:rsidRPr="00313D44">
        <w:rPr>
          <w:noProof/>
        </w:rPr>
        <w:t xml:space="preserve"> </w:t>
      </w:r>
      <w:r w:rsidR="00323D94" w:rsidRPr="00323D94">
        <w:rPr>
          <w:noProof/>
        </w:rPr>
        <w:drawing>
          <wp:inline distT="0" distB="0" distL="0" distR="0" wp14:anchorId="133A12EE" wp14:editId="67B5415B">
            <wp:extent cx="5943600" cy="3564255"/>
            <wp:effectExtent l="0" t="0" r="0" b="0"/>
            <wp:docPr id="60" name="Chart 6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7D36216" w14:textId="6B07173E" w:rsidR="008A3817" w:rsidRDefault="00FD0758" w:rsidP="00FD0758">
      <w:pPr>
        <w:pStyle w:val="Caption"/>
        <w:jc w:val="center"/>
      </w:pPr>
      <w:r>
        <w:t xml:space="preserve">Figure </w:t>
      </w:r>
      <w:r w:rsidR="00C37C5F">
        <w:fldChar w:fldCharType="begin"/>
      </w:r>
      <w:r w:rsidR="00C37C5F">
        <w:instrText xml:space="preserve"> SEQ Figure \* ARABIC </w:instrText>
      </w:r>
      <w:r w:rsidR="00C37C5F">
        <w:fldChar w:fldCharType="separate"/>
      </w:r>
      <w:r w:rsidR="002F1227">
        <w:rPr>
          <w:noProof/>
        </w:rPr>
        <w:t>9</w:t>
      </w:r>
      <w:r w:rsidR="00C37C5F">
        <w:rPr>
          <w:noProof/>
        </w:rPr>
        <w:fldChar w:fldCharType="end"/>
      </w:r>
      <w:r w:rsidR="003E0C92">
        <w:t xml:space="preserve">: Draft national sewage sludge supply curve </w:t>
      </w:r>
      <w:r>
        <w:t xml:space="preserve">for plants treating greater than </w:t>
      </w:r>
      <w:r w:rsidR="00D678C1">
        <w:t>1</w:t>
      </w:r>
      <w:r w:rsidR="00B543CB">
        <w:t>0</w:t>
      </w:r>
      <w:r>
        <w:t xml:space="preserve"> MGD</w:t>
      </w:r>
      <w:r w:rsidR="00B543CB">
        <w:t xml:space="preserve"> and greater than 50 MGD</w:t>
      </w:r>
      <w:r>
        <w:t>.</w:t>
      </w:r>
    </w:p>
    <w:p w14:paraId="327D73F1" w14:textId="3AACD6D8" w:rsidR="00536AE2" w:rsidRDefault="00536AE2" w:rsidP="00536AE2">
      <w:r>
        <w:t xml:space="preserve">The </w:t>
      </w:r>
      <w:r w:rsidR="007B5C89">
        <w:t>pie charts in Figure 11</w:t>
      </w:r>
      <w:r>
        <w:t xml:space="preserve"> present modeled sludge end disposal for two</w:t>
      </w:r>
      <w:r w:rsidR="00B1152C">
        <w:t xml:space="preserve"> other</w:t>
      </w:r>
      <w:r>
        <w:t xml:space="preserve"> POTW size classifications</w:t>
      </w:r>
      <w:r w:rsidR="00C961E1">
        <w:t>, illustrating the variance in end-disposal among different sized plants</w:t>
      </w:r>
      <w:r>
        <w:t xml:space="preserve">. The predominant change between these two figures is sludge that is incinerated vs landfilled. Percentage of landfilling decreases for smaller plants while incineration increases. This is a likely result of the geographic location of POTWs, as larger plants are commonly nearer municipal areas where public approval of sludge incineration is lower. </w:t>
      </w:r>
    </w:p>
    <w:p w14:paraId="1A874FC3" w14:textId="77777777" w:rsidR="00536AE2" w:rsidRPr="00536AE2" w:rsidRDefault="00536AE2" w:rsidP="00536AE2"/>
    <w:p w14:paraId="22EF6523" w14:textId="6FE0AE3C" w:rsidR="008B7FD4" w:rsidRDefault="008B7FD4" w:rsidP="008B7FD4">
      <w:pPr>
        <w:keepNext/>
        <w:jc w:val="center"/>
      </w:pPr>
    </w:p>
    <w:p w14:paraId="70C16A2C" w14:textId="755CEAE8" w:rsidR="007D41B3" w:rsidRDefault="007135CF" w:rsidP="007D41B3">
      <w:pPr>
        <w:keepNext/>
        <w:jc w:val="center"/>
      </w:pPr>
      <w:r>
        <w:rPr>
          <w:noProof/>
        </w:rPr>
        <w:drawing>
          <wp:inline distT="0" distB="0" distL="0" distR="0" wp14:anchorId="08ACBAF3" wp14:editId="2BD3FC90">
            <wp:extent cx="4678045" cy="4824919"/>
            <wp:effectExtent l="0" t="0" r="0" b="127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1.png"/>
                    <pic:cNvPicPr/>
                  </pic:nvPicPr>
                  <pic:blipFill rotWithShape="1">
                    <a:blip r:embed="rId13">
                      <a:extLst>
                        <a:ext uri="{28A0092B-C50C-407E-A947-70E740481C1C}">
                          <a14:useLocalDpi xmlns:a14="http://schemas.microsoft.com/office/drawing/2010/main" val="0"/>
                        </a:ext>
                      </a:extLst>
                    </a:blip>
                    <a:srcRect l="11295" t="7365" r="9977" b="11435"/>
                    <a:stretch/>
                  </pic:blipFill>
                  <pic:spPr bwMode="auto">
                    <a:xfrm>
                      <a:off x="0" y="0"/>
                      <a:ext cx="4679307" cy="4826221"/>
                    </a:xfrm>
                    <a:prstGeom prst="rect">
                      <a:avLst/>
                    </a:prstGeom>
                    <a:ln>
                      <a:noFill/>
                    </a:ln>
                    <a:extLst>
                      <a:ext uri="{53640926-AAD7-44D8-BBD7-CCE9431645EC}">
                        <a14:shadowObscured xmlns:a14="http://schemas.microsoft.com/office/drawing/2010/main"/>
                      </a:ext>
                    </a:extLst>
                  </pic:spPr>
                </pic:pic>
              </a:graphicData>
            </a:graphic>
          </wp:inline>
        </w:drawing>
      </w:r>
    </w:p>
    <w:p w14:paraId="371261C1" w14:textId="68F49C6D" w:rsidR="007D41B3" w:rsidRDefault="007D41B3" w:rsidP="007D41B3">
      <w:pPr>
        <w:pStyle w:val="Caption"/>
        <w:jc w:val="center"/>
      </w:pPr>
      <w:r>
        <w:t xml:space="preserve">Figure </w:t>
      </w:r>
      <w:r w:rsidR="007B5C89">
        <w:t>11</w:t>
      </w:r>
      <w:r>
        <w:t>: Comparison of modeled sludge end disposal for runs including different sizes of POTWs.</w:t>
      </w:r>
    </w:p>
    <w:p w14:paraId="6D1B11DF" w14:textId="4412B94D" w:rsidR="00F033D3" w:rsidRPr="00F033D3" w:rsidRDefault="00392048" w:rsidP="00F033D3">
      <w:r>
        <w:t>Th</w:t>
      </w:r>
      <w:r w:rsidR="00640BE1">
        <w:t xml:space="preserve">e state </w:t>
      </w:r>
      <w:r w:rsidR="002B58FB">
        <w:t xml:space="preserve">supply </w:t>
      </w:r>
      <w:r w:rsidR="00640BE1">
        <w:t>curves</w:t>
      </w:r>
      <w:r>
        <w:t xml:space="preserve"> in Figure 12</w:t>
      </w:r>
      <w:r w:rsidR="00640BE1">
        <w:t xml:space="preserve"> </w:t>
      </w:r>
      <w:r w:rsidR="00F135ED">
        <w:t>wer</w:t>
      </w:r>
      <w:r w:rsidR="00640BE1">
        <w:t xml:space="preserve">e aggregated by </w:t>
      </w:r>
      <w:r w:rsidR="00D13E53">
        <w:t>county;</w:t>
      </w:r>
      <w:r w:rsidR="00640BE1">
        <w:t xml:space="preserve"> </w:t>
      </w:r>
      <w:r w:rsidR="00F135ED">
        <w:t>therefore,</w:t>
      </w:r>
      <w:r w:rsidR="00640BE1">
        <w:t xml:space="preserve"> the number of counties within the state corresponds to the number of data points within the supply curve. </w:t>
      </w:r>
      <w:r w:rsidR="00302449">
        <w:t xml:space="preserve">States producing more tons of sludge develop longer supply curves, while small states with low sludge production are clustered in the upper-left corner of the Figure. </w:t>
      </w:r>
    </w:p>
    <w:p w14:paraId="10046A55" w14:textId="6646E0B4" w:rsidR="00DB48EB" w:rsidRDefault="00526C83" w:rsidP="00DB48EB">
      <w:pPr>
        <w:keepNext/>
        <w:jc w:val="center"/>
      </w:pPr>
      <w:r>
        <w:rPr>
          <w:noProof/>
        </w:rPr>
        <w:lastRenderedPageBreak/>
        <w:drawing>
          <wp:inline distT="0" distB="0" distL="0" distR="0" wp14:anchorId="48275240" wp14:editId="320207B3">
            <wp:extent cx="5852160" cy="438912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Figure_1.png"/>
                    <pic:cNvPicPr/>
                  </pic:nvPicPr>
                  <pic:blipFill>
                    <a:blip r:embed="rId14">
                      <a:extLst>
                        <a:ext uri="{28A0092B-C50C-407E-A947-70E740481C1C}">
                          <a14:useLocalDpi xmlns:a14="http://schemas.microsoft.com/office/drawing/2010/main" val="0"/>
                        </a:ext>
                      </a:extLst>
                    </a:blip>
                    <a:stretch>
                      <a:fillRect/>
                    </a:stretch>
                  </pic:blipFill>
                  <pic:spPr>
                    <a:xfrm>
                      <a:off x="0" y="0"/>
                      <a:ext cx="5852160" cy="4389120"/>
                    </a:xfrm>
                    <a:prstGeom prst="rect">
                      <a:avLst/>
                    </a:prstGeom>
                  </pic:spPr>
                </pic:pic>
              </a:graphicData>
            </a:graphic>
          </wp:inline>
        </w:drawing>
      </w:r>
    </w:p>
    <w:p w14:paraId="13311919" w14:textId="15512FAE" w:rsidR="00DB48EB" w:rsidRPr="00DB48EB" w:rsidRDefault="00DB48EB" w:rsidP="00DB48EB">
      <w:pPr>
        <w:pStyle w:val="Caption"/>
        <w:jc w:val="center"/>
      </w:pPr>
      <w:r>
        <w:t xml:space="preserve">Figure </w:t>
      </w:r>
      <w:r w:rsidR="007B5C89">
        <w:t>12</w:t>
      </w:r>
      <w:r>
        <w:t>: Dr</w:t>
      </w:r>
      <w:r w:rsidR="008A2D1C">
        <w:t>aft sludge supply curves for</w:t>
      </w:r>
      <w:r>
        <w:t xml:space="preserve"> U</w:t>
      </w:r>
      <w:r w:rsidR="00ED1080">
        <w:t>.</w:t>
      </w:r>
      <w:r>
        <w:t>S</w:t>
      </w:r>
      <w:r w:rsidR="00ED1080">
        <w:t>.</w:t>
      </w:r>
      <w:r>
        <w:t xml:space="preserve"> states.</w:t>
      </w:r>
    </w:p>
    <w:p w14:paraId="41197486" w14:textId="121E58E1" w:rsidR="00FD7B49" w:rsidRDefault="00973489" w:rsidP="00FD7B49">
      <w:pPr>
        <w:pStyle w:val="Heading1"/>
      </w:pPr>
      <w:r>
        <w:t>7</w:t>
      </w:r>
      <w:r w:rsidR="00FD7B49">
        <w:t>. Process Scenarios</w:t>
      </w:r>
    </w:p>
    <w:p w14:paraId="15AA322B" w14:textId="4F606724" w:rsidR="00FD7B49" w:rsidRDefault="00C85EC1" w:rsidP="00FD7B49">
      <w:r>
        <w:t>Figure 13</w:t>
      </w:r>
      <w:r w:rsidR="00DB48EB">
        <w:t xml:space="preserve"> shows an example of the possible scenarios that can be defined within </w:t>
      </w:r>
      <w:r w:rsidR="00F135ED">
        <w:t>our</w:t>
      </w:r>
      <w:r w:rsidR="00DB48EB">
        <w:t xml:space="preserve"> model. The scenario shown assumes that every plant would require development of sludge dewatering and storage technologies to utilize sludge as a WTE feedstock. </w:t>
      </w:r>
    </w:p>
    <w:p w14:paraId="12231996" w14:textId="1AEF49E3" w:rsidR="00F033D3" w:rsidRDefault="00C85EC1" w:rsidP="00FD7B49">
      <w:r>
        <w:t>Figure 13</w:t>
      </w:r>
      <w:r w:rsidR="00F033D3">
        <w:t xml:space="preserve"> displays the baseline</w:t>
      </w:r>
      <w:r w:rsidR="00852093">
        <w:t xml:space="preserve"> national</w:t>
      </w:r>
      <w:r>
        <w:t xml:space="preserve"> </w:t>
      </w:r>
      <w:r w:rsidR="00852093">
        <w:t>curve</w:t>
      </w:r>
      <w:r w:rsidR="00F033D3">
        <w:t xml:space="preserve"> along with</w:t>
      </w:r>
      <w:r w:rsidR="000443D8">
        <w:t xml:space="preserve"> a</w:t>
      </w:r>
      <w:r w:rsidR="00F033D3">
        <w:t xml:space="preserve"> dewate</w:t>
      </w:r>
      <w:r w:rsidR="000443D8">
        <w:t>ring and storage scenario supply curve</w:t>
      </w:r>
      <w:r w:rsidR="00F033D3">
        <w:t>.</w:t>
      </w:r>
      <w:r w:rsidR="00BE57BC">
        <w:t xml:space="preserve"> </w:t>
      </w:r>
      <w:r>
        <w:t>It</w:t>
      </w:r>
      <w:r w:rsidR="00F033D3">
        <w:t xml:space="preserve"> suggests that sludge is still available at a negative cost in this scenario, albeit a </w:t>
      </w:r>
      <w:r w:rsidR="00C94FD4">
        <w:t>lesser</w:t>
      </w:r>
      <w:r w:rsidR="00F033D3">
        <w:t xml:space="preserve"> negative cost</w:t>
      </w:r>
      <w:r w:rsidR="006B03A6">
        <w:t>, since the additional costs of storage and dewatering are less than the avoided costs of sludge disposal.</w:t>
      </w:r>
      <w:r w:rsidR="006B03A6" w:rsidDel="006B03A6">
        <w:t xml:space="preserve"> </w:t>
      </w:r>
    </w:p>
    <w:p w14:paraId="00BF31BC" w14:textId="65FBE2EB" w:rsidR="00AD7371" w:rsidRDefault="00517C08" w:rsidP="00960159">
      <w:r>
        <w:rPr>
          <w:noProof/>
        </w:rPr>
        <w:lastRenderedPageBreak/>
        <w:drawing>
          <wp:inline distT="0" distB="0" distL="0" distR="0" wp14:anchorId="0B3D49EF" wp14:editId="2336469C">
            <wp:extent cx="5943600" cy="3804920"/>
            <wp:effectExtent l="0" t="0" r="0" b="5080"/>
            <wp:docPr id="62" name="Chart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4281083" w14:textId="5315C85E" w:rsidR="001F486D" w:rsidRDefault="00AD7371" w:rsidP="00B545D0">
      <w:pPr>
        <w:pStyle w:val="Caption"/>
        <w:jc w:val="center"/>
      </w:pPr>
      <w:r>
        <w:t xml:space="preserve">Figure </w:t>
      </w:r>
      <w:r w:rsidR="00AD4DD5">
        <w:t>13</w:t>
      </w:r>
      <w:r w:rsidR="003B272A">
        <w:t>: National</w:t>
      </w:r>
      <w:r>
        <w:t xml:space="preserve"> sewage sludge supply curves with dewatering and sludge storage as added costs.</w:t>
      </w:r>
    </w:p>
    <w:p w14:paraId="500E529F" w14:textId="4F1A5CE7" w:rsidR="001F486D" w:rsidRDefault="002247A3" w:rsidP="00960159">
      <w:pPr>
        <w:pStyle w:val="Heading1"/>
      </w:pPr>
      <w:r>
        <w:t>8.</w:t>
      </w:r>
      <w:r w:rsidR="00022D5A">
        <w:t xml:space="preserve"> Discussion &amp;</w:t>
      </w:r>
      <w:r>
        <w:t xml:space="preserve"> Conclusions</w:t>
      </w:r>
    </w:p>
    <w:p w14:paraId="44F482C2" w14:textId="45346532" w:rsidR="002247A3" w:rsidRDefault="007C3088" w:rsidP="00960159">
      <w:r>
        <w:t>As discussed</w:t>
      </w:r>
      <w:r w:rsidR="007D12E6">
        <w:t xml:space="preserve"> in Section 7, nearly the entirety of sewage sludge </w:t>
      </w:r>
      <w:r w:rsidR="001E06FA">
        <w:t xml:space="preserve">across the country is </w:t>
      </w:r>
      <w:r w:rsidR="00A61F82">
        <w:t>modeled</w:t>
      </w:r>
      <w:r w:rsidR="001E06FA">
        <w:t xml:space="preserve"> </w:t>
      </w:r>
      <w:r w:rsidR="00E9295F">
        <w:t xml:space="preserve">at </w:t>
      </w:r>
      <w:r w:rsidR="00011BEE">
        <w:t>a negative cost to WTE users</w:t>
      </w:r>
      <w:r w:rsidR="001E06FA">
        <w:t xml:space="preserve">. </w:t>
      </w:r>
      <w:r w:rsidR="009E36C4">
        <w:t xml:space="preserve">This then poses the question of why WTE utilization of sludge is not being adopted </w:t>
      </w:r>
      <w:r w:rsidR="00192DCA">
        <w:t>at a higher rate</w:t>
      </w:r>
      <w:r w:rsidR="00C43FC7">
        <w:t xml:space="preserve"> if it is as economically advantageous as our modeling suggests it is</w:t>
      </w:r>
      <w:r w:rsidR="009E36C4">
        <w:t xml:space="preserve">. We propose the following </w:t>
      </w:r>
      <w:r w:rsidR="00B713E1">
        <w:t>attributes</w:t>
      </w:r>
      <w:r w:rsidR="009E36C4">
        <w:t xml:space="preserve"> are responsible for this trend:</w:t>
      </w:r>
    </w:p>
    <w:p w14:paraId="27C5E4A5" w14:textId="6187620E" w:rsidR="009E36C4" w:rsidRDefault="009E36C4" w:rsidP="00960159">
      <w:pPr>
        <w:pStyle w:val="ListParagraph"/>
        <w:numPr>
          <w:ilvl w:val="0"/>
          <w:numId w:val="12"/>
        </w:numPr>
      </w:pPr>
      <w:r>
        <w:t xml:space="preserve">POTWs already </w:t>
      </w:r>
      <w:r w:rsidR="007117B8">
        <w:t>generate</w:t>
      </w:r>
      <w:r>
        <w:t xml:space="preserve"> energy from sludge to some extent with methane capture from anaerobic digestion</w:t>
      </w:r>
    </w:p>
    <w:p w14:paraId="5A1BE832" w14:textId="4BE7652C" w:rsidR="009E36C4" w:rsidRDefault="009E36C4" w:rsidP="00960159">
      <w:pPr>
        <w:pStyle w:val="ListParagraph"/>
        <w:numPr>
          <w:ilvl w:val="0"/>
          <w:numId w:val="12"/>
        </w:numPr>
      </w:pPr>
      <w:r>
        <w:t>Strict regulation of POTWs makes operators hesitant to adopt early stage technologies</w:t>
      </w:r>
    </w:p>
    <w:p w14:paraId="07212D8B" w14:textId="28BE58EC" w:rsidR="009E36C4" w:rsidRDefault="00033E46" w:rsidP="00960159">
      <w:pPr>
        <w:pStyle w:val="ListParagraph"/>
        <w:numPr>
          <w:ilvl w:val="0"/>
          <w:numId w:val="12"/>
        </w:numPr>
      </w:pPr>
      <w:r>
        <w:t>Municipally operated plants can</w:t>
      </w:r>
      <w:r w:rsidR="009E36C4">
        <w:t xml:space="preserve"> lack the capital investment necessary to adopt WTE</w:t>
      </w:r>
    </w:p>
    <w:p w14:paraId="08D52248" w14:textId="372E70F5" w:rsidR="009E36C4" w:rsidRDefault="00022D5A" w:rsidP="00960159">
      <w:r>
        <w:t xml:space="preserve">Many plants already use anaerobic digestion of sludge as a primary/secondary treatment technology, with a noteworthy subset using the produced methane in energy applications. </w:t>
      </w:r>
      <w:r w:rsidR="00383BC5">
        <w:t>Using this</w:t>
      </w:r>
      <w:r w:rsidR="00F42320">
        <w:t xml:space="preserve"> methane requires a lower financial commitment than developing standalone WTE technologies, and decreases the economic risk for the plant. </w:t>
      </w:r>
      <w:r w:rsidR="007B60D7">
        <w:t>Secondly, plants are not as liable to</w:t>
      </w:r>
      <w:r w:rsidR="005B0A0C">
        <w:t xml:space="preserve"> risk losing</w:t>
      </w:r>
      <w:r w:rsidR="007B60D7">
        <w:t xml:space="preserve"> compliance with </w:t>
      </w:r>
      <w:r w:rsidR="005B0A0C">
        <w:t>administered</w:t>
      </w:r>
      <w:r w:rsidR="007B60D7">
        <w:t xml:space="preserve"> water permits, as anaerobic digestion is a mature and proven technology. </w:t>
      </w:r>
    </w:p>
    <w:p w14:paraId="5608EBB6" w14:textId="4344A5F2" w:rsidR="0021569F" w:rsidRDefault="001B5779" w:rsidP="00960159">
      <w:r>
        <w:t xml:space="preserve">The EPA and local water boards administer POTWs permits to treat wastewater and dispose of the resulting sludge. </w:t>
      </w:r>
      <w:r w:rsidR="00A23953">
        <w:t xml:space="preserve">Disposal permits are strictly regulated to ensure that sludge is properly managed </w:t>
      </w:r>
      <w:r w:rsidR="00A23953">
        <w:lastRenderedPageBreak/>
        <w:t xml:space="preserve">and disposed. </w:t>
      </w:r>
      <w:r w:rsidR="00EC54C7">
        <w:t xml:space="preserve">Permits set standards for several sludge compositional factors that control how the POTWs treat influent wastewater. </w:t>
      </w:r>
      <w:r w:rsidR="00D42840">
        <w:t>Understanding the effects of a WTE technology on the amount, water content, and chemical composition of sludge is needed to ensure the technology will not alter the plant’s c</w:t>
      </w:r>
      <w:r w:rsidR="008A3CBB">
        <w:t>ompliance with</w:t>
      </w:r>
      <w:r w:rsidR="00D42840">
        <w:t xml:space="preserve"> approved permits. </w:t>
      </w:r>
    </w:p>
    <w:p w14:paraId="1B5DEE61" w14:textId="12448367" w:rsidR="00CF1688" w:rsidRDefault="00CF1688" w:rsidP="00960159">
      <w:r>
        <w:t xml:space="preserve">Municipal POTWs </w:t>
      </w:r>
      <w:r w:rsidR="006B5B33">
        <w:t>have been historically</w:t>
      </w:r>
      <w:r>
        <w:t xml:space="preserve"> operated with the intent to manage wastewater in a </w:t>
      </w:r>
      <w:r w:rsidR="003240DC">
        <w:t xml:space="preserve">way that minimally impacts the environment. </w:t>
      </w:r>
      <w:r w:rsidR="00966013">
        <w:t xml:space="preserve">Generally, convention has not accounted for using sludge to produce fuels or energy. </w:t>
      </w:r>
      <w:r w:rsidR="008533DA">
        <w:t xml:space="preserve">Spurring the development of WTE at POTWs requires a financial commitment </w:t>
      </w:r>
      <w:r w:rsidR="00CE284E">
        <w:t>to constructing the</w:t>
      </w:r>
      <w:r w:rsidR="008533DA">
        <w:t xml:space="preserve"> technology, something which many POTWs many not be able to provide. </w:t>
      </w:r>
      <w:r w:rsidR="00082E61">
        <w:t xml:space="preserve">Cost minimization of wastewater treatment is a predominant goal, </w:t>
      </w:r>
      <w:r w:rsidR="00597602">
        <w:t>and the capital investment needed to pilot WTE at POTWs is not likely to be available at every plant.</w:t>
      </w:r>
    </w:p>
    <w:p w14:paraId="24F46C6D" w14:textId="49DB3CC1" w:rsidR="00511880" w:rsidRDefault="00511880" w:rsidP="00960159">
      <w:r>
        <w:t xml:space="preserve">In this </w:t>
      </w:r>
      <w:r w:rsidR="000E4A19">
        <w:t>work,</w:t>
      </w:r>
      <w:r>
        <w:t xml:space="preserve"> we developed an economic model which constructs supply curves of sewage sludge at a national level. </w:t>
      </w:r>
      <w:r w:rsidR="0045045B">
        <w:t>By incorporating regional economic parameters, POTW point locations, and sludge supply</w:t>
      </w:r>
      <w:r w:rsidR="006F4248">
        <w:t>,</w:t>
      </w:r>
      <w:r w:rsidR="0045045B">
        <w:t xml:space="preserve"> we developed</w:t>
      </w:r>
      <w:r w:rsidR="00791C7F">
        <w:t xml:space="preserve"> supply curves which capture</w:t>
      </w:r>
      <w:r w:rsidR="0045045B">
        <w:t xml:space="preserve"> variance in</w:t>
      </w:r>
      <w:r w:rsidR="00791C7F">
        <w:t xml:space="preserve"> sewage sludge disposal</w:t>
      </w:r>
      <w:r w:rsidR="0045045B">
        <w:t xml:space="preserve"> costs among different geographical areas. </w:t>
      </w:r>
      <w:r w:rsidR="005778C7">
        <w:t>Our model concludes that in nearly every case, the</w:t>
      </w:r>
      <w:r w:rsidR="008C5A42">
        <w:t xml:space="preserve"> expense incurred</w:t>
      </w:r>
      <w:r w:rsidR="005778C7">
        <w:t xml:space="preserve"> to treat and dispose of sludge is greater than the costs of processing it further for use as a WTE feedstock</w:t>
      </w:r>
      <w:r w:rsidR="0059741D">
        <w:t xml:space="preserve">, meaning it would be available for aggregation at a WTE plant at a negative cost. </w:t>
      </w:r>
    </w:p>
    <w:p w14:paraId="652187F8" w14:textId="033A88B7" w:rsidR="00034118" w:rsidRPr="002247A3" w:rsidRDefault="00034118" w:rsidP="00960159">
      <w:r>
        <w:t>Future work will charact</w:t>
      </w:r>
      <w:r w:rsidR="00532FC9">
        <w:t>erize sludge economics at a</w:t>
      </w:r>
      <w:r>
        <w:t xml:space="preserve"> regional level by developing</w:t>
      </w:r>
      <w:r w:rsidR="00C76D6D">
        <w:t xml:space="preserve"> finalized</w:t>
      </w:r>
      <w:r>
        <w:t xml:space="preserve"> state supply curves. </w:t>
      </w:r>
      <w:r w:rsidR="00C76D6D">
        <w:t xml:space="preserve">These state curves </w:t>
      </w:r>
      <w:r w:rsidR="00223248">
        <w:t>will provide perspective on areas where the economics of using sl</w:t>
      </w:r>
      <w:r w:rsidR="004E4992">
        <w:t xml:space="preserve">udge as a WTE feedstock are </w:t>
      </w:r>
      <w:r w:rsidR="00BD7235">
        <w:t>optimal</w:t>
      </w:r>
      <w:r w:rsidR="00E13A5F">
        <w:t>. Coupled with sludge production</w:t>
      </w:r>
      <w:r w:rsidR="00223248">
        <w:t xml:space="preserve"> values, we will identify areas of the country with the most amount of sludge at an optimal cost. </w:t>
      </w:r>
    </w:p>
    <w:p w14:paraId="459A55FB" w14:textId="416AF78A" w:rsidR="00901199" w:rsidRDefault="00901199" w:rsidP="00901199">
      <w:pPr>
        <w:pStyle w:val="Heading1"/>
      </w:pPr>
      <w:r>
        <w:br w:type="column"/>
      </w:r>
      <w:r w:rsidR="00D5667E">
        <w:lastRenderedPageBreak/>
        <w:t>9</w:t>
      </w:r>
      <w:r>
        <w:t>. References</w:t>
      </w:r>
    </w:p>
    <w:p w14:paraId="3385A29F" w14:textId="52396A22" w:rsidR="00537990" w:rsidRPr="00537990" w:rsidRDefault="001344A0" w:rsidP="00537990">
      <w:pPr>
        <w:widowControl w:val="0"/>
        <w:autoSpaceDE w:val="0"/>
        <w:autoSpaceDN w:val="0"/>
        <w:adjustRightInd w:val="0"/>
        <w:spacing w:line="240" w:lineRule="auto"/>
        <w:ind w:left="640" w:hanging="640"/>
        <w:rPr>
          <w:rFonts w:ascii="Cambria" w:eastAsia="Times New Roman" w:hAnsi="Cambria" w:cs="Times New Roman"/>
          <w:noProof/>
        </w:rPr>
      </w:pPr>
      <w:r>
        <w:fldChar w:fldCharType="begin" w:fldLock="1"/>
      </w:r>
      <w:r>
        <w:instrText xml:space="preserve">ADDIN Mendeley Bibliography CSL_BIBLIOGRAPHY </w:instrText>
      </w:r>
      <w:r>
        <w:fldChar w:fldCharType="separate"/>
      </w:r>
      <w:r w:rsidR="00537990" w:rsidRPr="00537990">
        <w:rPr>
          <w:rFonts w:ascii="Cambria" w:eastAsia="Times New Roman" w:hAnsi="Cambria" w:cs="Times New Roman"/>
          <w:noProof/>
        </w:rPr>
        <w:t>[1]</w:t>
      </w:r>
      <w:r w:rsidR="00537990" w:rsidRPr="00537990">
        <w:rPr>
          <w:rFonts w:ascii="Cambria" w:eastAsia="Times New Roman" w:hAnsi="Cambria" w:cs="Times New Roman"/>
          <w:noProof/>
        </w:rPr>
        <w:tab/>
        <w:t xml:space="preserve">EPA Region 9, “NPDES Wastewater &amp; Stormwater Permits,” </w:t>
      </w:r>
      <w:r w:rsidR="00537990" w:rsidRPr="00537990">
        <w:rPr>
          <w:rFonts w:ascii="Cambria" w:eastAsia="Times New Roman" w:hAnsi="Cambria" w:cs="Times New Roman"/>
          <w:i/>
          <w:iCs/>
          <w:noProof/>
        </w:rPr>
        <w:t>United States Environmental Protection Agency</w:t>
      </w:r>
      <w:r w:rsidR="00537990" w:rsidRPr="00537990">
        <w:rPr>
          <w:rFonts w:ascii="Cambria" w:eastAsia="Times New Roman" w:hAnsi="Cambria" w:cs="Times New Roman"/>
          <w:noProof/>
        </w:rPr>
        <w:t>, 2017. [Online]. Available: https://www3.epa.gov/region9/water/npdes/sludge.html.</w:t>
      </w:r>
    </w:p>
    <w:p w14:paraId="28BC6A01" w14:textId="77777777" w:rsidR="00537990" w:rsidRPr="00537990" w:rsidRDefault="00537990" w:rsidP="00537990">
      <w:pPr>
        <w:widowControl w:val="0"/>
        <w:autoSpaceDE w:val="0"/>
        <w:autoSpaceDN w:val="0"/>
        <w:adjustRightInd w:val="0"/>
        <w:spacing w:line="240" w:lineRule="auto"/>
        <w:ind w:left="640" w:hanging="640"/>
        <w:rPr>
          <w:rFonts w:ascii="Cambria" w:eastAsia="Times New Roman" w:hAnsi="Cambria" w:cs="Times New Roman"/>
          <w:noProof/>
        </w:rPr>
      </w:pPr>
      <w:r w:rsidRPr="00537990">
        <w:rPr>
          <w:rFonts w:ascii="Cambria" w:eastAsia="Times New Roman" w:hAnsi="Cambria" w:cs="Times New Roman"/>
          <w:noProof/>
        </w:rPr>
        <w:t>[2]</w:t>
      </w:r>
      <w:r w:rsidRPr="00537990">
        <w:rPr>
          <w:rFonts w:ascii="Cambria" w:eastAsia="Times New Roman" w:hAnsi="Cambria" w:cs="Times New Roman"/>
          <w:noProof/>
        </w:rPr>
        <w:tab/>
        <w:t>A. Milbrandt, T. Seiple, D. Heimiller, R. Skaggs, and A. Coleman, “Wet Waste-to-Energy Resource Assessment (Pending Publication).”</w:t>
      </w:r>
    </w:p>
    <w:p w14:paraId="5F3B83B3" w14:textId="77777777" w:rsidR="00537990" w:rsidRPr="00537990" w:rsidRDefault="00537990" w:rsidP="00537990">
      <w:pPr>
        <w:widowControl w:val="0"/>
        <w:autoSpaceDE w:val="0"/>
        <w:autoSpaceDN w:val="0"/>
        <w:adjustRightInd w:val="0"/>
        <w:spacing w:line="240" w:lineRule="auto"/>
        <w:ind w:left="640" w:hanging="640"/>
        <w:rPr>
          <w:rFonts w:ascii="Cambria" w:eastAsia="Times New Roman" w:hAnsi="Cambria" w:cs="Times New Roman"/>
          <w:noProof/>
        </w:rPr>
      </w:pPr>
      <w:r w:rsidRPr="00537990">
        <w:rPr>
          <w:rFonts w:ascii="Cambria" w:eastAsia="Times New Roman" w:hAnsi="Cambria" w:cs="Times New Roman"/>
          <w:noProof/>
        </w:rPr>
        <w:t>[3]</w:t>
      </w:r>
      <w:r w:rsidRPr="00537990">
        <w:rPr>
          <w:rFonts w:ascii="Cambria" w:eastAsia="Times New Roman" w:hAnsi="Cambria" w:cs="Times New Roman"/>
          <w:noProof/>
        </w:rPr>
        <w:tab/>
        <w:t>BLS, “Occupation: Water and Wastewater Treatment Plant and System Operators.” United States Bureau of Labor Statistics, 2016.</w:t>
      </w:r>
    </w:p>
    <w:p w14:paraId="093853FB" w14:textId="77777777" w:rsidR="00537990" w:rsidRPr="00537990" w:rsidRDefault="00537990" w:rsidP="00537990">
      <w:pPr>
        <w:widowControl w:val="0"/>
        <w:autoSpaceDE w:val="0"/>
        <w:autoSpaceDN w:val="0"/>
        <w:adjustRightInd w:val="0"/>
        <w:spacing w:line="240" w:lineRule="auto"/>
        <w:ind w:left="640" w:hanging="640"/>
        <w:rPr>
          <w:rFonts w:ascii="Cambria" w:eastAsia="Times New Roman" w:hAnsi="Cambria" w:cs="Times New Roman"/>
          <w:noProof/>
        </w:rPr>
      </w:pPr>
      <w:r w:rsidRPr="00537990">
        <w:rPr>
          <w:rFonts w:ascii="Cambria" w:eastAsia="Times New Roman" w:hAnsi="Cambria" w:cs="Times New Roman"/>
          <w:noProof/>
        </w:rPr>
        <w:t>[4]</w:t>
      </w:r>
      <w:r w:rsidRPr="00537990">
        <w:rPr>
          <w:rFonts w:ascii="Cambria" w:eastAsia="Times New Roman" w:hAnsi="Cambria" w:cs="Times New Roman"/>
          <w:noProof/>
        </w:rPr>
        <w:tab/>
        <w:t>W. B. Journal, “Directory of Waste Processing &amp; Disposal Sites,” Waste Business Journal, 2016.</w:t>
      </w:r>
    </w:p>
    <w:p w14:paraId="50FA7184" w14:textId="77777777" w:rsidR="00537990" w:rsidRPr="00537990" w:rsidRDefault="00537990" w:rsidP="00537990">
      <w:pPr>
        <w:widowControl w:val="0"/>
        <w:autoSpaceDE w:val="0"/>
        <w:autoSpaceDN w:val="0"/>
        <w:adjustRightInd w:val="0"/>
        <w:spacing w:line="240" w:lineRule="auto"/>
        <w:ind w:left="640" w:hanging="640"/>
        <w:rPr>
          <w:rFonts w:ascii="Cambria" w:eastAsia="Times New Roman" w:hAnsi="Cambria" w:cs="Times New Roman"/>
          <w:noProof/>
        </w:rPr>
      </w:pPr>
      <w:r w:rsidRPr="00537990">
        <w:rPr>
          <w:rFonts w:ascii="Cambria" w:eastAsia="Times New Roman" w:hAnsi="Cambria" w:cs="Times New Roman"/>
          <w:noProof/>
        </w:rPr>
        <w:t>[5]</w:t>
      </w:r>
      <w:r w:rsidRPr="00537990">
        <w:rPr>
          <w:rFonts w:ascii="Cambria" w:eastAsia="Times New Roman" w:hAnsi="Cambria" w:cs="Times New Roman"/>
          <w:noProof/>
        </w:rPr>
        <w:tab/>
        <w:t>EIA, “Gasoline and Diesel Fuel Update.” United States Energy Information Administration.</w:t>
      </w:r>
    </w:p>
    <w:p w14:paraId="32E1AAAC" w14:textId="77777777" w:rsidR="00537990" w:rsidRPr="00537990" w:rsidRDefault="00537990" w:rsidP="00537990">
      <w:pPr>
        <w:widowControl w:val="0"/>
        <w:autoSpaceDE w:val="0"/>
        <w:autoSpaceDN w:val="0"/>
        <w:adjustRightInd w:val="0"/>
        <w:spacing w:line="240" w:lineRule="auto"/>
        <w:ind w:left="640" w:hanging="640"/>
        <w:rPr>
          <w:rFonts w:ascii="Cambria" w:eastAsia="Times New Roman" w:hAnsi="Cambria" w:cs="Times New Roman"/>
          <w:noProof/>
        </w:rPr>
      </w:pPr>
      <w:r w:rsidRPr="00537990">
        <w:rPr>
          <w:rFonts w:ascii="Cambria" w:eastAsia="Times New Roman" w:hAnsi="Cambria" w:cs="Times New Roman"/>
          <w:noProof/>
        </w:rPr>
        <w:t>[6]</w:t>
      </w:r>
      <w:r w:rsidRPr="00537990">
        <w:rPr>
          <w:rFonts w:ascii="Cambria" w:eastAsia="Times New Roman" w:hAnsi="Cambria" w:cs="Times New Roman"/>
          <w:noProof/>
        </w:rPr>
        <w:tab/>
        <w:t>EIA, “Average Price of Electricity to Ultimate Customers by End-Use Sector.” United States Energy Information Administration.</w:t>
      </w:r>
    </w:p>
    <w:p w14:paraId="165D5A89" w14:textId="77777777" w:rsidR="00537990" w:rsidRPr="00537990" w:rsidRDefault="00537990" w:rsidP="00537990">
      <w:pPr>
        <w:widowControl w:val="0"/>
        <w:autoSpaceDE w:val="0"/>
        <w:autoSpaceDN w:val="0"/>
        <w:adjustRightInd w:val="0"/>
        <w:spacing w:line="240" w:lineRule="auto"/>
        <w:ind w:left="640" w:hanging="640"/>
        <w:rPr>
          <w:rFonts w:ascii="Cambria" w:eastAsia="Times New Roman" w:hAnsi="Cambria" w:cs="Times New Roman"/>
          <w:noProof/>
        </w:rPr>
      </w:pPr>
      <w:r w:rsidRPr="00537990">
        <w:rPr>
          <w:rFonts w:ascii="Cambria" w:eastAsia="Times New Roman" w:hAnsi="Cambria" w:cs="Times New Roman"/>
          <w:noProof/>
        </w:rPr>
        <w:t>[7]</w:t>
      </w:r>
      <w:r w:rsidRPr="00537990">
        <w:rPr>
          <w:rFonts w:ascii="Cambria" w:eastAsia="Times New Roman" w:hAnsi="Cambria" w:cs="Times New Roman"/>
          <w:noProof/>
        </w:rPr>
        <w:tab/>
        <w:t>NEBRA, “A National Biosolids Regulation, Quality, End Use &amp; Disposal Survey,” North East Biosolids and Residuals Association (NEBRA), 2007.</w:t>
      </w:r>
    </w:p>
    <w:p w14:paraId="1666E947" w14:textId="77777777" w:rsidR="00537990" w:rsidRPr="00537990" w:rsidRDefault="00537990" w:rsidP="00537990">
      <w:pPr>
        <w:widowControl w:val="0"/>
        <w:autoSpaceDE w:val="0"/>
        <w:autoSpaceDN w:val="0"/>
        <w:adjustRightInd w:val="0"/>
        <w:spacing w:line="240" w:lineRule="auto"/>
        <w:ind w:left="640" w:hanging="640"/>
        <w:rPr>
          <w:rFonts w:ascii="Cambria" w:eastAsia="Times New Roman" w:hAnsi="Cambria" w:cs="Times New Roman"/>
          <w:noProof/>
        </w:rPr>
      </w:pPr>
      <w:r w:rsidRPr="00537990">
        <w:rPr>
          <w:rFonts w:ascii="Cambria" w:eastAsia="Times New Roman" w:hAnsi="Cambria" w:cs="Times New Roman"/>
          <w:noProof/>
        </w:rPr>
        <w:t>[8]</w:t>
      </w:r>
      <w:r w:rsidRPr="00537990">
        <w:rPr>
          <w:rFonts w:ascii="Cambria" w:eastAsia="Times New Roman" w:hAnsi="Cambria" w:cs="Times New Roman"/>
          <w:noProof/>
        </w:rPr>
        <w:tab/>
        <w:t>EPA, “Handbook: Estimating Sludge Management Costs,” United States Environmental Protection Agency, 1985.</w:t>
      </w:r>
    </w:p>
    <w:p w14:paraId="0510026B" w14:textId="77777777" w:rsidR="00537990" w:rsidRPr="00537990" w:rsidRDefault="00537990" w:rsidP="00537990">
      <w:pPr>
        <w:widowControl w:val="0"/>
        <w:autoSpaceDE w:val="0"/>
        <w:autoSpaceDN w:val="0"/>
        <w:adjustRightInd w:val="0"/>
        <w:spacing w:line="240" w:lineRule="auto"/>
        <w:ind w:left="640" w:hanging="640"/>
        <w:rPr>
          <w:rFonts w:ascii="Cambria" w:hAnsi="Cambria"/>
          <w:noProof/>
        </w:rPr>
      </w:pPr>
      <w:r w:rsidRPr="00537990">
        <w:rPr>
          <w:rFonts w:ascii="Cambria" w:eastAsia="Times New Roman" w:hAnsi="Cambria" w:cs="Times New Roman"/>
          <w:noProof/>
        </w:rPr>
        <w:t>[9]</w:t>
      </w:r>
      <w:r w:rsidRPr="00537990">
        <w:rPr>
          <w:rFonts w:ascii="Cambria" w:eastAsia="Times New Roman" w:hAnsi="Cambria" w:cs="Times New Roman"/>
          <w:noProof/>
        </w:rPr>
        <w:tab/>
        <w:t>A. Badgett and A. Milbrandt, “Policy Analysis of Wet Waste-to-Energy Feedstocks (In progress),” National Renewable Energy Laboratory.</w:t>
      </w:r>
    </w:p>
    <w:p w14:paraId="77D04474" w14:textId="4F6C0B70" w:rsidR="001F0D57" w:rsidRPr="00714C40" w:rsidRDefault="001344A0" w:rsidP="00537990">
      <w:pPr>
        <w:widowControl w:val="0"/>
        <w:autoSpaceDE w:val="0"/>
        <w:autoSpaceDN w:val="0"/>
        <w:adjustRightInd w:val="0"/>
        <w:spacing w:line="240" w:lineRule="auto"/>
        <w:ind w:left="640" w:hanging="640"/>
      </w:pPr>
      <w:r>
        <w:fldChar w:fldCharType="end"/>
      </w:r>
    </w:p>
    <w:p w14:paraId="79E407E7" w14:textId="46C3B5C5" w:rsidR="00901199" w:rsidRPr="00901199" w:rsidRDefault="00901199" w:rsidP="00901199"/>
    <w:sectPr w:rsidR="00901199" w:rsidRPr="00901199">
      <w:headerReference w:type="default" r:id="rId16"/>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449CF2" w16cid:durableId="1D987768"/>
  <w16cid:commentId w16cid:paraId="2D5EDE40" w16cid:durableId="1D98725D"/>
  <w16cid:commentId w16cid:paraId="149F2F36" w16cid:durableId="1D9872F0"/>
  <w16cid:commentId w16cid:paraId="7D3E9E5C" w16cid:durableId="1D987357"/>
  <w16cid:commentId w16cid:paraId="577D05BC" w16cid:durableId="1D98739F"/>
  <w16cid:commentId w16cid:paraId="1048857B" w16cid:durableId="1D98747E"/>
  <w16cid:commentId w16cid:paraId="250733F1" w16cid:durableId="1D9875DC"/>
  <w16cid:commentId w16cid:paraId="2DAFFD3C" w16cid:durableId="1D98770C"/>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AFF705" w14:textId="77777777" w:rsidR="00C37C5F" w:rsidRDefault="00C37C5F" w:rsidP="00B24B3B">
      <w:pPr>
        <w:spacing w:after="0" w:line="240" w:lineRule="auto"/>
      </w:pPr>
      <w:r>
        <w:separator/>
      </w:r>
    </w:p>
  </w:endnote>
  <w:endnote w:type="continuationSeparator" w:id="0">
    <w:p w14:paraId="257E8C1A" w14:textId="77777777" w:rsidR="00C37C5F" w:rsidRDefault="00C37C5F" w:rsidP="00B24B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Times">
    <w:panose1 w:val="02000500000000000000"/>
    <w:charset w:val="00"/>
    <w:family w:val="roman"/>
    <w:pitch w:val="variable"/>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MS Mincho">
    <w:panose1 w:val="02020609040205080304"/>
    <w:charset w:val="80"/>
    <w:family w:val="auto"/>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A8F712" w14:textId="77777777" w:rsidR="00C37C5F" w:rsidRDefault="00C37C5F" w:rsidP="00B24B3B">
      <w:pPr>
        <w:spacing w:after="0" w:line="240" w:lineRule="auto"/>
      </w:pPr>
      <w:r>
        <w:separator/>
      </w:r>
    </w:p>
  </w:footnote>
  <w:footnote w:type="continuationSeparator" w:id="0">
    <w:p w14:paraId="41D0C577" w14:textId="77777777" w:rsidR="00C37C5F" w:rsidRDefault="00C37C5F" w:rsidP="00B24B3B">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D3F76C" w14:textId="77777777" w:rsidR="00774981" w:rsidRDefault="00774981" w:rsidP="00B24B3B">
    <w:pPr>
      <w:pStyle w:val="Header"/>
      <w:rPr>
        <w:b/>
        <w:color w:val="FF0000"/>
        <w:sz w:val="28"/>
        <w:szCs w:val="28"/>
      </w:rPr>
    </w:pPr>
    <w:r>
      <w:rPr>
        <w:b/>
        <w:color w:val="FF0000"/>
        <w:sz w:val="28"/>
        <w:szCs w:val="28"/>
      </w:rPr>
      <w:t xml:space="preserve">NREL </w:t>
    </w:r>
    <w:r>
      <w:rPr>
        <w:b/>
        <w:color w:val="FF0000"/>
        <w:sz w:val="28"/>
        <w:szCs w:val="28"/>
      </w:rPr>
      <w:tab/>
    </w:r>
    <w:r>
      <w:rPr>
        <w:b/>
        <w:color w:val="FF0000"/>
        <w:sz w:val="28"/>
        <w:szCs w:val="28"/>
      </w:rPr>
      <w:tab/>
      <w:t xml:space="preserve">   </w:t>
    </w:r>
    <w:r w:rsidRPr="00CD3385">
      <w:rPr>
        <w:b/>
        <w:color w:val="FF0000"/>
        <w:sz w:val="28"/>
        <w:szCs w:val="28"/>
      </w:rPr>
      <w:t>DO NOT CITE OR DISTRIBUTE</w:t>
    </w:r>
  </w:p>
  <w:p w14:paraId="4CA9878A" w14:textId="7456F703" w:rsidR="00774981" w:rsidRPr="00B24B3B" w:rsidRDefault="002F1227">
    <w:pPr>
      <w:pStyle w:val="Header"/>
      <w:rPr>
        <w:b/>
        <w:color w:val="FF0000"/>
        <w:sz w:val="28"/>
        <w:szCs w:val="28"/>
      </w:rPr>
    </w:pPr>
    <w:r>
      <w:rPr>
        <w:b/>
        <w:color w:val="FF0000"/>
        <w:sz w:val="28"/>
        <w:szCs w:val="28"/>
      </w:rPr>
      <w:t>11/03</w:t>
    </w:r>
    <w:r w:rsidR="00774981">
      <w:rPr>
        <w:b/>
        <w:color w:val="FF0000"/>
        <w:sz w:val="28"/>
        <w:szCs w:val="28"/>
      </w:rPr>
      <w:t>/2017</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B82CD4"/>
    <w:multiLevelType w:val="hybridMultilevel"/>
    <w:tmpl w:val="FA7CF76A"/>
    <w:lvl w:ilvl="0" w:tplc="2FFAE718">
      <w:start w:val="1"/>
      <w:numFmt w:val="decimal"/>
      <w:lvlText w:val="%1."/>
      <w:lvlJc w:val="left"/>
      <w:pPr>
        <w:tabs>
          <w:tab w:val="num" w:pos="720"/>
        </w:tabs>
        <w:ind w:left="720" w:hanging="360"/>
      </w:pPr>
    </w:lvl>
    <w:lvl w:ilvl="1" w:tplc="1CBA7B00" w:tentative="1">
      <w:start w:val="1"/>
      <w:numFmt w:val="decimal"/>
      <w:lvlText w:val="%2."/>
      <w:lvlJc w:val="left"/>
      <w:pPr>
        <w:tabs>
          <w:tab w:val="num" w:pos="1440"/>
        </w:tabs>
        <w:ind w:left="1440" w:hanging="360"/>
      </w:pPr>
    </w:lvl>
    <w:lvl w:ilvl="2" w:tplc="4C84E19C" w:tentative="1">
      <w:start w:val="1"/>
      <w:numFmt w:val="decimal"/>
      <w:lvlText w:val="%3."/>
      <w:lvlJc w:val="left"/>
      <w:pPr>
        <w:tabs>
          <w:tab w:val="num" w:pos="2160"/>
        </w:tabs>
        <w:ind w:left="2160" w:hanging="360"/>
      </w:pPr>
    </w:lvl>
    <w:lvl w:ilvl="3" w:tplc="D0ACE5BA" w:tentative="1">
      <w:start w:val="1"/>
      <w:numFmt w:val="decimal"/>
      <w:lvlText w:val="%4."/>
      <w:lvlJc w:val="left"/>
      <w:pPr>
        <w:tabs>
          <w:tab w:val="num" w:pos="2880"/>
        </w:tabs>
        <w:ind w:left="2880" w:hanging="360"/>
      </w:pPr>
    </w:lvl>
    <w:lvl w:ilvl="4" w:tplc="B964AE6E" w:tentative="1">
      <w:start w:val="1"/>
      <w:numFmt w:val="decimal"/>
      <w:lvlText w:val="%5."/>
      <w:lvlJc w:val="left"/>
      <w:pPr>
        <w:tabs>
          <w:tab w:val="num" w:pos="3600"/>
        </w:tabs>
        <w:ind w:left="3600" w:hanging="360"/>
      </w:pPr>
    </w:lvl>
    <w:lvl w:ilvl="5" w:tplc="64CC65F6" w:tentative="1">
      <w:start w:val="1"/>
      <w:numFmt w:val="decimal"/>
      <w:lvlText w:val="%6."/>
      <w:lvlJc w:val="left"/>
      <w:pPr>
        <w:tabs>
          <w:tab w:val="num" w:pos="4320"/>
        </w:tabs>
        <w:ind w:left="4320" w:hanging="360"/>
      </w:pPr>
    </w:lvl>
    <w:lvl w:ilvl="6" w:tplc="2B1406E8" w:tentative="1">
      <w:start w:val="1"/>
      <w:numFmt w:val="decimal"/>
      <w:lvlText w:val="%7."/>
      <w:lvlJc w:val="left"/>
      <w:pPr>
        <w:tabs>
          <w:tab w:val="num" w:pos="5040"/>
        </w:tabs>
        <w:ind w:left="5040" w:hanging="360"/>
      </w:pPr>
    </w:lvl>
    <w:lvl w:ilvl="7" w:tplc="589820A2" w:tentative="1">
      <w:start w:val="1"/>
      <w:numFmt w:val="decimal"/>
      <w:lvlText w:val="%8."/>
      <w:lvlJc w:val="left"/>
      <w:pPr>
        <w:tabs>
          <w:tab w:val="num" w:pos="5760"/>
        </w:tabs>
        <w:ind w:left="5760" w:hanging="360"/>
      </w:pPr>
    </w:lvl>
    <w:lvl w:ilvl="8" w:tplc="4E8A79DA" w:tentative="1">
      <w:start w:val="1"/>
      <w:numFmt w:val="decimal"/>
      <w:lvlText w:val="%9."/>
      <w:lvlJc w:val="left"/>
      <w:pPr>
        <w:tabs>
          <w:tab w:val="num" w:pos="6480"/>
        </w:tabs>
        <w:ind w:left="6480" w:hanging="360"/>
      </w:pPr>
    </w:lvl>
  </w:abstractNum>
  <w:abstractNum w:abstractNumId="1">
    <w:nsid w:val="0A3F5708"/>
    <w:multiLevelType w:val="hybridMultilevel"/>
    <w:tmpl w:val="25442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93257C"/>
    <w:multiLevelType w:val="hybridMultilevel"/>
    <w:tmpl w:val="655018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31A70D0"/>
    <w:multiLevelType w:val="hybridMultilevel"/>
    <w:tmpl w:val="5748D3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D2C5AF1"/>
    <w:multiLevelType w:val="hybridMultilevel"/>
    <w:tmpl w:val="370ACA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8237260"/>
    <w:multiLevelType w:val="hybridMultilevel"/>
    <w:tmpl w:val="16AC4E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4CE50FF"/>
    <w:multiLevelType w:val="hybridMultilevel"/>
    <w:tmpl w:val="F7645C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3783764"/>
    <w:multiLevelType w:val="hybridMultilevel"/>
    <w:tmpl w:val="6BBC6B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6B92584"/>
    <w:multiLevelType w:val="hybridMultilevel"/>
    <w:tmpl w:val="F118B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1896FAE"/>
    <w:multiLevelType w:val="hybridMultilevel"/>
    <w:tmpl w:val="85F6A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193683D"/>
    <w:multiLevelType w:val="hybridMultilevel"/>
    <w:tmpl w:val="4E22F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49E175E"/>
    <w:multiLevelType w:val="hybridMultilevel"/>
    <w:tmpl w:val="F47E0854"/>
    <w:lvl w:ilvl="0" w:tplc="D9EA7AD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6"/>
  </w:num>
  <w:num w:numId="3">
    <w:abstractNumId w:val="5"/>
  </w:num>
  <w:num w:numId="4">
    <w:abstractNumId w:val="7"/>
  </w:num>
  <w:num w:numId="5">
    <w:abstractNumId w:val="4"/>
  </w:num>
  <w:num w:numId="6">
    <w:abstractNumId w:val="8"/>
  </w:num>
  <w:num w:numId="7">
    <w:abstractNumId w:val="9"/>
  </w:num>
  <w:num w:numId="8">
    <w:abstractNumId w:val="10"/>
  </w:num>
  <w:num w:numId="9">
    <w:abstractNumId w:val="2"/>
  </w:num>
  <w:num w:numId="10">
    <w:abstractNumId w:val="3"/>
  </w:num>
  <w:num w:numId="11">
    <w:abstractNumId w:val="0"/>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08E3"/>
    <w:rsid w:val="000056D1"/>
    <w:rsid w:val="000064C5"/>
    <w:rsid w:val="00011935"/>
    <w:rsid w:val="00011BEE"/>
    <w:rsid w:val="000128A9"/>
    <w:rsid w:val="00017ABE"/>
    <w:rsid w:val="000210F9"/>
    <w:rsid w:val="00022D5A"/>
    <w:rsid w:val="00025A45"/>
    <w:rsid w:val="000272A2"/>
    <w:rsid w:val="000272B7"/>
    <w:rsid w:val="000303B4"/>
    <w:rsid w:val="0003134F"/>
    <w:rsid w:val="00033E46"/>
    <w:rsid w:val="00034118"/>
    <w:rsid w:val="00041D85"/>
    <w:rsid w:val="000443D8"/>
    <w:rsid w:val="00045022"/>
    <w:rsid w:val="00047166"/>
    <w:rsid w:val="0005404C"/>
    <w:rsid w:val="000551D2"/>
    <w:rsid w:val="00055B87"/>
    <w:rsid w:val="0005746B"/>
    <w:rsid w:val="00057E94"/>
    <w:rsid w:val="000640A1"/>
    <w:rsid w:val="00065246"/>
    <w:rsid w:val="000664A4"/>
    <w:rsid w:val="00066C94"/>
    <w:rsid w:val="00073AE8"/>
    <w:rsid w:val="0007562B"/>
    <w:rsid w:val="000807CD"/>
    <w:rsid w:val="0008166D"/>
    <w:rsid w:val="00082BFA"/>
    <w:rsid w:val="00082D03"/>
    <w:rsid w:val="00082E61"/>
    <w:rsid w:val="00084321"/>
    <w:rsid w:val="00091853"/>
    <w:rsid w:val="00094C91"/>
    <w:rsid w:val="000A2912"/>
    <w:rsid w:val="000B0585"/>
    <w:rsid w:val="000B745D"/>
    <w:rsid w:val="000C072B"/>
    <w:rsid w:val="000C131F"/>
    <w:rsid w:val="000C1BDB"/>
    <w:rsid w:val="000D05DE"/>
    <w:rsid w:val="000D1248"/>
    <w:rsid w:val="000D2512"/>
    <w:rsid w:val="000D5DDE"/>
    <w:rsid w:val="000E124F"/>
    <w:rsid w:val="000E4A19"/>
    <w:rsid w:val="000E5AE6"/>
    <w:rsid w:val="000F126A"/>
    <w:rsid w:val="000F1E85"/>
    <w:rsid w:val="000F3497"/>
    <w:rsid w:val="0010075A"/>
    <w:rsid w:val="00111661"/>
    <w:rsid w:val="0011240A"/>
    <w:rsid w:val="00116385"/>
    <w:rsid w:val="0012746B"/>
    <w:rsid w:val="00132E37"/>
    <w:rsid w:val="001344A0"/>
    <w:rsid w:val="001350CA"/>
    <w:rsid w:val="00144CBC"/>
    <w:rsid w:val="00145510"/>
    <w:rsid w:val="00155451"/>
    <w:rsid w:val="0016011D"/>
    <w:rsid w:val="00171812"/>
    <w:rsid w:val="0017712F"/>
    <w:rsid w:val="001776CC"/>
    <w:rsid w:val="00180617"/>
    <w:rsid w:val="0018184D"/>
    <w:rsid w:val="00182AFB"/>
    <w:rsid w:val="00182C28"/>
    <w:rsid w:val="001857EC"/>
    <w:rsid w:val="0018798E"/>
    <w:rsid w:val="001910F6"/>
    <w:rsid w:val="00192DCA"/>
    <w:rsid w:val="00195ED4"/>
    <w:rsid w:val="0019789E"/>
    <w:rsid w:val="001A0D11"/>
    <w:rsid w:val="001A21F6"/>
    <w:rsid w:val="001A79F1"/>
    <w:rsid w:val="001B259B"/>
    <w:rsid w:val="001B3156"/>
    <w:rsid w:val="001B5779"/>
    <w:rsid w:val="001B5AE0"/>
    <w:rsid w:val="001C0093"/>
    <w:rsid w:val="001C255E"/>
    <w:rsid w:val="001C61CD"/>
    <w:rsid w:val="001E06FA"/>
    <w:rsid w:val="001E10F0"/>
    <w:rsid w:val="001E1A73"/>
    <w:rsid w:val="001E6385"/>
    <w:rsid w:val="001F0D57"/>
    <w:rsid w:val="001F37B7"/>
    <w:rsid w:val="001F3F09"/>
    <w:rsid w:val="001F486D"/>
    <w:rsid w:val="00203908"/>
    <w:rsid w:val="00210FB9"/>
    <w:rsid w:val="0021569F"/>
    <w:rsid w:val="00221771"/>
    <w:rsid w:val="00223248"/>
    <w:rsid w:val="002238E6"/>
    <w:rsid w:val="002247A3"/>
    <w:rsid w:val="00226C88"/>
    <w:rsid w:val="00227126"/>
    <w:rsid w:val="0023498E"/>
    <w:rsid w:val="00236E65"/>
    <w:rsid w:val="0023778B"/>
    <w:rsid w:val="00250037"/>
    <w:rsid w:val="002520D2"/>
    <w:rsid w:val="00254C27"/>
    <w:rsid w:val="00261322"/>
    <w:rsid w:val="00263578"/>
    <w:rsid w:val="00264B3C"/>
    <w:rsid w:val="002676BE"/>
    <w:rsid w:val="00273BEE"/>
    <w:rsid w:val="00275CEB"/>
    <w:rsid w:val="00281070"/>
    <w:rsid w:val="00282B62"/>
    <w:rsid w:val="00291DCD"/>
    <w:rsid w:val="0029281A"/>
    <w:rsid w:val="002A2F95"/>
    <w:rsid w:val="002A7DD7"/>
    <w:rsid w:val="002B08FA"/>
    <w:rsid w:val="002B58FB"/>
    <w:rsid w:val="002C1589"/>
    <w:rsid w:val="002C6B59"/>
    <w:rsid w:val="002D1800"/>
    <w:rsid w:val="002D2E9D"/>
    <w:rsid w:val="002F1227"/>
    <w:rsid w:val="002F2A03"/>
    <w:rsid w:val="002F3EA9"/>
    <w:rsid w:val="002F57CC"/>
    <w:rsid w:val="00302449"/>
    <w:rsid w:val="00303DA3"/>
    <w:rsid w:val="003075D0"/>
    <w:rsid w:val="0031074E"/>
    <w:rsid w:val="003127B0"/>
    <w:rsid w:val="00313D44"/>
    <w:rsid w:val="0032185F"/>
    <w:rsid w:val="00322DA4"/>
    <w:rsid w:val="00323C0B"/>
    <w:rsid w:val="00323D94"/>
    <w:rsid w:val="003240DC"/>
    <w:rsid w:val="00325D13"/>
    <w:rsid w:val="00326D2B"/>
    <w:rsid w:val="00327A9A"/>
    <w:rsid w:val="003341B5"/>
    <w:rsid w:val="00342376"/>
    <w:rsid w:val="00343163"/>
    <w:rsid w:val="00343C14"/>
    <w:rsid w:val="00345EFE"/>
    <w:rsid w:val="0035286C"/>
    <w:rsid w:val="00354D8F"/>
    <w:rsid w:val="003551E3"/>
    <w:rsid w:val="003579A3"/>
    <w:rsid w:val="00361BB2"/>
    <w:rsid w:val="003657E4"/>
    <w:rsid w:val="003764DD"/>
    <w:rsid w:val="00376570"/>
    <w:rsid w:val="00383BC5"/>
    <w:rsid w:val="00386498"/>
    <w:rsid w:val="0038656A"/>
    <w:rsid w:val="00386A6B"/>
    <w:rsid w:val="00391140"/>
    <w:rsid w:val="00392048"/>
    <w:rsid w:val="003A047A"/>
    <w:rsid w:val="003A0B28"/>
    <w:rsid w:val="003A3A6E"/>
    <w:rsid w:val="003A499D"/>
    <w:rsid w:val="003B1189"/>
    <w:rsid w:val="003B272A"/>
    <w:rsid w:val="003B2F1D"/>
    <w:rsid w:val="003B2F85"/>
    <w:rsid w:val="003B780E"/>
    <w:rsid w:val="003C1A1F"/>
    <w:rsid w:val="003C224E"/>
    <w:rsid w:val="003D079A"/>
    <w:rsid w:val="003D1768"/>
    <w:rsid w:val="003D2A16"/>
    <w:rsid w:val="003D2DD1"/>
    <w:rsid w:val="003E0C92"/>
    <w:rsid w:val="003E2251"/>
    <w:rsid w:val="003E5DCF"/>
    <w:rsid w:val="003F13D5"/>
    <w:rsid w:val="003F38A8"/>
    <w:rsid w:val="003F58CF"/>
    <w:rsid w:val="003F7691"/>
    <w:rsid w:val="0040515E"/>
    <w:rsid w:val="00414BCB"/>
    <w:rsid w:val="00415915"/>
    <w:rsid w:val="00423427"/>
    <w:rsid w:val="00425711"/>
    <w:rsid w:val="00441DDE"/>
    <w:rsid w:val="00443ADA"/>
    <w:rsid w:val="00445EBB"/>
    <w:rsid w:val="0045036A"/>
    <w:rsid w:val="0045045B"/>
    <w:rsid w:val="00451BD6"/>
    <w:rsid w:val="00452DA4"/>
    <w:rsid w:val="00461F5D"/>
    <w:rsid w:val="0046203F"/>
    <w:rsid w:val="00464387"/>
    <w:rsid w:val="004676EE"/>
    <w:rsid w:val="00474A4C"/>
    <w:rsid w:val="004839F9"/>
    <w:rsid w:val="00485E46"/>
    <w:rsid w:val="0048602A"/>
    <w:rsid w:val="004866CE"/>
    <w:rsid w:val="00493918"/>
    <w:rsid w:val="004B0712"/>
    <w:rsid w:val="004B3E2C"/>
    <w:rsid w:val="004B40F3"/>
    <w:rsid w:val="004C22A6"/>
    <w:rsid w:val="004C62B8"/>
    <w:rsid w:val="004D20D3"/>
    <w:rsid w:val="004D267A"/>
    <w:rsid w:val="004D4A28"/>
    <w:rsid w:val="004E4992"/>
    <w:rsid w:val="004E78AD"/>
    <w:rsid w:val="004E7C86"/>
    <w:rsid w:val="004F5527"/>
    <w:rsid w:val="004F78DC"/>
    <w:rsid w:val="00511880"/>
    <w:rsid w:val="00511A65"/>
    <w:rsid w:val="00511D82"/>
    <w:rsid w:val="00512F4D"/>
    <w:rsid w:val="00513745"/>
    <w:rsid w:val="00517C08"/>
    <w:rsid w:val="005244D6"/>
    <w:rsid w:val="00524E94"/>
    <w:rsid w:val="00524F80"/>
    <w:rsid w:val="00526C83"/>
    <w:rsid w:val="0053223C"/>
    <w:rsid w:val="00532FC9"/>
    <w:rsid w:val="00536AE2"/>
    <w:rsid w:val="00537990"/>
    <w:rsid w:val="0054048F"/>
    <w:rsid w:val="00543549"/>
    <w:rsid w:val="00544400"/>
    <w:rsid w:val="0054541D"/>
    <w:rsid w:val="00545E7D"/>
    <w:rsid w:val="00547308"/>
    <w:rsid w:val="0055153C"/>
    <w:rsid w:val="00555C38"/>
    <w:rsid w:val="00555C5D"/>
    <w:rsid w:val="005617BA"/>
    <w:rsid w:val="005709E3"/>
    <w:rsid w:val="005709FA"/>
    <w:rsid w:val="00575F57"/>
    <w:rsid w:val="005778C7"/>
    <w:rsid w:val="00580D4C"/>
    <w:rsid w:val="00581227"/>
    <w:rsid w:val="00585481"/>
    <w:rsid w:val="00587693"/>
    <w:rsid w:val="00590934"/>
    <w:rsid w:val="005909EE"/>
    <w:rsid w:val="00593C8E"/>
    <w:rsid w:val="0059741D"/>
    <w:rsid w:val="00597602"/>
    <w:rsid w:val="005A0742"/>
    <w:rsid w:val="005A09C9"/>
    <w:rsid w:val="005A14EA"/>
    <w:rsid w:val="005B08F7"/>
    <w:rsid w:val="005B0A0C"/>
    <w:rsid w:val="005B2A47"/>
    <w:rsid w:val="005B3A1A"/>
    <w:rsid w:val="005B776D"/>
    <w:rsid w:val="005C07B1"/>
    <w:rsid w:val="005C4DE5"/>
    <w:rsid w:val="005C773F"/>
    <w:rsid w:val="005D6603"/>
    <w:rsid w:val="005D7502"/>
    <w:rsid w:val="005E08E3"/>
    <w:rsid w:val="005E4481"/>
    <w:rsid w:val="005F4DF4"/>
    <w:rsid w:val="005F56E9"/>
    <w:rsid w:val="00603928"/>
    <w:rsid w:val="006075D0"/>
    <w:rsid w:val="006129FC"/>
    <w:rsid w:val="00612D7F"/>
    <w:rsid w:val="00616217"/>
    <w:rsid w:val="006164D3"/>
    <w:rsid w:val="00617BD8"/>
    <w:rsid w:val="00623DB9"/>
    <w:rsid w:val="0062438D"/>
    <w:rsid w:val="00631383"/>
    <w:rsid w:val="00631A01"/>
    <w:rsid w:val="00633259"/>
    <w:rsid w:val="00640BE1"/>
    <w:rsid w:val="00642A09"/>
    <w:rsid w:val="006456CC"/>
    <w:rsid w:val="006555C1"/>
    <w:rsid w:val="00655D3A"/>
    <w:rsid w:val="006569B7"/>
    <w:rsid w:val="006628F0"/>
    <w:rsid w:val="00666663"/>
    <w:rsid w:val="006676C3"/>
    <w:rsid w:val="00667BC6"/>
    <w:rsid w:val="00677FF9"/>
    <w:rsid w:val="0068007D"/>
    <w:rsid w:val="00683D40"/>
    <w:rsid w:val="00683EB6"/>
    <w:rsid w:val="00684405"/>
    <w:rsid w:val="006936F9"/>
    <w:rsid w:val="00693BF7"/>
    <w:rsid w:val="00695649"/>
    <w:rsid w:val="006976C7"/>
    <w:rsid w:val="006A5267"/>
    <w:rsid w:val="006B03A6"/>
    <w:rsid w:val="006B5B33"/>
    <w:rsid w:val="006C1141"/>
    <w:rsid w:val="006C40D2"/>
    <w:rsid w:val="006C7CD7"/>
    <w:rsid w:val="006D20BF"/>
    <w:rsid w:val="006D27E7"/>
    <w:rsid w:val="006D68C7"/>
    <w:rsid w:val="006E3911"/>
    <w:rsid w:val="006E4B49"/>
    <w:rsid w:val="006E6888"/>
    <w:rsid w:val="006F18EC"/>
    <w:rsid w:val="006F2ABE"/>
    <w:rsid w:val="006F4248"/>
    <w:rsid w:val="006F4786"/>
    <w:rsid w:val="007117B8"/>
    <w:rsid w:val="007135CF"/>
    <w:rsid w:val="00714C40"/>
    <w:rsid w:val="0071590F"/>
    <w:rsid w:val="00722BFB"/>
    <w:rsid w:val="007231BC"/>
    <w:rsid w:val="00723F12"/>
    <w:rsid w:val="007276D9"/>
    <w:rsid w:val="00727F40"/>
    <w:rsid w:val="00734480"/>
    <w:rsid w:val="00740A29"/>
    <w:rsid w:val="00744711"/>
    <w:rsid w:val="00745F81"/>
    <w:rsid w:val="007524B7"/>
    <w:rsid w:val="00760B92"/>
    <w:rsid w:val="007625E1"/>
    <w:rsid w:val="00765D14"/>
    <w:rsid w:val="00766748"/>
    <w:rsid w:val="007710AF"/>
    <w:rsid w:val="0077246B"/>
    <w:rsid w:val="00774981"/>
    <w:rsid w:val="00776A52"/>
    <w:rsid w:val="00776EDC"/>
    <w:rsid w:val="007832A1"/>
    <w:rsid w:val="00785665"/>
    <w:rsid w:val="00790B56"/>
    <w:rsid w:val="00791C7F"/>
    <w:rsid w:val="007A3E22"/>
    <w:rsid w:val="007B5C89"/>
    <w:rsid w:val="007B60D7"/>
    <w:rsid w:val="007B6F91"/>
    <w:rsid w:val="007B77D5"/>
    <w:rsid w:val="007B7F4B"/>
    <w:rsid w:val="007C3088"/>
    <w:rsid w:val="007C6F13"/>
    <w:rsid w:val="007C7F16"/>
    <w:rsid w:val="007D12E6"/>
    <w:rsid w:val="007D41B3"/>
    <w:rsid w:val="007D6405"/>
    <w:rsid w:val="007D798F"/>
    <w:rsid w:val="007E7A47"/>
    <w:rsid w:val="007E7DE0"/>
    <w:rsid w:val="007F123C"/>
    <w:rsid w:val="007F2168"/>
    <w:rsid w:val="007F48AE"/>
    <w:rsid w:val="007F5415"/>
    <w:rsid w:val="007F6DBD"/>
    <w:rsid w:val="00807C72"/>
    <w:rsid w:val="00812DB5"/>
    <w:rsid w:val="00814276"/>
    <w:rsid w:val="00821175"/>
    <w:rsid w:val="00822B75"/>
    <w:rsid w:val="00831121"/>
    <w:rsid w:val="008325C8"/>
    <w:rsid w:val="00832E39"/>
    <w:rsid w:val="00842C31"/>
    <w:rsid w:val="00842D8E"/>
    <w:rsid w:val="00852093"/>
    <w:rsid w:val="00852C29"/>
    <w:rsid w:val="008533DA"/>
    <w:rsid w:val="008558C3"/>
    <w:rsid w:val="00855BB0"/>
    <w:rsid w:val="008562DC"/>
    <w:rsid w:val="00861B8B"/>
    <w:rsid w:val="008651FB"/>
    <w:rsid w:val="008707AD"/>
    <w:rsid w:val="00872BCB"/>
    <w:rsid w:val="00886D4F"/>
    <w:rsid w:val="008870E8"/>
    <w:rsid w:val="008928B7"/>
    <w:rsid w:val="008932FA"/>
    <w:rsid w:val="008A2D1C"/>
    <w:rsid w:val="008A3817"/>
    <w:rsid w:val="008A3CBB"/>
    <w:rsid w:val="008A4C68"/>
    <w:rsid w:val="008B28EB"/>
    <w:rsid w:val="008B7FD4"/>
    <w:rsid w:val="008C0FB9"/>
    <w:rsid w:val="008C5A42"/>
    <w:rsid w:val="008D05E8"/>
    <w:rsid w:val="008D23D9"/>
    <w:rsid w:val="008E0D4A"/>
    <w:rsid w:val="008E347D"/>
    <w:rsid w:val="008F0FB0"/>
    <w:rsid w:val="008F2020"/>
    <w:rsid w:val="008F5823"/>
    <w:rsid w:val="00901199"/>
    <w:rsid w:val="00901AA2"/>
    <w:rsid w:val="00902BE9"/>
    <w:rsid w:val="0090329E"/>
    <w:rsid w:val="00905E03"/>
    <w:rsid w:val="0090710F"/>
    <w:rsid w:val="009128DD"/>
    <w:rsid w:val="009138D7"/>
    <w:rsid w:val="009168AD"/>
    <w:rsid w:val="009221BD"/>
    <w:rsid w:val="009247E6"/>
    <w:rsid w:val="00925D54"/>
    <w:rsid w:val="00925F64"/>
    <w:rsid w:val="0092661B"/>
    <w:rsid w:val="009272F6"/>
    <w:rsid w:val="00927F30"/>
    <w:rsid w:val="00933D32"/>
    <w:rsid w:val="009364A1"/>
    <w:rsid w:val="00936934"/>
    <w:rsid w:val="00941746"/>
    <w:rsid w:val="009429CE"/>
    <w:rsid w:val="0094607A"/>
    <w:rsid w:val="009559A6"/>
    <w:rsid w:val="00960159"/>
    <w:rsid w:val="00960D07"/>
    <w:rsid w:val="00966013"/>
    <w:rsid w:val="00967BC6"/>
    <w:rsid w:val="00971109"/>
    <w:rsid w:val="00973489"/>
    <w:rsid w:val="00976EA8"/>
    <w:rsid w:val="00986948"/>
    <w:rsid w:val="009A0D21"/>
    <w:rsid w:val="009A2EC8"/>
    <w:rsid w:val="009A4D20"/>
    <w:rsid w:val="009A5799"/>
    <w:rsid w:val="009B15F7"/>
    <w:rsid w:val="009B1BA9"/>
    <w:rsid w:val="009B4C61"/>
    <w:rsid w:val="009B7F53"/>
    <w:rsid w:val="009C06B4"/>
    <w:rsid w:val="009C2C7A"/>
    <w:rsid w:val="009C4C71"/>
    <w:rsid w:val="009D0135"/>
    <w:rsid w:val="009D08D5"/>
    <w:rsid w:val="009D518B"/>
    <w:rsid w:val="009D5632"/>
    <w:rsid w:val="009E0E8F"/>
    <w:rsid w:val="009E36C4"/>
    <w:rsid w:val="009E64FD"/>
    <w:rsid w:val="009F05F1"/>
    <w:rsid w:val="009F07FB"/>
    <w:rsid w:val="009F1F37"/>
    <w:rsid w:val="009F3298"/>
    <w:rsid w:val="009F384E"/>
    <w:rsid w:val="00A04CEE"/>
    <w:rsid w:val="00A11D0C"/>
    <w:rsid w:val="00A13543"/>
    <w:rsid w:val="00A13930"/>
    <w:rsid w:val="00A13EA7"/>
    <w:rsid w:val="00A20241"/>
    <w:rsid w:val="00A205F4"/>
    <w:rsid w:val="00A238AE"/>
    <w:rsid w:val="00A23953"/>
    <w:rsid w:val="00A47F65"/>
    <w:rsid w:val="00A52EC0"/>
    <w:rsid w:val="00A55B48"/>
    <w:rsid w:val="00A56480"/>
    <w:rsid w:val="00A61608"/>
    <w:rsid w:val="00A61F82"/>
    <w:rsid w:val="00A632BE"/>
    <w:rsid w:val="00A645AA"/>
    <w:rsid w:val="00A713D2"/>
    <w:rsid w:val="00A75164"/>
    <w:rsid w:val="00A82088"/>
    <w:rsid w:val="00A91920"/>
    <w:rsid w:val="00A91FD0"/>
    <w:rsid w:val="00A955E8"/>
    <w:rsid w:val="00A97051"/>
    <w:rsid w:val="00AA305F"/>
    <w:rsid w:val="00AA47B4"/>
    <w:rsid w:val="00AA4EBB"/>
    <w:rsid w:val="00AB1A3F"/>
    <w:rsid w:val="00AB4D87"/>
    <w:rsid w:val="00AB7E04"/>
    <w:rsid w:val="00AB7FC0"/>
    <w:rsid w:val="00AC56BF"/>
    <w:rsid w:val="00AC6D45"/>
    <w:rsid w:val="00AD4DD5"/>
    <w:rsid w:val="00AD7371"/>
    <w:rsid w:val="00AD7EB2"/>
    <w:rsid w:val="00AE243F"/>
    <w:rsid w:val="00AE4E69"/>
    <w:rsid w:val="00AF1D44"/>
    <w:rsid w:val="00AF5D5E"/>
    <w:rsid w:val="00AF6E7B"/>
    <w:rsid w:val="00B026F6"/>
    <w:rsid w:val="00B07467"/>
    <w:rsid w:val="00B10C7B"/>
    <w:rsid w:val="00B1152C"/>
    <w:rsid w:val="00B12240"/>
    <w:rsid w:val="00B12A2C"/>
    <w:rsid w:val="00B16651"/>
    <w:rsid w:val="00B2373C"/>
    <w:rsid w:val="00B247BA"/>
    <w:rsid w:val="00B24B3B"/>
    <w:rsid w:val="00B334EC"/>
    <w:rsid w:val="00B33F64"/>
    <w:rsid w:val="00B40287"/>
    <w:rsid w:val="00B40B80"/>
    <w:rsid w:val="00B40E5B"/>
    <w:rsid w:val="00B4460D"/>
    <w:rsid w:val="00B5024B"/>
    <w:rsid w:val="00B519CE"/>
    <w:rsid w:val="00B543CB"/>
    <w:rsid w:val="00B545D0"/>
    <w:rsid w:val="00B54EA8"/>
    <w:rsid w:val="00B60DA0"/>
    <w:rsid w:val="00B617D5"/>
    <w:rsid w:val="00B65947"/>
    <w:rsid w:val="00B669DB"/>
    <w:rsid w:val="00B713E1"/>
    <w:rsid w:val="00B717B5"/>
    <w:rsid w:val="00B76140"/>
    <w:rsid w:val="00B87D58"/>
    <w:rsid w:val="00B92786"/>
    <w:rsid w:val="00B92D8D"/>
    <w:rsid w:val="00BB09A7"/>
    <w:rsid w:val="00BB18D1"/>
    <w:rsid w:val="00BB60ED"/>
    <w:rsid w:val="00BC322E"/>
    <w:rsid w:val="00BD7235"/>
    <w:rsid w:val="00BE57BC"/>
    <w:rsid w:val="00BE6523"/>
    <w:rsid w:val="00BF3C5B"/>
    <w:rsid w:val="00BF48C0"/>
    <w:rsid w:val="00BF5DDE"/>
    <w:rsid w:val="00C04A37"/>
    <w:rsid w:val="00C064E0"/>
    <w:rsid w:val="00C070D3"/>
    <w:rsid w:val="00C22582"/>
    <w:rsid w:val="00C2620C"/>
    <w:rsid w:val="00C3107A"/>
    <w:rsid w:val="00C37C5F"/>
    <w:rsid w:val="00C43FC7"/>
    <w:rsid w:val="00C47F51"/>
    <w:rsid w:val="00C50E21"/>
    <w:rsid w:val="00C5334C"/>
    <w:rsid w:val="00C6565D"/>
    <w:rsid w:val="00C73EA1"/>
    <w:rsid w:val="00C75C1F"/>
    <w:rsid w:val="00C75E78"/>
    <w:rsid w:val="00C76C61"/>
    <w:rsid w:val="00C76D6D"/>
    <w:rsid w:val="00C81E17"/>
    <w:rsid w:val="00C83992"/>
    <w:rsid w:val="00C85EC1"/>
    <w:rsid w:val="00C87BA9"/>
    <w:rsid w:val="00C9357B"/>
    <w:rsid w:val="00C94FD4"/>
    <w:rsid w:val="00C961E1"/>
    <w:rsid w:val="00C97852"/>
    <w:rsid w:val="00CA0040"/>
    <w:rsid w:val="00CA1CF2"/>
    <w:rsid w:val="00CA2818"/>
    <w:rsid w:val="00CA2E10"/>
    <w:rsid w:val="00CA2E8B"/>
    <w:rsid w:val="00CB213E"/>
    <w:rsid w:val="00CC00C3"/>
    <w:rsid w:val="00CC1DD8"/>
    <w:rsid w:val="00CC2CA6"/>
    <w:rsid w:val="00CC3496"/>
    <w:rsid w:val="00CC6D1C"/>
    <w:rsid w:val="00CD0F12"/>
    <w:rsid w:val="00CD2D9B"/>
    <w:rsid w:val="00CD50F0"/>
    <w:rsid w:val="00CD76D3"/>
    <w:rsid w:val="00CD7B81"/>
    <w:rsid w:val="00CE24E7"/>
    <w:rsid w:val="00CE284E"/>
    <w:rsid w:val="00CE33AC"/>
    <w:rsid w:val="00CE43C5"/>
    <w:rsid w:val="00CF1065"/>
    <w:rsid w:val="00CF1480"/>
    <w:rsid w:val="00CF1688"/>
    <w:rsid w:val="00CF22E4"/>
    <w:rsid w:val="00CF37E8"/>
    <w:rsid w:val="00D00361"/>
    <w:rsid w:val="00D05AA3"/>
    <w:rsid w:val="00D11DAC"/>
    <w:rsid w:val="00D13E53"/>
    <w:rsid w:val="00D13FDC"/>
    <w:rsid w:val="00D204DF"/>
    <w:rsid w:val="00D20D77"/>
    <w:rsid w:val="00D342DF"/>
    <w:rsid w:val="00D41F16"/>
    <w:rsid w:val="00D42840"/>
    <w:rsid w:val="00D43831"/>
    <w:rsid w:val="00D45072"/>
    <w:rsid w:val="00D45CB2"/>
    <w:rsid w:val="00D461ED"/>
    <w:rsid w:val="00D463DE"/>
    <w:rsid w:val="00D4764B"/>
    <w:rsid w:val="00D47A53"/>
    <w:rsid w:val="00D51A67"/>
    <w:rsid w:val="00D52240"/>
    <w:rsid w:val="00D5667E"/>
    <w:rsid w:val="00D6357D"/>
    <w:rsid w:val="00D63D28"/>
    <w:rsid w:val="00D678C1"/>
    <w:rsid w:val="00D7015A"/>
    <w:rsid w:val="00D77BE3"/>
    <w:rsid w:val="00D81114"/>
    <w:rsid w:val="00D81144"/>
    <w:rsid w:val="00D86825"/>
    <w:rsid w:val="00D8713E"/>
    <w:rsid w:val="00D905C6"/>
    <w:rsid w:val="00D91CB7"/>
    <w:rsid w:val="00D91D42"/>
    <w:rsid w:val="00D92DD3"/>
    <w:rsid w:val="00D93418"/>
    <w:rsid w:val="00D93F62"/>
    <w:rsid w:val="00DA23C9"/>
    <w:rsid w:val="00DA2856"/>
    <w:rsid w:val="00DA4860"/>
    <w:rsid w:val="00DA685E"/>
    <w:rsid w:val="00DB2175"/>
    <w:rsid w:val="00DB48EB"/>
    <w:rsid w:val="00DB6827"/>
    <w:rsid w:val="00DC0EAE"/>
    <w:rsid w:val="00DC2210"/>
    <w:rsid w:val="00DD5546"/>
    <w:rsid w:val="00DD5AB1"/>
    <w:rsid w:val="00DD6167"/>
    <w:rsid w:val="00DE4A9A"/>
    <w:rsid w:val="00DF3745"/>
    <w:rsid w:val="00DF66FD"/>
    <w:rsid w:val="00DF75C0"/>
    <w:rsid w:val="00E05B85"/>
    <w:rsid w:val="00E06B3E"/>
    <w:rsid w:val="00E13A5F"/>
    <w:rsid w:val="00E13B81"/>
    <w:rsid w:val="00E16920"/>
    <w:rsid w:val="00E272D8"/>
    <w:rsid w:val="00E30532"/>
    <w:rsid w:val="00E3187E"/>
    <w:rsid w:val="00E320FE"/>
    <w:rsid w:val="00E3324F"/>
    <w:rsid w:val="00E42199"/>
    <w:rsid w:val="00E426E3"/>
    <w:rsid w:val="00E434B1"/>
    <w:rsid w:val="00E43F41"/>
    <w:rsid w:val="00E50525"/>
    <w:rsid w:val="00E5059B"/>
    <w:rsid w:val="00E64DFE"/>
    <w:rsid w:val="00E666CC"/>
    <w:rsid w:val="00E67ABB"/>
    <w:rsid w:val="00E81749"/>
    <w:rsid w:val="00E81E39"/>
    <w:rsid w:val="00E82227"/>
    <w:rsid w:val="00E826BC"/>
    <w:rsid w:val="00E84429"/>
    <w:rsid w:val="00E84860"/>
    <w:rsid w:val="00E85D45"/>
    <w:rsid w:val="00E90EA5"/>
    <w:rsid w:val="00E92861"/>
    <w:rsid w:val="00E9295F"/>
    <w:rsid w:val="00E944D9"/>
    <w:rsid w:val="00EA250E"/>
    <w:rsid w:val="00EA74F0"/>
    <w:rsid w:val="00EB0303"/>
    <w:rsid w:val="00EB3EDF"/>
    <w:rsid w:val="00EB410E"/>
    <w:rsid w:val="00EC3B22"/>
    <w:rsid w:val="00EC54C7"/>
    <w:rsid w:val="00ED1080"/>
    <w:rsid w:val="00ED33B9"/>
    <w:rsid w:val="00ED4AB1"/>
    <w:rsid w:val="00EE1C36"/>
    <w:rsid w:val="00EF2525"/>
    <w:rsid w:val="00EF7C69"/>
    <w:rsid w:val="00F033D3"/>
    <w:rsid w:val="00F037F5"/>
    <w:rsid w:val="00F135ED"/>
    <w:rsid w:val="00F143F2"/>
    <w:rsid w:val="00F20AB3"/>
    <w:rsid w:val="00F2443D"/>
    <w:rsid w:val="00F3081F"/>
    <w:rsid w:val="00F33577"/>
    <w:rsid w:val="00F35200"/>
    <w:rsid w:val="00F363EF"/>
    <w:rsid w:val="00F367DA"/>
    <w:rsid w:val="00F41B28"/>
    <w:rsid w:val="00F42320"/>
    <w:rsid w:val="00F42EA0"/>
    <w:rsid w:val="00F51071"/>
    <w:rsid w:val="00F54167"/>
    <w:rsid w:val="00F5488B"/>
    <w:rsid w:val="00F54D85"/>
    <w:rsid w:val="00F57107"/>
    <w:rsid w:val="00F6199F"/>
    <w:rsid w:val="00F63103"/>
    <w:rsid w:val="00F6603F"/>
    <w:rsid w:val="00F738CE"/>
    <w:rsid w:val="00F77844"/>
    <w:rsid w:val="00F77ECC"/>
    <w:rsid w:val="00F867D8"/>
    <w:rsid w:val="00F877E8"/>
    <w:rsid w:val="00F9207A"/>
    <w:rsid w:val="00F93634"/>
    <w:rsid w:val="00F97C0F"/>
    <w:rsid w:val="00FA48C2"/>
    <w:rsid w:val="00FA538C"/>
    <w:rsid w:val="00FA7F13"/>
    <w:rsid w:val="00FB7471"/>
    <w:rsid w:val="00FD0758"/>
    <w:rsid w:val="00FD19E6"/>
    <w:rsid w:val="00FD448F"/>
    <w:rsid w:val="00FD48A6"/>
    <w:rsid w:val="00FD58CE"/>
    <w:rsid w:val="00FD69C5"/>
    <w:rsid w:val="00FD7B49"/>
    <w:rsid w:val="00FE0F42"/>
    <w:rsid w:val="00FE7C03"/>
    <w:rsid w:val="00FF41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DF1BEB"/>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E08E3"/>
    <w:pPr>
      <w:spacing w:after="200" w:line="276" w:lineRule="auto"/>
    </w:pPr>
    <w:rPr>
      <w:rFonts w:eastAsiaTheme="minorHAnsi"/>
      <w:sz w:val="22"/>
      <w:szCs w:val="22"/>
    </w:rPr>
  </w:style>
  <w:style w:type="paragraph" w:styleId="Heading1">
    <w:name w:val="heading 1"/>
    <w:basedOn w:val="Normal"/>
    <w:next w:val="Normal"/>
    <w:link w:val="Heading1Char"/>
    <w:uiPriority w:val="9"/>
    <w:qFormat/>
    <w:rsid w:val="00734480"/>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221B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51A6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E08E3"/>
    <w:pPr>
      <w:ind w:left="720"/>
      <w:contextualSpacing/>
    </w:pPr>
  </w:style>
  <w:style w:type="character" w:customStyle="1" w:styleId="Heading1Char">
    <w:name w:val="Heading 1 Char"/>
    <w:basedOn w:val="DefaultParagraphFont"/>
    <w:link w:val="Heading1"/>
    <w:uiPriority w:val="9"/>
    <w:rsid w:val="00734480"/>
    <w:rPr>
      <w:rFonts w:asciiTheme="majorHAnsi" w:eastAsiaTheme="majorEastAsia" w:hAnsiTheme="majorHAnsi" w:cstheme="majorBidi"/>
      <w:b/>
      <w:bCs/>
      <w:color w:val="345A8A" w:themeColor="accent1" w:themeShade="B5"/>
      <w:sz w:val="32"/>
      <w:szCs w:val="32"/>
    </w:rPr>
  </w:style>
  <w:style w:type="paragraph" w:styleId="NormalWeb">
    <w:name w:val="Normal (Web)"/>
    <w:basedOn w:val="Normal"/>
    <w:uiPriority w:val="99"/>
    <w:semiHidden/>
    <w:unhideWhenUsed/>
    <w:rsid w:val="00603928"/>
    <w:pPr>
      <w:spacing w:before="100" w:beforeAutospacing="1" w:after="100" w:afterAutospacing="1" w:line="240" w:lineRule="auto"/>
    </w:pPr>
    <w:rPr>
      <w:rFonts w:ascii="Times" w:eastAsiaTheme="minorEastAsia" w:hAnsi="Times" w:cs="Times New Roman"/>
      <w:sz w:val="20"/>
      <w:szCs w:val="20"/>
    </w:rPr>
  </w:style>
  <w:style w:type="paragraph" w:styleId="BalloonText">
    <w:name w:val="Balloon Text"/>
    <w:basedOn w:val="Normal"/>
    <w:link w:val="BalloonTextChar"/>
    <w:uiPriority w:val="99"/>
    <w:semiHidden/>
    <w:unhideWhenUsed/>
    <w:rsid w:val="0060392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03928"/>
    <w:rPr>
      <w:rFonts w:ascii="Lucida Grande" w:eastAsiaTheme="minorHAnsi" w:hAnsi="Lucida Grande" w:cs="Lucida Grande"/>
      <w:sz w:val="18"/>
      <w:szCs w:val="18"/>
    </w:rPr>
  </w:style>
  <w:style w:type="paragraph" w:styleId="Caption">
    <w:name w:val="caption"/>
    <w:basedOn w:val="Normal"/>
    <w:next w:val="Normal"/>
    <w:uiPriority w:val="35"/>
    <w:unhideWhenUsed/>
    <w:qFormat/>
    <w:rsid w:val="00603928"/>
    <w:pPr>
      <w:spacing w:line="240" w:lineRule="auto"/>
    </w:pPr>
    <w:rPr>
      <w:b/>
      <w:bCs/>
      <w:color w:val="4F81BD" w:themeColor="accent1"/>
      <w:sz w:val="18"/>
      <w:szCs w:val="18"/>
    </w:rPr>
  </w:style>
  <w:style w:type="paragraph" w:styleId="Subtitle">
    <w:name w:val="Subtitle"/>
    <w:basedOn w:val="Normal"/>
    <w:next w:val="Normal"/>
    <w:link w:val="SubtitleChar"/>
    <w:uiPriority w:val="11"/>
    <w:qFormat/>
    <w:rsid w:val="009221BD"/>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9221BD"/>
    <w:rPr>
      <w:rFonts w:asciiTheme="majorHAnsi" w:eastAsiaTheme="majorEastAsia" w:hAnsiTheme="majorHAnsi" w:cstheme="majorBidi"/>
      <w:i/>
      <w:iCs/>
      <w:color w:val="4F81BD" w:themeColor="accent1"/>
      <w:spacing w:val="15"/>
    </w:rPr>
  </w:style>
  <w:style w:type="character" w:customStyle="1" w:styleId="Heading2Char">
    <w:name w:val="Heading 2 Char"/>
    <w:basedOn w:val="DefaultParagraphFont"/>
    <w:link w:val="Heading2"/>
    <w:uiPriority w:val="9"/>
    <w:rsid w:val="009221BD"/>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B24B3B"/>
    <w:pPr>
      <w:tabs>
        <w:tab w:val="center" w:pos="4320"/>
        <w:tab w:val="right" w:pos="8640"/>
      </w:tabs>
      <w:spacing w:after="0" w:line="240" w:lineRule="auto"/>
    </w:pPr>
  </w:style>
  <w:style w:type="character" w:customStyle="1" w:styleId="HeaderChar">
    <w:name w:val="Header Char"/>
    <w:basedOn w:val="DefaultParagraphFont"/>
    <w:link w:val="Header"/>
    <w:uiPriority w:val="99"/>
    <w:rsid w:val="00B24B3B"/>
    <w:rPr>
      <w:rFonts w:eastAsiaTheme="minorHAnsi"/>
      <w:sz w:val="22"/>
      <w:szCs w:val="22"/>
    </w:rPr>
  </w:style>
  <w:style w:type="paragraph" w:styleId="Footer">
    <w:name w:val="footer"/>
    <w:basedOn w:val="Normal"/>
    <w:link w:val="FooterChar"/>
    <w:uiPriority w:val="99"/>
    <w:unhideWhenUsed/>
    <w:rsid w:val="00B24B3B"/>
    <w:pPr>
      <w:tabs>
        <w:tab w:val="center" w:pos="4320"/>
        <w:tab w:val="right" w:pos="8640"/>
      </w:tabs>
      <w:spacing w:after="0" w:line="240" w:lineRule="auto"/>
    </w:pPr>
  </w:style>
  <w:style w:type="character" w:customStyle="1" w:styleId="FooterChar">
    <w:name w:val="Footer Char"/>
    <w:basedOn w:val="DefaultParagraphFont"/>
    <w:link w:val="Footer"/>
    <w:uiPriority w:val="99"/>
    <w:rsid w:val="00B24B3B"/>
    <w:rPr>
      <w:rFonts w:eastAsiaTheme="minorHAnsi"/>
      <w:sz w:val="22"/>
      <w:szCs w:val="22"/>
    </w:rPr>
  </w:style>
  <w:style w:type="paragraph" w:styleId="FootnoteText">
    <w:name w:val="footnote text"/>
    <w:basedOn w:val="Normal"/>
    <w:link w:val="FootnoteTextChar"/>
    <w:uiPriority w:val="99"/>
    <w:unhideWhenUsed/>
    <w:rsid w:val="004B40F3"/>
    <w:pPr>
      <w:spacing w:after="0" w:line="240" w:lineRule="auto"/>
    </w:pPr>
    <w:rPr>
      <w:sz w:val="24"/>
      <w:szCs w:val="24"/>
    </w:rPr>
  </w:style>
  <w:style w:type="character" w:customStyle="1" w:styleId="FootnoteTextChar">
    <w:name w:val="Footnote Text Char"/>
    <w:basedOn w:val="DefaultParagraphFont"/>
    <w:link w:val="FootnoteText"/>
    <w:uiPriority w:val="99"/>
    <w:rsid w:val="004B40F3"/>
    <w:rPr>
      <w:rFonts w:eastAsiaTheme="minorHAnsi"/>
    </w:rPr>
  </w:style>
  <w:style w:type="character" w:styleId="FootnoteReference">
    <w:name w:val="footnote reference"/>
    <w:basedOn w:val="DefaultParagraphFont"/>
    <w:uiPriority w:val="99"/>
    <w:unhideWhenUsed/>
    <w:rsid w:val="004B40F3"/>
    <w:rPr>
      <w:vertAlign w:val="superscript"/>
    </w:rPr>
  </w:style>
  <w:style w:type="table" w:styleId="LightShading">
    <w:name w:val="Light Shading"/>
    <w:basedOn w:val="TableNormal"/>
    <w:uiPriority w:val="60"/>
    <w:rsid w:val="00A91920"/>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48602A"/>
    <w:rPr>
      <w:sz w:val="16"/>
      <w:szCs w:val="16"/>
    </w:rPr>
  </w:style>
  <w:style w:type="paragraph" w:styleId="CommentText">
    <w:name w:val="annotation text"/>
    <w:basedOn w:val="Normal"/>
    <w:link w:val="CommentTextChar"/>
    <w:uiPriority w:val="99"/>
    <w:semiHidden/>
    <w:unhideWhenUsed/>
    <w:rsid w:val="0048602A"/>
    <w:pPr>
      <w:spacing w:line="240" w:lineRule="auto"/>
    </w:pPr>
    <w:rPr>
      <w:sz w:val="20"/>
      <w:szCs w:val="20"/>
    </w:rPr>
  </w:style>
  <w:style w:type="character" w:customStyle="1" w:styleId="CommentTextChar">
    <w:name w:val="Comment Text Char"/>
    <w:basedOn w:val="DefaultParagraphFont"/>
    <w:link w:val="CommentText"/>
    <w:uiPriority w:val="99"/>
    <w:semiHidden/>
    <w:rsid w:val="0048602A"/>
    <w:rPr>
      <w:rFonts w:eastAsiaTheme="minorHAnsi"/>
      <w:sz w:val="20"/>
      <w:szCs w:val="20"/>
    </w:rPr>
  </w:style>
  <w:style w:type="paragraph" w:styleId="CommentSubject">
    <w:name w:val="annotation subject"/>
    <w:basedOn w:val="CommentText"/>
    <w:next w:val="CommentText"/>
    <w:link w:val="CommentSubjectChar"/>
    <w:uiPriority w:val="99"/>
    <w:semiHidden/>
    <w:unhideWhenUsed/>
    <w:rsid w:val="0048602A"/>
    <w:rPr>
      <w:b/>
      <w:bCs/>
    </w:rPr>
  </w:style>
  <w:style w:type="character" w:customStyle="1" w:styleId="CommentSubjectChar">
    <w:name w:val="Comment Subject Char"/>
    <w:basedOn w:val="CommentTextChar"/>
    <w:link w:val="CommentSubject"/>
    <w:uiPriority w:val="99"/>
    <w:semiHidden/>
    <w:rsid w:val="0048602A"/>
    <w:rPr>
      <w:rFonts w:eastAsiaTheme="minorHAnsi"/>
      <w:b/>
      <w:bCs/>
      <w:sz w:val="20"/>
      <w:szCs w:val="20"/>
    </w:rPr>
  </w:style>
  <w:style w:type="character" w:customStyle="1" w:styleId="Heading3Char">
    <w:name w:val="Heading 3 Char"/>
    <w:basedOn w:val="DefaultParagraphFont"/>
    <w:link w:val="Heading3"/>
    <w:uiPriority w:val="9"/>
    <w:rsid w:val="00D51A67"/>
    <w:rPr>
      <w:rFonts w:asciiTheme="majorHAnsi" w:eastAsiaTheme="majorEastAsia" w:hAnsiTheme="majorHAnsi" w:cstheme="majorBidi"/>
      <w:b/>
      <w:bCs/>
      <w:color w:val="4F81BD" w:themeColor="accent1"/>
      <w:sz w:val="22"/>
      <w:szCs w:val="22"/>
    </w:rPr>
  </w:style>
  <w:style w:type="table" w:customStyle="1" w:styleId="GridTable3-Accent31">
    <w:name w:val="Grid Table 3 - Accent 31"/>
    <w:basedOn w:val="TableNormal"/>
    <w:uiPriority w:val="48"/>
    <w:rsid w:val="003B2F1D"/>
    <w:rPr>
      <w:rFonts w:eastAsiaTheme="minorHAnsi"/>
    </w:rPr>
    <w:tblPr>
      <w:tblStyleRowBandSize w:val="1"/>
      <w:tblStyleColBandSize w:val="1"/>
      <w:tblInd w:w="0" w:type="dxa"/>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customStyle="1" w:styleId="PlainTable31">
    <w:name w:val="Plain Table 31"/>
    <w:basedOn w:val="TableNormal"/>
    <w:uiPriority w:val="43"/>
    <w:rsid w:val="003B2F1D"/>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3B2F1D"/>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145510"/>
    <w:rPr>
      <w:rFonts w:eastAsiaTheme="minorHAnsi"/>
      <w:sz w:val="22"/>
      <w:szCs w:val="22"/>
    </w:rPr>
  </w:style>
  <w:style w:type="character" w:styleId="PlaceholderText">
    <w:name w:val="Placeholder Text"/>
    <w:basedOn w:val="DefaultParagraphFont"/>
    <w:uiPriority w:val="99"/>
    <w:semiHidden/>
    <w:rsid w:val="000B745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8619044">
      <w:bodyDiv w:val="1"/>
      <w:marLeft w:val="0"/>
      <w:marRight w:val="0"/>
      <w:marTop w:val="0"/>
      <w:marBottom w:val="0"/>
      <w:divBdr>
        <w:top w:val="none" w:sz="0" w:space="0" w:color="auto"/>
        <w:left w:val="none" w:sz="0" w:space="0" w:color="auto"/>
        <w:bottom w:val="none" w:sz="0" w:space="0" w:color="auto"/>
        <w:right w:val="none" w:sz="0" w:space="0" w:color="auto"/>
      </w:divBdr>
      <w:divsChild>
        <w:div w:id="1086266974">
          <w:marLeft w:val="0"/>
          <w:marRight w:val="0"/>
          <w:marTop w:val="0"/>
          <w:marBottom w:val="0"/>
          <w:divBdr>
            <w:top w:val="none" w:sz="0" w:space="0" w:color="auto"/>
            <w:left w:val="none" w:sz="0" w:space="0" w:color="auto"/>
            <w:bottom w:val="none" w:sz="0" w:space="0" w:color="auto"/>
            <w:right w:val="none" w:sz="0" w:space="0" w:color="auto"/>
          </w:divBdr>
          <w:divsChild>
            <w:div w:id="300621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4282696">
      <w:bodyDiv w:val="1"/>
      <w:marLeft w:val="0"/>
      <w:marRight w:val="0"/>
      <w:marTop w:val="0"/>
      <w:marBottom w:val="0"/>
      <w:divBdr>
        <w:top w:val="none" w:sz="0" w:space="0" w:color="auto"/>
        <w:left w:val="none" w:sz="0" w:space="0" w:color="auto"/>
        <w:bottom w:val="none" w:sz="0" w:space="0" w:color="auto"/>
        <w:right w:val="none" w:sz="0" w:space="0" w:color="auto"/>
      </w:divBdr>
      <w:divsChild>
        <w:div w:id="1054887371">
          <w:marLeft w:val="0"/>
          <w:marRight w:val="0"/>
          <w:marTop w:val="0"/>
          <w:marBottom w:val="0"/>
          <w:divBdr>
            <w:top w:val="none" w:sz="0" w:space="0" w:color="auto"/>
            <w:left w:val="none" w:sz="0" w:space="0" w:color="auto"/>
            <w:bottom w:val="none" w:sz="0" w:space="0" w:color="auto"/>
            <w:right w:val="none" w:sz="0" w:space="0" w:color="auto"/>
          </w:divBdr>
          <w:divsChild>
            <w:div w:id="2028601877">
              <w:marLeft w:val="0"/>
              <w:marRight w:val="0"/>
              <w:marTop w:val="0"/>
              <w:marBottom w:val="0"/>
              <w:divBdr>
                <w:top w:val="none" w:sz="0" w:space="0" w:color="auto"/>
                <w:left w:val="none" w:sz="0" w:space="0" w:color="auto"/>
                <w:bottom w:val="none" w:sz="0" w:space="0" w:color="auto"/>
                <w:right w:val="none" w:sz="0" w:space="0" w:color="auto"/>
              </w:divBdr>
            </w:div>
            <w:div w:id="1557156696">
              <w:marLeft w:val="0"/>
              <w:marRight w:val="0"/>
              <w:marTop w:val="0"/>
              <w:marBottom w:val="0"/>
              <w:divBdr>
                <w:top w:val="none" w:sz="0" w:space="0" w:color="auto"/>
                <w:left w:val="none" w:sz="0" w:space="0" w:color="auto"/>
                <w:bottom w:val="none" w:sz="0" w:space="0" w:color="auto"/>
                <w:right w:val="none" w:sz="0" w:space="0" w:color="auto"/>
              </w:divBdr>
            </w:div>
            <w:div w:id="1816678412">
              <w:marLeft w:val="0"/>
              <w:marRight w:val="0"/>
              <w:marTop w:val="0"/>
              <w:marBottom w:val="0"/>
              <w:divBdr>
                <w:top w:val="none" w:sz="0" w:space="0" w:color="auto"/>
                <w:left w:val="none" w:sz="0" w:space="0" w:color="auto"/>
                <w:bottom w:val="none" w:sz="0" w:space="0" w:color="auto"/>
                <w:right w:val="none" w:sz="0" w:space="0" w:color="auto"/>
              </w:divBdr>
            </w:div>
            <w:div w:id="2079011172">
              <w:marLeft w:val="0"/>
              <w:marRight w:val="0"/>
              <w:marTop w:val="0"/>
              <w:marBottom w:val="0"/>
              <w:divBdr>
                <w:top w:val="none" w:sz="0" w:space="0" w:color="auto"/>
                <w:left w:val="none" w:sz="0" w:space="0" w:color="auto"/>
                <w:bottom w:val="none" w:sz="0" w:space="0" w:color="auto"/>
                <w:right w:val="none" w:sz="0" w:space="0" w:color="auto"/>
              </w:divBdr>
            </w:div>
            <w:div w:id="1301880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375098">
      <w:bodyDiv w:val="1"/>
      <w:marLeft w:val="0"/>
      <w:marRight w:val="0"/>
      <w:marTop w:val="0"/>
      <w:marBottom w:val="0"/>
      <w:divBdr>
        <w:top w:val="none" w:sz="0" w:space="0" w:color="auto"/>
        <w:left w:val="none" w:sz="0" w:space="0" w:color="auto"/>
        <w:bottom w:val="none" w:sz="0" w:space="0" w:color="auto"/>
        <w:right w:val="none" w:sz="0" w:space="0" w:color="auto"/>
      </w:divBdr>
    </w:div>
    <w:div w:id="1373722991">
      <w:bodyDiv w:val="1"/>
      <w:marLeft w:val="0"/>
      <w:marRight w:val="0"/>
      <w:marTop w:val="0"/>
      <w:marBottom w:val="0"/>
      <w:divBdr>
        <w:top w:val="none" w:sz="0" w:space="0" w:color="auto"/>
        <w:left w:val="none" w:sz="0" w:space="0" w:color="auto"/>
        <w:bottom w:val="none" w:sz="0" w:space="0" w:color="auto"/>
        <w:right w:val="none" w:sz="0" w:space="0" w:color="auto"/>
      </w:divBdr>
    </w:div>
    <w:div w:id="1542015346">
      <w:bodyDiv w:val="1"/>
      <w:marLeft w:val="0"/>
      <w:marRight w:val="0"/>
      <w:marTop w:val="0"/>
      <w:marBottom w:val="0"/>
      <w:divBdr>
        <w:top w:val="none" w:sz="0" w:space="0" w:color="auto"/>
        <w:left w:val="none" w:sz="0" w:space="0" w:color="auto"/>
        <w:bottom w:val="none" w:sz="0" w:space="0" w:color="auto"/>
        <w:right w:val="none" w:sz="0" w:space="0" w:color="auto"/>
      </w:divBdr>
      <w:divsChild>
        <w:div w:id="1650792105">
          <w:marLeft w:val="0"/>
          <w:marRight w:val="0"/>
          <w:marTop w:val="0"/>
          <w:marBottom w:val="0"/>
          <w:divBdr>
            <w:top w:val="none" w:sz="0" w:space="0" w:color="auto"/>
            <w:left w:val="none" w:sz="0" w:space="0" w:color="auto"/>
            <w:bottom w:val="none" w:sz="0" w:space="0" w:color="auto"/>
            <w:right w:val="none" w:sz="0" w:space="0" w:color="auto"/>
          </w:divBdr>
          <w:divsChild>
            <w:div w:id="439377418">
              <w:marLeft w:val="0"/>
              <w:marRight w:val="0"/>
              <w:marTop w:val="0"/>
              <w:marBottom w:val="0"/>
              <w:divBdr>
                <w:top w:val="none" w:sz="0" w:space="0" w:color="auto"/>
                <w:left w:val="none" w:sz="0" w:space="0" w:color="auto"/>
                <w:bottom w:val="none" w:sz="0" w:space="0" w:color="auto"/>
                <w:right w:val="none" w:sz="0" w:space="0" w:color="auto"/>
              </w:divBdr>
            </w:div>
            <w:div w:id="1144270998">
              <w:marLeft w:val="0"/>
              <w:marRight w:val="0"/>
              <w:marTop w:val="0"/>
              <w:marBottom w:val="0"/>
              <w:divBdr>
                <w:top w:val="none" w:sz="0" w:space="0" w:color="auto"/>
                <w:left w:val="none" w:sz="0" w:space="0" w:color="auto"/>
                <w:bottom w:val="none" w:sz="0" w:space="0" w:color="auto"/>
                <w:right w:val="none" w:sz="0" w:space="0" w:color="auto"/>
              </w:divBdr>
            </w:div>
            <w:div w:id="155612288">
              <w:marLeft w:val="0"/>
              <w:marRight w:val="0"/>
              <w:marTop w:val="0"/>
              <w:marBottom w:val="0"/>
              <w:divBdr>
                <w:top w:val="none" w:sz="0" w:space="0" w:color="auto"/>
                <w:left w:val="none" w:sz="0" w:space="0" w:color="auto"/>
                <w:bottom w:val="none" w:sz="0" w:space="0" w:color="auto"/>
                <w:right w:val="none" w:sz="0" w:space="0" w:color="auto"/>
              </w:divBdr>
            </w:div>
            <w:div w:id="93717241">
              <w:marLeft w:val="0"/>
              <w:marRight w:val="0"/>
              <w:marTop w:val="0"/>
              <w:marBottom w:val="0"/>
              <w:divBdr>
                <w:top w:val="none" w:sz="0" w:space="0" w:color="auto"/>
                <w:left w:val="none" w:sz="0" w:space="0" w:color="auto"/>
                <w:bottom w:val="none" w:sz="0" w:space="0" w:color="auto"/>
                <w:right w:val="none" w:sz="0" w:space="0" w:color="auto"/>
              </w:divBdr>
            </w:div>
            <w:div w:id="249704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5690282">
      <w:bodyDiv w:val="1"/>
      <w:marLeft w:val="0"/>
      <w:marRight w:val="0"/>
      <w:marTop w:val="0"/>
      <w:marBottom w:val="0"/>
      <w:divBdr>
        <w:top w:val="none" w:sz="0" w:space="0" w:color="auto"/>
        <w:left w:val="none" w:sz="0" w:space="0" w:color="auto"/>
        <w:bottom w:val="none" w:sz="0" w:space="0" w:color="auto"/>
        <w:right w:val="none" w:sz="0" w:space="0" w:color="auto"/>
      </w:divBdr>
      <w:divsChild>
        <w:div w:id="1448506075">
          <w:marLeft w:val="0"/>
          <w:marRight w:val="0"/>
          <w:marTop w:val="0"/>
          <w:marBottom w:val="0"/>
          <w:divBdr>
            <w:top w:val="none" w:sz="0" w:space="0" w:color="auto"/>
            <w:left w:val="none" w:sz="0" w:space="0" w:color="auto"/>
            <w:bottom w:val="none" w:sz="0" w:space="0" w:color="auto"/>
            <w:right w:val="none" w:sz="0" w:space="0" w:color="auto"/>
          </w:divBdr>
          <w:divsChild>
            <w:div w:id="1823279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chart" Target="charts/chart2.xml"/><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chart" Target="charts/chart3.xml"/><Relationship Id="rId16" Type="http://schemas.openxmlformats.org/officeDocument/2006/relationships/header" Target="header1.xml"/><Relationship Id="rId17" Type="http://schemas.openxmlformats.org/officeDocument/2006/relationships/fontTable" Target="fontTable.xml"/><Relationship Id="rId18" Type="http://schemas.openxmlformats.org/officeDocument/2006/relationships/theme" Target="theme/theme1.xml"/><Relationship Id="rId19"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hart" Target="charts/chart1.xml"/><Relationship Id="rId9" Type="http://schemas.openxmlformats.org/officeDocument/2006/relationships/chart" Target="charts/chart10.xml"/><Relationship Id="rId10"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Users\abadgett\Desktop\WtE\Supply%20Curves\POTW%20CapEx\Python%20Cost%20Modeling\POTW_Figs.xlsx" TargetMode="External"/></Relationships>
</file>

<file path=word/charts/_rels/chart10.xml.rels><?xml version="1.0" encoding="UTF-8" standalone="yes"?>
<Relationships xmlns="http://schemas.openxmlformats.org/package/2006/relationships"><Relationship Id="rId1" Type="http://schemas.microsoft.com/office/2011/relationships/chartStyle" Target="style10.xml"/><Relationship Id="rId2" Type="http://schemas.microsoft.com/office/2011/relationships/chartColorStyle" Target="colors10.xml"/><Relationship Id="rId3" Type="http://schemas.openxmlformats.org/officeDocument/2006/relationships/oleObject" Target="file:////Users\abadgett\Desktop\WtE\Supply%20Curves\POTW%20CapEx\Python%20Cost%20Modeling\POTW_Figs.xlsx" TargetMode="External"/></Relationships>
</file>

<file path=word/charts/_rels/chart2.xml.rels><?xml version="1.0" encoding="UTF-8" standalone="yes"?>
<Relationships xmlns="http://schemas.openxmlformats.org/package/2006/relationships"><Relationship Id="rId1" Type="http://schemas.microsoft.com/office/2011/relationships/chartStyle" Target="style2.xml"/><Relationship Id="rId2" Type="http://schemas.microsoft.com/office/2011/relationships/chartColorStyle" Target="colors2.xml"/><Relationship Id="rId3" Type="http://schemas.openxmlformats.org/officeDocument/2006/relationships/oleObject" Target="file:////Users/abadgett/Desktop/WtE/Supply%20Curves/POTW%20CapEx/Python%20Cost%20Modeling/POTW_Figs.xlsx" TargetMode="External"/></Relationships>
</file>

<file path=word/charts/_rels/chart3.xml.rels><?xml version="1.0" encoding="UTF-8" standalone="yes"?>
<Relationships xmlns="http://schemas.openxmlformats.org/package/2006/relationships"><Relationship Id="rId1" Type="http://schemas.microsoft.com/office/2011/relationships/chartStyle" Target="style3.xml"/><Relationship Id="rId2" Type="http://schemas.microsoft.com/office/2011/relationships/chartColorStyle" Target="colors3.xml"/><Relationship Id="rId3" Type="http://schemas.openxmlformats.org/officeDocument/2006/relationships/oleObject" Target="file:////Users/abadgett/Desktop/WtE/Supply%20Curves/POTW%20CapEx/Python%20Cost%20Modeling/POTW_Fig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1448046606115"/>
          <c:y val="0.119487377865405"/>
          <c:w val="0.82194214529154"/>
          <c:h val="0.791114716048766"/>
        </c:manualLayout>
      </c:layout>
      <c:scatterChart>
        <c:scatterStyle val="smoothMarker"/>
        <c:varyColors val="0"/>
        <c:ser>
          <c:idx val="1"/>
          <c:order val="0"/>
          <c:tx>
            <c:v>POTWs Treating&gt;10 MGD</c:v>
          </c:tx>
          <c:spPr>
            <a:ln w="19050" cap="rnd">
              <a:solidFill>
                <a:schemeClr val="accent2"/>
              </a:solidFill>
              <a:round/>
            </a:ln>
            <a:effectLst/>
          </c:spPr>
          <c:marker>
            <c:symbol val="none"/>
          </c:marker>
          <c:xVal>
            <c:numRef>
              <c:f>'10'!$H$1:$H$557</c:f>
              <c:numCache>
                <c:formatCode>General</c:formatCode>
                <c:ptCount val="557"/>
                <c:pt idx="0">
                  <c:v>4214.65601265796</c:v>
                </c:pt>
                <c:pt idx="1">
                  <c:v>10108.2691071349</c:v>
                </c:pt>
                <c:pt idx="2">
                  <c:v>22152.4375563383</c:v>
                </c:pt>
                <c:pt idx="3">
                  <c:v>26448.19096988756</c:v>
                </c:pt>
                <c:pt idx="4">
                  <c:v>30743.94438343691</c:v>
                </c:pt>
                <c:pt idx="5">
                  <c:v>39937.65963299561</c:v>
                </c:pt>
                <c:pt idx="6">
                  <c:v>44594.73810002098</c:v>
                </c:pt>
                <c:pt idx="7">
                  <c:v>129706.861807726</c:v>
                </c:pt>
                <c:pt idx="8">
                  <c:v>146167.2253549708</c:v>
                </c:pt>
                <c:pt idx="9">
                  <c:v>154718.5849539053</c:v>
                </c:pt>
                <c:pt idx="10">
                  <c:v>160580.080265851</c:v>
                </c:pt>
                <c:pt idx="11">
                  <c:v>166200.6922088126</c:v>
                </c:pt>
                <c:pt idx="12">
                  <c:v>170654.6257013281</c:v>
                </c:pt>
                <c:pt idx="13">
                  <c:v>176114.6487316337</c:v>
                </c:pt>
                <c:pt idx="14">
                  <c:v>200202.9856300407</c:v>
                </c:pt>
                <c:pt idx="15">
                  <c:v>217867.766022206</c:v>
                </c:pt>
                <c:pt idx="16">
                  <c:v>224090.5863876277</c:v>
                </c:pt>
                <c:pt idx="17">
                  <c:v>229269.5788207852</c:v>
                </c:pt>
                <c:pt idx="18">
                  <c:v>239386.6803181162</c:v>
                </c:pt>
                <c:pt idx="19">
                  <c:v>283548.6312985291</c:v>
                </c:pt>
                <c:pt idx="20">
                  <c:v>311651.6910133373</c:v>
                </c:pt>
                <c:pt idx="21">
                  <c:v>316589.8000775108</c:v>
                </c:pt>
                <c:pt idx="22">
                  <c:v>329155.8824928464</c:v>
                </c:pt>
                <c:pt idx="23">
                  <c:v>337185.3281256479</c:v>
                </c:pt>
                <c:pt idx="24">
                  <c:v>355251.5807994541</c:v>
                </c:pt>
                <c:pt idx="25">
                  <c:v>366492.8046853773</c:v>
                </c:pt>
                <c:pt idx="26">
                  <c:v>375497.8279625652</c:v>
                </c:pt>
                <c:pt idx="27">
                  <c:v>390272.0079269214</c:v>
                </c:pt>
                <c:pt idx="28">
                  <c:v>404183.0224857515</c:v>
                </c:pt>
                <c:pt idx="29">
                  <c:v>411008.0512736335</c:v>
                </c:pt>
                <c:pt idx="30">
                  <c:v>422269.3487736379</c:v>
                </c:pt>
                <c:pt idx="31">
                  <c:v>427962.2257272956</c:v>
                </c:pt>
                <c:pt idx="32">
                  <c:v>436312.8491854101</c:v>
                </c:pt>
                <c:pt idx="33">
                  <c:v>441929.4464055553</c:v>
                </c:pt>
                <c:pt idx="34">
                  <c:v>450031.1570490528</c:v>
                </c:pt>
                <c:pt idx="35">
                  <c:v>463641.0673966528</c:v>
                </c:pt>
                <c:pt idx="36">
                  <c:v>476046.5608993325</c:v>
                </c:pt>
                <c:pt idx="37">
                  <c:v>480209.8284599405</c:v>
                </c:pt>
                <c:pt idx="38">
                  <c:v>485027.495839622</c:v>
                </c:pt>
                <c:pt idx="39">
                  <c:v>492253.996909144</c:v>
                </c:pt>
                <c:pt idx="40">
                  <c:v>516342.3338075512</c:v>
                </c:pt>
                <c:pt idx="41">
                  <c:v>546452.7549305587</c:v>
                </c:pt>
                <c:pt idx="42">
                  <c:v>553277.7837184413</c:v>
                </c:pt>
                <c:pt idx="43">
                  <c:v>559721.4138387657</c:v>
                </c:pt>
                <c:pt idx="44">
                  <c:v>565743.4980633673</c:v>
                </c:pt>
                <c:pt idx="45">
                  <c:v>571163.3738655091</c:v>
                </c:pt>
                <c:pt idx="46">
                  <c:v>583689.3090526806</c:v>
                </c:pt>
                <c:pt idx="47">
                  <c:v>589309.9209956424</c:v>
                </c:pt>
                <c:pt idx="48">
                  <c:v>596536.4220651643</c:v>
                </c:pt>
                <c:pt idx="49">
                  <c:v>607777.6459510877</c:v>
                </c:pt>
                <c:pt idx="50">
                  <c:v>614602.6747389674</c:v>
                </c:pt>
                <c:pt idx="51">
                  <c:v>622632.1203717719</c:v>
                </c:pt>
                <c:pt idx="52">
                  <c:v>626988.0946275672</c:v>
                </c:pt>
                <c:pt idx="53">
                  <c:v>641609.7151249003</c:v>
                </c:pt>
                <c:pt idx="54">
                  <c:v>664895.1074600271</c:v>
                </c:pt>
                <c:pt idx="55">
                  <c:v>678183.839982315</c:v>
                </c:pt>
                <c:pt idx="56">
                  <c:v>683402.9796436365</c:v>
                </c:pt>
                <c:pt idx="57">
                  <c:v>688433.4273325872</c:v>
                </c:pt>
                <c:pt idx="58">
                  <c:v>702284.2210491712</c:v>
                </c:pt>
                <c:pt idx="59">
                  <c:v>740825.560086623</c:v>
                </c:pt>
                <c:pt idx="60">
                  <c:v>754475.6176623865</c:v>
                </c:pt>
                <c:pt idx="61">
                  <c:v>760260.8332408204</c:v>
                </c:pt>
                <c:pt idx="62">
                  <c:v>765732.9004395753</c:v>
                </c:pt>
                <c:pt idx="63">
                  <c:v>770550.5678192567</c:v>
                </c:pt>
                <c:pt idx="64">
                  <c:v>786609.4590848614</c:v>
                </c:pt>
                <c:pt idx="65">
                  <c:v>795100.9993138313</c:v>
                </c:pt>
                <c:pt idx="66">
                  <c:v>802563.9675572395</c:v>
                </c:pt>
                <c:pt idx="67">
                  <c:v>858328.467477052</c:v>
                </c:pt>
                <c:pt idx="68">
                  <c:v>862620.2061677849</c:v>
                </c:pt>
                <c:pt idx="69">
                  <c:v>868829.376475631</c:v>
                </c:pt>
                <c:pt idx="70">
                  <c:v>876483.846997382</c:v>
                </c:pt>
                <c:pt idx="71">
                  <c:v>887713.0267148556</c:v>
                </c:pt>
                <c:pt idx="72">
                  <c:v>919353.0572309134</c:v>
                </c:pt>
                <c:pt idx="73">
                  <c:v>969016.7843589211</c:v>
                </c:pt>
                <c:pt idx="74">
                  <c:v>975520.6353214923</c:v>
                </c:pt>
                <c:pt idx="75">
                  <c:v>988568.4844747961</c:v>
                </c:pt>
                <c:pt idx="76">
                  <c:v>1.00971001482596E6</c:v>
                </c:pt>
                <c:pt idx="77">
                  <c:v>1.0152262439757E6</c:v>
                </c:pt>
                <c:pt idx="78">
                  <c:v>1.02356883798818E6</c:v>
                </c:pt>
                <c:pt idx="79">
                  <c:v>1.02872775680726E6</c:v>
                </c:pt>
                <c:pt idx="80">
                  <c:v>1.03329249664951E6</c:v>
                </c:pt>
                <c:pt idx="81">
                  <c:v>1.046377682725E6</c:v>
                </c:pt>
                <c:pt idx="82">
                  <c:v>1.0531192052783E6</c:v>
                </c:pt>
                <c:pt idx="83">
                  <c:v>1.05842265411877E6</c:v>
                </c:pt>
                <c:pt idx="84">
                  <c:v>1.06324433622127E6</c:v>
                </c:pt>
                <c:pt idx="85">
                  <c:v>1.0697401577382E6</c:v>
                </c:pt>
                <c:pt idx="86">
                  <c:v>1.1307639445475E6</c:v>
                </c:pt>
                <c:pt idx="87">
                  <c:v>1.1420975070582E6</c:v>
                </c:pt>
                <c:pt idx="88">
                  <c:v>1.14932400812772E6</c:v>
                </c:pt>
                <c:pt idx="89">
                  <c:v>1.1609667042953E6</c:v>
                </c:pt>
                <c:pt idx="90">
                  <c:v>1.1689961499281E6</c:v>
                </c:pt>
                <c:pt idx="91">
                  <c:v>1.17959501816339E6</c:v>
                </c:pt>
                <c:pt idx="92">
                  <c:v>1.18441268554307E6</c:v>
                </c:pt>
                <c:pt idx="93">
                  <c:v>1.19163918661259E6</c:v>
                </c:pt>
                <c:pt idx="94">
                  <c:v>1.19725979855555E6</c:v>
                </c:pt>
                <c:pt idx="95">
                  <c:v>1.20261543879263E6</c:v>
                </c:pt>
                <c:pt idx="96">
                  <c:v>1.21188944849852E6</c:v>
                </c:pt>
                <c:pt idx="97">
                  <c:v>1.21630564359656E6</c:v>
                </c:pt>
                <c:pt idx="98">
                  <c:v>1.22088242760726E6</c:v>
                </c:pt>
                <c:pt idx="99">
                  <c:v>1.23490786176636E6</c:v>
                </c:pt>
                <c:pt idx="100">
                  <c:v>1.24197377392322E6</c:v>
                </c:pt>
                <c:pt idx="101">
                  <c:v>1.27886907660595E6</c:v>
                </c:pt>
                <c:pt idx="102">
                  <c:v>1.28521233865586E6</c:v>
                </c:pt>
                <c:pt idx="103">
                  <c:v>1.32134484400347E6</c:v>
                </c:pt>
                <c:pt idx="104">
                  <c:v>1.3496486398591E6</c:v>
                </c:pt>
                <c:pt idx="105">
                  <c:v>1.36180200876891E6</c:v>
                </c:pt>
                <c:pt idx="106">
                  <c:v>1.38789770707552E6</c:v>
                </c:pt>
                <c:pt idx="107">
                  <c:v>1.39263106527606E6</c:v>
                </c:pt>
                <c:pt idx="108">
                  <c:v>1.3980509410782E6</c:v>
                </c:pt>
                <c:pt idx="109">
                  <c:v>1.40216241871447E6</c:v>
                </c:pt>
                <c:pt idx="110">
                  <c:v>1.40623535501171E6</c:v>
                </c:pt>
                <c:pt idx="111">
                  <c:v>1.41787805117928E6</c:v>
                </c:pt>
                <c:pt idx="112">
                  <c:v>1.42550602453044E6</c:v>
                </c:pt>
                <c:pt idx="113">
                  <c:v>1.43057661944755E6</c:v>
                </c:pt>
                <c:pt idx="114">
                  <c:v>1.43965149890175E6</c:v>
                </c:pt>
                <c:pt idx="115">
                  <c:v>1.45024996566476E6</c:v>
                </c:pt>
                <c:pt idx="116">
                  <c:v>1.45621182904712E6</c:v>
                </c:pt>
                <c:pt idx="117">
                  <c:v>1.46223391327172E6</c:v>
                </c:pt>
                <c:pt idx="118">
                  <c:v>1.48012954022583E6</c:v>
                </c:pt>
                <c:pt idx="119">
                  <c:v>1.48434499918305E6</c:v>
                </c:pt>
                <c:pt idx="120">
                  <c:v>1.49036708340765E6</c:v>
                </c:pt>
                <c:pt idx="121">
                  <c:v>1.49984182925436E6</c:v>
                </c:pt>
                <c:pt idx="122">
                  <c:v>1.51899205708859E6</c:v>
                </c:pt>
                <c:pt idx="123">
                  <c:v>1.52437178566257E6</c:v>
                </c:pt>
                <c:pt idx="124">
                  <c:v>1.55190876946027E6</c:v>
                </c:pt>
                <c:pt idx="125">
                  <c:v>1.55593553644512E6</c:v>
                </c:pt>
                <c:pt idx="126">
                  <c:v>1.56055246768398E6</c:v>
                </c:pt>
                <c:pt idx="127">
                  <c:v>1.62639392187296E6</c:v>
                </c:pt>
                <c:pt idx="128">
                  <c:v>1.63121158925264E6</c:v>
                </c:pt>
                <c:pt idx="129">
                  <c:v>1.63592487383909E6</c:v>
                </c:pt>
                <c:pt idx="130">
                  <c:v>1.64018048002448E6</c:v>
                </c:pt>
                <c:pt idx="131">
                  <c:v>1.64913331190505E6</c:v>
                </c:pt>
                <c:pt idx="132">
                  <c:v>1.65551672118313E6</c:v>
                </c:pt>
                <c:pt idx="133">
                  <c:v>1.66408413967333E6</c:v>
                </c:pt>
                <c:pt idx="134">
                  <c:v>1.67037119560382E6</c:v>
                </c:pt>
                <c:pt idx="135">
                  <c:v>1.67542974635248E6</c:v>
                </c:pt>
                <c:pt idx="136">
                  <c:v>1.68907980392824E6</c:v>
                </c:pt>
                <c:pt idx="137">
                  <c:v>1.69437923804589E6</c:v>
                </c:pt>
                <c:pt idx="138">
                  <c:v>1.73243881034538E6</c:v>
                </c:pt>
                <c:pt idx="139">
                  <c:v>1.81213105825094E6</c:v>
                </c:pt>
                <c:pt idx="140">
                  <c:v>1.89110065604955E6</c:v>
                </c:pt>
                <c:pt idx="141">
                  <c:v>1.90700297312532E6</c:v>
                </c:pt>
                <c:pt idx="142">
                  <c:v>1.92430642846401E6</c:v>
                </c:pt>
                <c:pt idx="143">
                  <c:v>1.93165337121802E6</c:v>
                </c:pt>
                <c:pt idx="144">
                  <c:v>1.94711005406116E6</c:v>
                </c:pt>
                <c:pt idx="145">
                  <c:v>1.95903378082588E6</c:v>
                </c:pt>
                <c:pt idx="146">
                  <c:v>1.97188892328399E6</c:v>
                </c:pt>
                <c:pt idx="147">
                  <c:v>1.9810902665069E6</c:v>
                </c:pt>
                <c:pt idx="148">
                  <c:v>2.0069852286727E6</c:v>
                </c:pt>
                <c:pt idx="149">
                  <c:v>2.01260584061565E6</c:v>
                </c:pt>
                <c:pt idx="150">
                  <c:v>2.02709898998286E6</c:v>
                </c:pt>
                <c:pt idx="151">
                  <c:v>2.0382197721843E6</c:v>
                </c:pt>
                <c:pt idx="152">
                  <c:v>2.0623081090827E6</c:v>
                </c:pt>
                <c:pt idx="153">
                  <c:v>2.06712577646238E6</c:v>
                </c:pt>
                <c:pt idx="154">
                  <c:v>2.08185177975294E6</c:v>
                </c:pt>
                <c:pt idx="155">
                  <c:v>2.08680434181925E6</c:v>
                </c:pt>
                <c:pt idx="156">
                  <c:v>2.12092948575866E6</c:v>
                </c:pt>
                <c:pt idx="157">
                  <c:v>2.12655009770162E6</c:v>
                </c:pt>
                <c:pt idx="158">
                  <c:v>2.13156850122212E6</c:v>
                </c:pt>
                <c:pt idx="159">
                  <c:v>2.13676395401883E6</c:v>
                </c:pt>
                <c:pt idx="160">
                  <c:v>2.14399045508835E6</c:v>
                </c:pt>
                <c:pt idx="161">
                  <c:v>2.1504140115946E6</c:v>
                </c:pt>
                <c:pt idx="162">
                  <c:v>2.15483020669263E6</c:v>
                </c:pt>
                <c:pt idx="163">
                  <c:v>2.15898945953043E6</c:v>
                </c:pt>
                <c:pt idx="164">
                  <c:v>2.1646100714734E6</c:v>
                </c:pt>
                <c:pt idx="165">
                  <c:v>2.16952409220066E6</c:v>
                </c:pt>
                <c:pt idx="166">
                  <c:v>2.17654584240655E6</c:v>
                </c:pt>
                <c:pt idx="167">
                  <c:v>2.18222266046894E6</c:v>
                </c:pt>
                <c:pt idx="168">
                  <c:v>2.2428449749966E6</c:v>
                </c:pt>
                <c:pt idx="169">
                  <c:v>2.25661547425685E6</c:v>
                </c:pt>
                <c:pt idx="170">
                  <c:v>2.26436388929251E6</c:v>
                </c:pt>
                <c:pt idx="171">
                  <c:v>2.27003468527067E6</c:v>
                </c:pt>
                <c:pt idx="172">
                  <c:v>2.2762575056361E6</c:v>
                </c:pt>
                <c:pt idx="173">
                  <c:v>2.30516350991418E6</c:v>
                </c:pt>
                <c:pt idx="174">
                  <c:v>2.34370484895164E6</c:v>
                </c:pt>
                <c:pt idx="175">
                  <c:v>2.37562189534203E6</c:v>
                </c:pt>
                <c:pt idx="176">
                  <c:v>2.38967342519943E6</c:v>
                </c:pt>
                <c:pt idx="177">
                  <c:v>2.45792371307825E6</c:v>
                </c:pt>
                <c:pt idx="178">
                  <c:v>2.51055271447845E6</c:v>
                </c:pt>
                <c:pt idx="179">
                  <c:v>2.52318303245885E6</c:v>
                </c:pt>
                <c:pt idx="180">
                  <c:v>2.55489934270842E6</c:v>
                </c:pt>
                <c:pt idx="181">
                  <c:v>2.56833180230753E6</c:v>
                </c:pt>
                <c:pt idx="182">
                  <c:v>2.57621069583472E6</c:v>
                </c:pt>
                <c:pt idx="183">
                  <c:v>2.58123913616226E6</c:v>
                </c:pt>
                <c:pt idx="184">
                  <c:v>2.64105850612664E6</c:v>
                </c:pt>
                <c:pt idx="185">
                  <c:v>2.65072716308538E6</c:v>
                </c:pt>
                <c:pt idx="186">
                  <c:v>2.65698330565018E6</c:v>
                </c:pt>
                <c:pt idx="187">
                  <c:v>2.69179898191401E6</c:v>
                </c:pt>
                <c:pt idx="188">
                  <c:v>2.72036493916955E6</c:v>
                </c:pt>
                <c:pt idx="189">
                  <c:v>2.72802462883096E6</c:v>
                </c:pt>
                <c:pt idx="190">
                  <c:v>2.7472952983497E6</c:v>
                </c:pt>
                <c:pt idx="191">
                  <c:v>2.75383568328989E6</c:v>
                </c:pt>
                <c:pt idx="192">
                  <c:v>2.7630193617324E6</c:v>
                </c:pt>
                <c:pt idx="193">
                  <c:v>2.77155064771726E6</c:v>
                </c:pt>
                <c:pt idx="194">
                  <c:v>2.77690026587011E6</c:v>
                </c:pt>
                <c:pt idx="195">
                  <c:v>2.80878840625622E6</c:v>
                </c:pt>
                <c:pt idx="196">
                  <c:v>2.81435562238573E6</c:v>
                </c:pt>
                <c:pt idx="197">
                  <c:v>2.81976546138083E6</c:v>
                </c:pt>
                <c:pt idx="198">
                  <c:v>2.82833087250962E6</c:v>
                </c:pt>
                <c:pt idx="199">
                  <c:v>2.83676981986969E6</c:v>
                </c:pt>
                <c:pt idx="200">
                  <c:v>2.84641318407469E6</c:v>
                </c:pt>
                <c:pt idx="201">
                  <c:v>2.91466347195351E6</c:v>
                </c:pt>
                <c:pt idx="202">
                  <c:v>3.02356684307121E6</c:v>
                </c:pt>
                <c:pt idx="203">
                  <c:v>3.05853106407924E6</c:v>
                </c:pt>
                <c:pt idx="204">
                  <c:v>3.09590411877712E6</c:v>
                </c:pt>
                <c:pt idx="205">
                  <c:v>3.10956622052134E6</c:v>
                </c:pt>
                <c:pt idx="206">
                  <c:v>3.13365455741974E6</c:v>
                </c:pt>
                <c:pt idx="207">
                  <c:v>3.15937287178161E6</c:v>
                </c:pt>
                <c:pt idx="208">
                  <c:v>3.19795034332441E6</c:v>
                </c:pt>
                <c:pt idx="209">
                  <c:v>3.22246424084135E6</c:v>
                </c:pt>
                <c:pt idx="210">
                  <c:v>3.27429832712391E6</c:v>
                </c:pt>
                <c:pt idx="211">
                  <c:v>3.3233261221578E6</c:v>
                </c:pt>
                <c:pt idx="212">
                  <c:v>3.42369419256783E6</c:v>
                </c:pt>
                <c:pt idx="213">
                  <c:v>3.43221544174564E6</c:v>
                </c:pt>
                <c:pt idx="214">
                  <c:v>3.45350029770135E6</c:v>
                </c:pt>
                <c:pt idx="215">
                  <c:v>3.47641111639771E6</c:v>
                </c:pt>
                <c:pt idx="216">
                  <c:v>3.51214214946368E6</c:v>
                </c:pt>
                <c:pt idx="217">
                  <c:v>3.52498926247617E6</c:v>
                </c:pt>
                <c:pt idx="218">
                  <c:v>3.53141281898241E6</c:v>
                </c:pt>
                <c:pt idx="219">
                  <c:v>3.53743490320701E6</c:v>
                </c:pt>
                <c:pt idx="220">
                  <c:v>3.54947907165621E6</c:v>
                </c:pt>
                <c:pt idx="221">
                  <c:v>3.5743703531179E6</c:v>
                </c:pt>
                <c:pt idx="222">
                  <c:v>3.59360087540846E6</c:v>
                </c:pt>
                <c:pt idx="223">
                  <c:v>3.61608332318031E6</c:v>
                </c:pt>
                <c:pt idx="224">
                  <c:v>3.62411276881311E6</c:v>
                </c:pt>
                <c:pt idx="225">
                  <c:v>3.630937797601E6</c:v>
                </c:pt>
                <c:pt idx="226">
                  <c:v>3.63547684321722E6</c:v>
                </c:pt>
                <c:pt idx="227">
                  <c:v>3.64310481656838E6</c:v>
                </c:pt>
                <c:pt idx="228">
                  <c:v>3.66671138672882E6</c:v>
                </c:pt>
                <c:pt idx="229">
                  <c:v>3.67929071772945E6</c:v>
                </c:pt>
                <c:pt idx="230">
                  <c:v>3.68852458020717E6</c:v>
                </c:pt>
                <c:pt idx="231">
                  <c:v>3.69775844268489E6</c:v>
                </c:pt>
                <c:pt idx="232">
                  <c:v>3.70245566838008E6</c:v>
                </c:pt>
                <c:pt idx="233">
                  <c:v>3.71040481955656E6</c:v>
                </c:pt>
                <c:pt idx="234">
                  <c:v>3.71451308541458E6</c:v>
                </c:pt>
                <c:pt idx="235">
                  <c:v>3.72111047941877E6</c:v>
                </c:pt>
                <c:pt idx="236">
                  <c:v>3.79242520522335E6</c:v>
                </c:pt>
                <c:pt idx="237">
                  <c:v>3.79788522825366E6</c:v>
                </c:pt>
                <c:pt idx="238">
                  <c:v>3.8031256459459E6</c:v>
                </c:pt>
                <c:pt idx="239">
                  <c:v>3.80718051599047E6</c:v>
                </c:pt>
                <c:pt idx="240">
                  <c:v>3.81996740816071E6</c:v>
                </c:pt>
                <c:pt idx="241">
                  <c:v>3.9317091883096E6</c:v>
                </c:pt>
                <c:pt idx="242">
                  <c:v>3.93652685568928E6</c:v>
                </c:pt>
                <c:pt idx="243">
                  <c:v>3.97065199962869E6</c:v>
                </c:pt>
                <c:pt idx="244">
                  <c:v>4.00083870048521E6</c:v>
                </c:pt>
                <c:pt idx="245">
                  <c:v>4.00564833841926E6</c:v>
                </c:pt>
                <c:pt idx="246">
                  <c:v>4.0153519234665E6</c:v>
                </c:pt>
                <c:pt idx="247">
                  <c:v>4.03662995439343E6</c:v>
                </c:pt>
                <c:pt idx="248">
                  <c:v>4.04947706740591E6</c:v>
                </c:pt>
                <c:pt idx="249">
                  <c:v>4.058309457602E6</c:v>
                </c:pt>
                <c:pt idx="250">
                  <c:v>4.06352859726332E6</c:v>
                </c:pt>
                <c:pt idx="251">
                  <c:v>4.08026999140771E6</c:v>
                </c:pt>
                <c:pt idx="252">
                  <c:v>4.08524824770005E6</c:v>
                </c:pt>
                <c:pt idx="253">
                  <c:v>4.09058782904586E6</c:v>
                </c:pt>
                <c:pt idx="254">
                  <c:v>4.09519673083909E6</c:v>
                </c:pt>
                <c:pt idx="255">
                  <c:v>4.10671095587653E6</c:v>
                </c:pt>
                <c:pt idx="256">
                  <c:v>4.11550319884445E6</c:v>
                </c:pt>
                <c:pt idx="257">
                  <c:v>4.1212442524719E6</c:v>
                </c:pt>
                <c:pt idx="258">
                  <c:v>4.12698530609935E6</c:v>
                </c:pt>
                <c:pt idx="259">
                  <c:v>4.13643997833198E6</c:v>
                </c:pt>
                <c:pt idx="260">
                  <c:v>4.1416591179933E6</c:v>
                </c:pt>
                <c:pt idx="261">
                  <c:v>4.1466775215138E6</c:v>
                </c:pt>
                <c:pt idx="262">
                  <c:v>4.15229813345676E6</c:v>
                </c:pt>
                <c:pt idx="263">
                  <c:v>4.15992610680793E6</c:v>
                </c:pt>
                <c:pt idx="264">
                  <c:v>4.16723290233378E6</c:v>
                </c:pt>
                <c:pt idx="265">
                  <c:v>4.1735761643837E6</c:v>
                </c:pt>
                <c:pt idx="266">
                  <c:v>4.19199972738816E6</c:v>
                </c:pt>
                <c:pt idx="267">
                  <c:v>4.19867621143183E6</c:v>
                </c:pt>
                <c:pt idx="268">
                  <c:v>4.21474714686588E6</c:v>
                </c:pt>
                <c:pt idx="269">
                  <c:v>4.22879867672329E6</c:v>
                </c:pt>
                <c:pt idx="270">
                  <c:v>4.23562370551117E6</c:v>
                </c:pt>
                <c:pt idx="271">
                  <c:v>4.24112387576964E6</c:v>
                </c:pt>
                <c:pt idx="272">
                  <c:v>4.2518833329176E6</c:v>
                </c:pt>
                <c:pt idx="273">
                  <c:v>4.26295995316805E6</c:v>
                </c:pt>
                <c:pt idx="274">
                  <c:v>4.30872779327502E6</c:v>
                </c:pt>
                <c:pt idx="275">
                  <c:v>4.35329121653707E6</c:v>
                </c:pt>
                <c:pt idx="276">
                  <c:v>4.36091918988823E6</c:v>
                </c:pt>
                <c:pt idx="277">
                  <c:v>4.36589744618057E6</c:v>
                </c:pt>
                <c:pt idx="278">
                  <c:v>4.37151805812353E6</c:v>
                </c:pt>
                <c:pt idx="279">
                  <c:v>4.40403731293638E6</c:v>
                </c:pt>
                <c:pt idx="280">
                  <c:v>4.4103805749863E6</c:v>
                </c:pt>
                <c:pt idx="281">
                  <c:v>4.4152371851773E6</c:v>
                </c:pt>
                <c:pt idx="282">
                  <c:v>4.4206972082076E6</c:v>
                </c:pt>
                <c:pt idx="283">
                  <c:v>4.43623418550708E6</c:v>
                </c:pt>
                <c:pt idx="284">
                  <c:v>4.44354499575574E6</c:v>
                </c:pt>
                <c:pt idx="285">
                  <c:v>4.44922984326377E6</c:v>
                </c:pt>
                <c:pt idx="286">
                  <c:v>4.53097762925133E6</c:v>
                </c:pt>
                <c:pt idx="287">
                  <c:v>4.53575514940284E6</c:v>
                </c:pt>
                <c:pt idx="288">
                  <c:v>4.56827440421569E6</c:v>
                </c:pt>
                <c:pt idx="289">
                  <c:v>4.57389501615866E6</c:v>
                </c:pt>
                <c:pt idx="290">
                  <c:v>4.5783112112567E6</c:v>
                </c:pt>
                <c:pt idx="291">
                  <c:v>4.58370298399912E6</c:v>
                </c:pt>
                <c:pt idx="292">
                  <c:v>4.59373979104013E6</c:v>
                </c:pt>
                <c:pt idx="293">
                  <c:v>4.5991195196141E6</c:v>
                </c:pt>
                <c:pt idx="294">
                  <c:v>4.60884879888737E6</c:v>
                </c:pt>
                <c:pt idx="295">
                  <c:v>4.6149270892314E6</c:v>
                </c:pt>
                <c:pt idx="296">
                  <c:v>4.8800995312547E6</c:v>
                </c:pt>
                <c:pt idx="297">
                  <c:v>4.8921436997039E6</c:v>
                </c:pt>
                <c:pt idx="298">
                  <c:v>4.89655989480195E6</c:v>
                </c:pt>
                <c:pt idx="299">
                  <c:v>4.90218050674491E6</c:v>
                </c:pt>
                <c:pt idx="300">
                  <c:v>4.91956425653992E6</c:v>
                </c:pt>
                <c:pt idx="301">
                  <c:v>4.92618854918699E6</c:v>
                </c:pt>
                <c:pt idx="302">
                  <c:v>4.94642275218165E6</c:v>
                </c:pt>
                <c:pt idx="303">
                  <c:v>4.95937023326454E6</c:v>
                </c:pt>
                <c:pt idx="304">
                  <c:v>4.97061145715047E6</c:v>
                </c:pt>
                <c:pt idx="305">
                  <c:v>4.97604337712106E6</c:v>
                </c:pt>
                <c:pt idx="306">
                  <c:v>4.98142310569503E6</c:v>
                </c:pt>
                <c:pt idx="307">
                  <c:v>4.98559038797846E6</c:v>
                </c:pt>
                <c:pt idx="308">
                  <c:v>4.99287309516741E6</c:v>
                </c:pt>
                <c:pt idx="309">
                  <c:v>5.00085837884923E6</c:v>
                </c:pt>
                <c:pt idx="310">
                  <c:v>5.00518745446216E6</c:v>
                </c:pt>
                <c:pt idx="311">
                  <c:v>5.00955788172009E6</c:v>
                </c:pt>
                <c:pt idx="312">
                  <c:v>5.01712242245075E6</c:v>
                </c:pt>
                <c:pt idx="313">
                  <c:v>5.02422005091787E6</c:v>
                </c:pt>
                <c:pt idx="314">
                  <c:v>5.0310462841226E6</c:v>
                </c:pt>
                <c:pt idx="315">
                  <c:v>5.0356535800267E6</c:v>
                </c:pt>
                <c:pt idx="316">
                  <c:v>5.04011393707572E6</c:v>
                </c:pt>
                <c:pt idx="317">
                  <c:v>5.06701257994561E6</c:v>
                </c:pt>
                <c:pt idx="318">
                  <c:v>5.12943469471186E6</c:v>
                </c:pt>
                <c:pt idx="319">
                  <c:v>5.2538911020203E6</c:v>
                </c:pt>
                <c:pt idx="320">
                  <c:v>5.26629659552297E6</c:v>
                </c:pt>
                <c:pt idx="321">
                  <c:v>5.27262781340444E6</c:v>
                </c:pt>
                <c:pt idx="322">
                  <c:v>5.277513731072E6</c:v>
                </c:pt>
                <c:pt idx="323">
                  <c:v>5.28165692501853E6</c:v>
                </c:pt>
                <c:pt idx="324">
                  <c:v>5.29971916296951E6</c:v>
                </c:pt>
                <c:pt idx="325">
                  <c:v>5.30396272498645E6</c:v>
                </c:pt>
                <c:pt idx="326">
                  <c:v>5.315846304523E6</c:v>
                </c:pt>
                <c:pt idx="327">
                  <c:v>5.32829194525384E6</c:v>
                </c:pt>
                <c:pt idx="328">
                  <c:v>5.34330700858718E6</c:v>
                </c:pt>
                <c:pt idx="329">
                  <c:v>5.34962216757738E6</c:v>
                </c:pt>
                <c:pt idx="330">
                  <c:v>5.35568841375296E6</c:v>
                </c:pt>
                <c:pt idx="331">
                  <c:v>5.36604639861928E6</c:v>
                </c:pt>
                <c:pt idx="332">
                  <c:v>5.37497915688577E6</c:v>
                </c:pt>
                <c:pt idx="333">
                  <c:v>5.38100124111037E6</c:v>
                </c:pt>
                <c:pt idx="334">
                  <c:v>5.41797683824943E6</c:v>
                </c:pt>
                <c:pt idx="335">
                  <c:v>5.43435690734034E6</c:v>
                </c:pt>
                <c:pt idx="336">
                  <c:v>5.43857236629757E6</c:v>
                </c:pt>
                <c:pt idx="337">
                  <c:v>5.4518209515917E6</c:v>
                </c:pt>
                <c:pt idx="338">
                  <c:v>5.45824450809793E6</c:v>
                </c:pt>
                <c:pt idx="339">
                  <c:v>5.46306217547761E6</c:v>
                </c:pt>
                <c:pt idx="340">
                  <c:v>5.46988720426549E6</c:v>
                </c:pt>
                <c:pt idx="341">
                  <c:v>5.47532715368172E6</c:v>
                </c:pt>
                <c:pt idx="342">
                  <c:v>5.48836295866657E6</c:v>
                </c:pt>
                <c:pt idx="343">
                  <c:v>5.50029471487692E6</c:v>
                </c:pt>
                <c:pt idx="344">
                  <c:v>5.53943826233683E6</c:v>
                </c:pt>
                <c:pt idx="345">
                  <c:v>5.54715857431277E6</c:v>
                </c:pt>
                <c:pt idx="346">
                  <c:v>5.55558547750439E6</c:v>
                </c:pt>
                <c:pt idx="347">
                  <c:v>5.56119003055609E6</c:v>
                </c:pt>
                <c:pt idx="348">
                  <c:v>5.56995818518711E6</c:v>
                </c:pt>
                <c:pt idx="349">
                  <c:v>5.57417364414433E6</c:v>
                </c:pt>
                <c:pt idx="350">
                  <c:v>5.57839311782437E6</c:v>
                </c:pt>
                <c:pt idx="351">
                  <c:v>5.58250017926555E6</c:v>
                </c:pt>
                <c:pt idx="352">
                  <c:v>5.59177418897143E6</c:v>
                </c:pt>
                <c:pt idx="353">
                  <c:v>5.60808078863481E6</c:v>
                </c:pt>
                <c:pt idx="354">
                  <c:v>5.61229624759203E6</c:v>
                </c:pt>
                <c:pt idx="355">
                  <c:v>5.61952274866156E6</c:v>
                </c:pt>
                <c:pt idx="356">
                  <c:v>5.62434041604124E6</c:v>
                </c:pt>
                <c:pt idx="357">
                  <c:v>5.62915808342092E6</c:v>
                </c:pt>
                <c:pt idx="358">
                  <c:v>5.63859268203946E6</c:v>
                </c:pt>
                <c:pt idx="359">
                  <c:v>5.64662212767226E6</c:v>
                </c:pt>
                <c:pt idx="360">
                  <c:v>5.65224273961522E6</c:v>
                </c:pt>
                <c:pt idx="361">
                  <c:v>5.65826482383983E6</c:v>
                </c:pt>
                <c:pt idx="362">
                  <c:v>5.66308249121951E6</c:v>
                </c:pt>
                <c:pt idx="363">
                  <c:v>5.67135282022129E6</c:v>
                </c:pt>
                <c:pt idx="364">
                  <c:v>5.67857932129082E6</c:v>
                </c:pt>
                <c:pt idx="365">
                  <c:v>5.68711060727567E6</c:v>
                </c:pt>
                <c:pt idx="366">
                  <c:v>5.69718756154484E6</c:v>
                </c:pt>
                <c:pt idx="367">
                  <c:v>5.71645823106356E6</c:v>
                </c:pt>
                <c:pt idx="368">
                  <c:v>5.72448767669636E6</c:v>
                </c:pt>
                <c:pt idx="369">
                  <c:v>5.73412301145573E6</c:v>
                </c:pt>
                <c:pt idx="370">
                  <c:v>5.75018190272133E6</c:v>
                </c:pt>
                <c:pt idx="371">
                  <c:v>5.76102165432561E6</c:v>
                </c:pt>
                <c:pt idx="372">
                  <c:v>5.77105846136662E6</c:v>
                </c:pt>
                <c:pt idx="373">
                  <c:v>5.77708054559122E6</c:v>
                </c:pt>
                <c:pt idx="374">
                  <c:v>5.7967526873916E6</c:v>
                </c:pt>
                <c:pt idx="375">
                  <c:v>5.8449293611884E6</c:v>
                </c:pt>
                <c:pt idx="376">
                  <c:v>5.85054997313136E6</c:v>
                </c:pt>
                <c:pt idx="377">
                  <c:v>5.94392439639522E6</c:v>
                </c:pt>
                <c:pt idx="378">
                  <c:v>6.06115430263413E6</c:v>
                </c:pt>
                <c:pt idx="379">
                  <c:v>6.07159258195678E6</c:v>
                </c:pt>
                <c:pt idx="380">
                  <c:v>6.08243233356106E6</c:v>
                </c:pt>
                <c:pt idx="381">
                  <c:v>6.40842782625283E6</c:v>
                </c:pt>
                <c:pt idx="382">
                  <c:v>6.41344622977333E6</c:v>
                </c:pt>
                <c:pt idx="383">
                  <c:v>6.4175010998179E6</c:v>
                </c:pt>
                <c:pt idx="384">
                  <c:v>6.42472760088742E6</c:v>
                </c:pt>
                <c:pt idx="385">
                  <c:v>6.43456367178761E6</c:v>
                </c:pt>
                <c:pt idx="386">
                  <c:v>6.43978281144893E6</c:v>
                </c:pt>
                <c:pt idx="387">
                  <c:v>6.44536729088654E6</c:v>
                </c:pt>
                <c:pt idx="388">
                  <c:v>6.45058643054786E6</c:v>
                </c:pt>
                <c:pt idx="389">
                  <c:v>6.45781293161738E6</c:v>
                </c:pt>
                <c:pt idx="390">
                  <c:v>6.46423648812363E6</c:v>
                </c:pt>
                <c:pt idx="391">
                  <c:v>6.4734823947698E6</c:v>
                </c:pt>
                <c:pt idx="392">
                  <c:v>6.48432214637408E6</c:v>
                </c:pt>
                <c:pt idx="393">
                  <c:v>6.49775139419494E6</c:v>
                </c:pt>
                <c:pt idx="394">
                  <c:v>6.50738672895431E6</c:v>
                </c:pt>
                <c:pt idx="395">
                  <c:v>6.51943089740351E6</c:v>
                </c:pt>
                <c:pt idx="396">
                  <c:v>6.52451755121189E6</c:v>
                </c:pt>
                <c:pt idx="397">
                  <c:v>6.53455435825289E6</c:v>
                </c:pt>
                <c:pt idx="398">
                  <c:v>6.54097791475913E6</c:v>
                </c:pt>
                <c:pt idx="399">
                  <c:v>6.54728102958088E6</c:v>
                </c:pt>
                <c:pt idx="400">
                  <c:v>6.55133589962545E6</c:v>
                </c:pt>
                <c:pt idx="401">
                  <c:v>6.55561559414773E6</c:v>
                </c:pt>
                <c:pt idx="402">
                  <c:v>6.56158548697572E6</c:v>
                </c:pt>
                <c:pt idx="403">
                  <c:v>6.56655169909961E6</c:v>
                </c:pt>
                <c:pt idx="404">
                  <c:v>6.57334059538214E6</c:v>
                </c:pt>
                <c:pt idx="405">
                  <c:v>6.58068352341334E6</c:v>
                </c:pt>
                <c:pt idx="406">
                  <c:v>6.58763702333135E6</c:v>
                </c:pt>
                <c:pt idx="407">
                  <c:v>6.60102612392405E6</c:v>
                </c:pt>
                <c:pt idx="408">
                  <c:v>6.60866212672084E6</c:v>
                </c:pt>
                <c:pt idx="409">
                  <c:v>6.61851024178947E6</c:v>
                </c:pt>
                <c:pt idx="410">
                  <c:v>6.62838645991782E6</c:v>
                </c:pt>
                <c:pt idx="411">
                  <c:v>6.65954070897309E6</c:v>
                </c:pt>
                <c:pt idx="412">
                  <c:v>6.66468878804057E6</c:v>
                </c:pt>
                <c:pt idx="413">
                  <c:v>6.66890424699779E6</c:v>
                </c:pt>
                <c:pt idx="414">
                  <c:v>6.67799357945412E6</c:v>
                </c:pt>
                <c:pt idx="415">
                  <c:v>6.68202436116179E6</c:v>
                </c:pt>
                <c:pt idx="416">
                  <c:v>6.68912239110118E6</c:v>
                </c:pt>
                <c:pt idx="417">
                  <c:v>6.70142350181064E6</c:v>
                </c:pt>
                <c:pt idx="418">
                  <c:v>6.70908760766715E6</c:v>
                </c:pt>
                <c:pt idx="419">
                  <c:v>6.72113177611635E6</c:v>
                </c:pt>
                <c:pt idx="420">
                  <c:v>6.72550782398623E6</c:v>
                </c:pt>
                <c:pt idx="421">
                  <c:v>6.7311806273258E6</c:v>
                </c:pt>
                <c:pt idx="422">
                  <c:v>6.7412174343668E6</c:v>
                </c:pt>
                <c:pt idx="423">
                  <c:v>6.75400031181423E6</c:v>
                </c:pt>
                <c:pt idx="424">
                  <c:v>6.76220640525095E6</c:v>
                </c:pt>
                <c:pt idx="425">
                  <c:v>6.76624923112706E6</c:v>
                </c:pt>
                <c:pt idx="426">
                  <c:v>6.77411005840158E6</c:v>
                </c:pt>
                <c:pt idx="427">
                  <c:v>6.80924691249072E6</c:v>
                </c:pt>
                <c:pt idx="428">
                  <c:v>6.82219840829643E6</c:v>
                </c:pt>
                <c:pt idx="429">
                  <c:v>6.83517158360535E6</c:v>
                </c:pt>
                <c:pt idx="430">
                  <c:v>6.84241414356614E6</c:v>
                </c:pt>
                <c:pt idx="431">
                  <c:v>6.84767343045562E6</c:v>
                </c:pt>
                <c:pt idx="432">
                  <c:v>6.86082967712497E6</c:v>
                </c:pt>
                <c:pt idx="433">
                  <c:v>6.86885912275777E6</c:v>
                </c:pt>
                <c:pt idx="434">
                  <c:v>6.87367679013745E6</c:v>
                </c:pt>
                <c:pt idx="435">
                  <c:v>6.87828569193068E6</c:v>
                </c:pt>
                <c:pt idx="436">
                  <c:v>6.88711808212676E6</c:v>
                </c:pt>
                <c:pt idx="437">
                  <c:v>6.90719169620877E6</c:v>
                </c:pt>
                <c:pt idx="438">
                  <c:v>6.91281230815173E6</c:v>
                </c:pt>
                <c:pt idx="439">
                  <c:v>6.91899498128899E6</c:v>
                </c:pt>
                <c:pt idx="440">
                  <c:v>6.92838943267937E6</c:v>
                </c:pt>
                <c:pt idx="441">
                  <c:v>6.93364871956885E6</c:v>
                </c:pt>
                <c:pt idx="442">
                  <c:v>6.93826565080771E6</c:v>
                </c:pt>
                <c:pt idx="443">
                  <c:v>6.94288258204658E6</c:v>
                </c:pt>
                <c:pt idx="444">
                  <c:v>6.9631569322694E6</c:v>
                </c:pt>
                <c:pt idx="445">
                  <c:v>6.97038343333893E6</c:v>
                </c:pt>
                <c:pt idx="446">
                  <c:v>6.97720846212681E6</c:v>
                </c:pt>
                <c:pt idx="447">
                  <c:v>6.98419407982735E6</c:v>
                </c:pt>
                <c:pt idx="448">
                  <c:v>6.99924929038885E6</c:v>
                </c:pt>
                <c:pt idx="449">
                  <c:v>7.00627505531755E6</c:v>
                </c:pt>
                <c:pt idx="450">
                  <c:v>7.01831922376676E6</c:v>
                </c:pt>
                <c:pt idx="451">
                  <c:v>7.05525467367765E6</c:v>
                </c:pt>
                <c:pt idx="452">
                  <c:v>7.09339454043346E6</c:v>
                </c:pt>
                <c:pt idx="453">
                  <c:v>7.14438152020175E6</c:v>
                </c:pt>
                <c:pt idx="454">
                  <c:v>7.14956051263491E6</c:v>
                </c:pt>
                <c:pt idx="455">
                  <c:v>7.16480040044597E6</c:v>
                </c:pt>
                <c:pt idx="456">
                  <c:v>7.17142469309303E6</c:v>
                </c:pt>
                <c:pt idx="457">
                  <c:v>7.18575725354758E6</c:v>
                </c:pt>
                <c:pt idx="458">
                  <c:v>7.20161540867237E6</c:v>
                </c:pt>
                <c:pt idx="459">
                  <c:v>7.20703528447451E6</c:v>
                </c:pt>
                <c:pt idx="460">
                  <c:v>7.23614202489342E6</c:v>
                </c:pt>
                <c:pt idx="461">
                  <c:v>7.24577735965278E6</c:v>
                </c:pt>
                <c:pt idx="462">
                  <c:v>7.2550112221305E6</c:v>
                </c:pt>
                <c:pt idx="463">
                  <c:v>7.25982888951018E6</c:v>
                </c:pt>
                <c:pt idx="464">
                  <c:v>7.2899393106332E6</c:v>
                </c:pt>
                <c:pt idx="465">
                  <c:v>7.2948372724692E6</c:v>
                </c:pt>
                <c:pt idx="466">
                  <c:v>7.44338201667605E6</c:v>
                </c:pt>
                <c:pt idx="467">
                  <c:v>7.45195344988906E6</c:v>
                </c:pt>
                <c:pt idx="468">
                  <c:v>7.46117125347552E6</c:v>
                </c:pt>
                <c:pt idx="469">
                  <c:v>7.4735004672447E6</c:v>
                </c:pt>
                <c:pt idx="470">
                  <c:v>7.4949712048668E6</c:v>
                </c:pt>
                <c:pt idx="471">
                  <c:v>7.50195200489996E6</c:v>
                </c:pt>
                <c:pt idx="472">
                  <c:v>7.51162427510923E6</c:v>
                </c:pt>
                <c:pt idx="473">
                  <c:v>7.52045666530532E6</c:v>
                </c:pt>
                <c:pt idx="474">
                  <c:v>7.58148045211461E6</c:v>
                </c:pt>
                <c:pt idx="475">
                  <c:v>7.58653900286328E6</c:v>
                </c:pt>
                <c:pt idx="476">
                  <c:v>7.5917581425246E6</c:v>
                </c:pt>
                <c:pt idx="477">
                  <c:v>7.59597360148182E6</c:v>
                </c:pt>
                <c:pt idx="478">
                  <c:v>7.60681335308611E6</c:v>
                </c:pt>
                <c:pt idx="479">
                  <c:v>7.61308635748673E6</c:v>
                </c:pt>
                <c:pt idx="480">
                  <c:v>7.62452831751347E6</c:v>
                </c:pt>
                <c:pt idx="481">
                  <c:v>7.69839921733526E6</c:v>
                </c:pt>
                <c:pt idx="482">
                  <c:v>7.70277526520513E6</c:v>
                </c:pt>
                <c:pt idx="483">
                  <c:v>7.7132938389841E6</c:v>
                </c:pt>
                <c:pt idx="484">
                  <c:v>7.71891445092707E6</c:v>
                </c:pt>
                <c:pt idx="485">
                  <c:v>7.72433432672921E6</c:v>
                </c:pt>
                <c:pt idx="486">
                  <c:v>7.78495664125687E6</c:v>
                </c:pt>
                <c:pt idx="487">
                  <c:v>7.8202862020412E6</c:v>
                </c:pt>
                <c:pt idx="488">
                  <c:v>7.82450166099842E6</c:v>
                </c:pt>
                <c:pt idx="489">
                  <c:v>7.84007878552605E6</c:v>
                </c:pt>
                <c:pt idx="490">
                  <c:v>7.8456191030127E6</c:v>
                </c:pt>
                <c:pt idx="491">
                  <c:v>7.85011960728987E6</c:v>
                </c:pt>
                <c:pt idx="492">
                  <c:v>7.86075862275334E6</c:v>
                </c:pt>
                <c:pt idx="493">
                  <c:v>7.87420794418828E6</c:v>
                </c:pt>
                <c:pt idx="494">
                  <c:v>7.87934678939327E6</c:v>
                </c:pt>
                <c:pt idx="495">
                  <c:v>7.8836626164209E6</c:v>
                </c:pt>
                <c:pt idx="496">
                  <c:v>7.88848028380059E6</c:v>
                </c:pt>
                <c:pt idx="497">
                  <c:v>7.8988382686669E6</c:v>
                </c:pt>
                <c:pt idx="498">
                  <c:v>7.92894868978991E6</c:v>
                </c:pt>
                <c:pt idx="499">
                  <c:v>7.95102966528012E6</c:v>
                </c:pt>
                <c:pt idx="500">
                  <c:v>7.95592762711613E6</c:v>
                </c:pt>
                <c:pt idx="501">
                  <c:v>7.96046426389866E6</c:v>
                </c:pt>
                <c:pt idx="502">
                  <c:v>7.96740973437103E6</c:v>
                </c:pt>
                <c:pt idx="503">
                  <c:v>8.03365266084165E6</c:v>
                </c:pt>
                <c:pt idx="504">
                  <c:v>8.0426456399504E6</c:v>
                </c:pt>
                <c:pt idx="505">
                  <c:v>8.06633250456716E6</c:v>
                </c:pt>
                <c:pt idx="506">
                  <c:v>8.07235458879176E6</c:v>
                </c:pt>
                <c:pt idx="507">
                  <c:v>8.07897888143882E6</c:v>
                </c:pt>
                <c:pt idx="508">
                  <c:v>8.20945737297186E6</c:v>
                </c:pt>
                <c:pt idx="509">
                  <c:v>8.21837005762427E6</c:v>
                </c:pt>
                <c:pt idx="510">
                  <c:v>8.22716230059219E6</c:v>
                </c:pt>
                <c:pt idx="511">
                  <c:v>8.23535233513765E6</c:v>
                </c:pt>
                <c:pt idx="512">
                  <c:v>8.24819944815013E6</c:v>
                </c:pt>
                <c:pt idx="513">
                  <c:v>8.28176253089524E6</c:v>
                </c:pt>
                <c:pt idx="514">
                  <c:v>8.41786163437125E6</c:v>
                </c:pt>
                <c:pt idx="515">
                  <c:v>8.4222778294693E6</c:v>
                </c:pt>
                <c:pt idx="516">
                  <c:v>8.43090948352455E6</c:v>
                </c:pt>
                <c:pt idx="517">
                  <c:v>8.43706003887928E6</c:v>
                </c:pt>
                <c:pt idx="518">
                  <c:v>8.44549095679372E6</c:v>
                </c:pt>
                <c:pt idx="519">
                  <c:v>8.45753512524292E6</c:v>
                </c:pt>
                <c:pt idx="520">
                  <c:v>8.4644805957153E6</c:v>
                </c:pt>
                <c:pt idx="521">
                  <c:v>8.46973988260478E6</c:v>
                </c:pt>
                <c:pt idx="522">
                  <c:v>8.47414403353438E6</c:v>
                </c:pt>
                <c:pt idx="523">
                  <c:v>8.4792427315112E6</c:v>
                </c:pt>
                <c:pt idx="524">
                  <c:v>8.53677370947024E6</c:v>
                </c:pt>
                <c:pt idx="525">
                  <c:v>8.54379947439894E6</c:v>
                </c:pt>
                <c:pt idx="526">
                  <c:v>8.57591725693015E6</c:v>
                </c:pt>
                <c:pt idx="527">
                  <c:v>8.58193934115475E6</c:v>
                </c:pt>
                <c:pt idx="528">
                  <c:v>8.58916584222427E6</c:v>
                </c:pt>
                <c:pt idx="529">
                  <c:v>8.62128362475548E6</c:v>
                </c:pt>
                <c:pt idx="530">
                  <c:v>8.62678379501395E6</c:v>
                </c:pt>
                <c:pt idx="531">
                  <c:v>8.64232077231342E6</c:v>
                </c:pt>
                <c:pt idx="532">
                  <c:v>8.64802167871271E6</c:v>
                </c:pt>
                <c:pt idx="533">
                  <c:v>8.65845995803535E6</c:v>
                </c:pt>
                <c:pt idx="534">
                  <c:v>8.66687080233572E6</c:v>
                </c:pt>
                <c:pt idx="535">
                  <c:v>8.73953728531258E6</c:v>
                </c:pt>
                <c:pt idx="536">
                  <c:v>8.74571995844983E6</c:v>
                </c:pt>
                <c:pt idx="537">
                  <c:v>8.75226395664057E6</c:v>
                </c:pt>
                <c:pt idx="538">
                  <c:v>8.76330444438567E6</c:v>
                </c:pt>
                <c:pt idx="539">
                  <c:v>8.77012947317355E6</c:v>
                </c:pt>
                <c:pt idx="540">
                  <c:v>8.82633559260317E6</c:v>
                </c:pt>
                <c:pt idx="541">
                  <c:v>8.83837976105237E6</c:v>
                </c:pt>
                <c:pt idx="542">
                  <c:v>8.84319742843205E6</c:v>
                </c:pt>
                <c:pt idx="543">
                  <c:v>8.84835193105603E6</c:v>
                </c:pt>
                <c:pt idx="544">
                  <c:v>8.85460686920398E6</c:v>
                </c:pt>
                <c:pt idx="545">
                  <c:v>8.86271901812681E6</c:v>
                </c:pt>
                <c:pt idx="546">
                  <c:v>8.86753668550648E6</c:v>
                </c:pt>
                <c:pt idx="547">
                  <c:v>8.87396024201273E6</c:v>
                </c:pt>
                <c:pt idx="548">
                  <c:v>8.88254773411701E6</c:v>
                </c:pt>
                <c:pt idx="549">
                  <c:v>8.88791140379972E6</c:v>
                </c:pt>
                <c:pt idx="550">
                  <c:v>8.90389401533182E6</c:v>
                </c:pt>
                <c:pt idx="551">
                  <c:v>8.91059860243521E6</c:v>
                </c:pt>
                <c:pt idx="552">
                  <c:v>8.91485059537006E6</c:v>
                </c:pt>
                <c:pt idx="553">
                  <c:v>8.920712090682E6</c:v>
                </c:pt>
                <c:pt idx="554">
                  <c:v>8.9264129970813E6</c:v>
                </c:pt>
                <c:pt idx="555">
                  <c:v>8.9334869386838E6</c:v>
                </c:pt>
                <c:pt idx="556">
                  <c:v>8.94539460655723E6</c:v>
                </c:pt>
              </c:numCache>
            </c:numRef>
          </c:xVal>
          <c:yVal>
            <c:numRef>
              <c:f>'10'!$F$496:$F$557</c:f>
              <c:numCache>
                <c:formatCode>General</c:formatCode>
                <c:ptCount val="62"/>
                <c:pt idx="0">
                  <c:v>-1847.893283868347</c:v>
                </c:pt>
                <c:pt idx="1">
                  <c:v>-1818.865521738978</c:v>
                </c:pt>
                <c:pt idx="2">
                  <c:v>-1790.403056548348</c:v>
                </c:pt>
                <c:pt idx="3">
                  <c:v>-1763.033498772616</c:v>
                </c:pt>
                <c:pt idx="4">
                  <c:v>-1735.543344316618</c:v>
                </c:pt>
                <c:pt idx="5">
                  <c:v>-1708.053189860622</c:v>
                </c:pt>
                <c:pt idx="6">
                  <c:v>-1679.670422271191</c:v>
                </c:pt>
                <c:pt idx="7">
                  <c:v>-1650.90679888842</c:v>
                </c:pt>
                <c:pt idx="8">
                  <c:v>-1622.809652759936</c:v>
                </c:pt>
                <c:pt idx="9">
                  <c:v>-1595.437354150562</c:v>
                </c:pt>
                <c:pt idx="10">
                  <c:v>-1567.495769710628</c:v>
                </c:pt>
                <c:pt idx="11">
                  <c:v>-1539.939695882792</c:v>
                </c:pt>
                <c:pt idx="12">
                  <c:v>-1512.449541426795</c:v>
                </c:pt>
                <c:pt idx="13">
                  <c:v>-1484.134396044444</c:v>
                </c:pt>
                <c:pt idx="14">
                  <c:v>-1456.76391060194</c:v>
                </c:pt>
                <c:pt idx="15">
                  <c:v>-1428.783221000543</c:v>
                </c:pt>
                <c:pt idx="16">
                  <c:v>-1400.742534439092</c:v>
                </c:pt>
                <c:pt idx="17">
                  <c:v>-1373.328639648557</c:v>
                </c:pt>
                <c:pt idx="18">
                  <c:v>-1345.473868667073</c:v>
                </c:pt>
                <c:pt idx="19">
                  <c:v>-1317.91858334847</c:v>
                </c:pt>
                <c:pt idx="20">
                  <c:v>-1290.53168312978</c:v>
                </c:pt>
                <c:pt idx="21">
                  <c:v>-1261.627258514316</c:v>
                </c:pt>
                <c:pt idx="22">
                  <c:v>-1233.503971486931</c:v>
                </c:pt>
                <c:pt idx="23">
                  <c:v>-1206.095054481347</c:v>
                </c:pt>
                <c:pt idx="24">
                  <c:v>-1177.864091846583</c:v>
                </c:pt>
                <c:pt idx="25">
                  <c:v>-1150.373937390586</c:v>
                </c:pt>
                <c:pt idx="26">
                  <c:v>-1122.276791262102</c:v>
                </c:pt>
                <c:pt idx="27">
                  <c:v>-1094.222548135631</c:v>
                </c:pt>
                <c:pt idx="28">
                  <c:v>-1065.303619838041</c:v>
                </c:pt>
                <c:pt idx="29">
                  <c:v>-1037.109114298689</c:v>
                </c:pt>
                <c:pt idx="30">
                  <c:v>-1009.708523706594</c:v>
                </c:pt>
                <c:pt idx="31">
                  <c:v>-981.6627631165214</c:v>
                </c:pt>
                <c:pt idx="32">
                  <c:v>-954.1726086605247</c:v>
                </c:pt>
                <c:pt idx="33">
                  <c:v>-926.6824542045277</c:v>
                </c:pt>
                <c:pt idx="34">
                  <c:v>-898.7601616442494</c:v>
                </c:pt>
                <c:pt idx="35">
                  <c:v>-871.2700071882531</c:v>
                </c:pt>
                <c:pt idx="36">
                  <c:v>-843.4108004826144</c:v>
                </c:pt>
                <c:pt idx="37">
                  <c:v>-815.7899996229981</c:v>
                </c:pt>
                <c:pt idx="38">
                  <c:v>-788.0807328887744</c:v>
                </c:pt>
                <c:pt idx="39">
                  <c:v>-759.9922333653116</c:v>
                </c:pt>
                <c:pt idx="40">
                  <c:v>-731.750220489216</c:v>
                </c:pt>
                <c:pt idx="41">
                  <c:v>-704.281553563268</c:v>
                </c:pt>
                <c:pt idx="42">
                  <c:v>-676.8924184043743</c:v>
                </c:pt>
                <c:pt idx="43">
                  <c:v>-649.9408081648284</c:v>
                </c:pt>
                <c:pt idx="44">
                  <c:v>-623.3633855957644</c:v>
                </c:pt>
                <c:pt idx="45">
                  <c:v>-596.5506974903881</c:v>
                </c:pt>
                <c:pt idx="46">
                  <c:v>-570.223244553655</c:v>
                </c:pt>
                <c:pt idx="47">
                  <c:v>-543.8957916169207</c:v>
                </c:pt>
                <c:pt idx="48">
                  <c:v>-516.8809221912774</c:v>
                </c:pt>
                <c:pt idx="49">
                  <c:v>-460.7585870484529</c:v>
                </c:pt>
                <c:pt idx="50">
                  <c:v>-423.5756669615567</c:v>
                </c:pt>
                <c:pt idx="51">
                  <c:v>-388.266854818562</c:v>
                </c:pt>
                <c:pt idx="52">
                  <c:v>-341.1492520832657</c:v>
                </c:pt>
                <c:pt idx="53">
                  <c:v>-312.7121178451243</c:v>
                </c:pt>
                <c:pt idx="54">
                  <c:v>-276.0270340151976</c:v>
                </c:pt>
                <c:pt idx="55">
                  <c:v>-250.93612187882</c:v>
                </c:pt>
                <c:pt idx="56">
                  <c:v>-213.8860408162522</c:v>
                </c:pt>
                <c:pt idx="57">
                  <c:v>-173.7331261075601</c:v>
                </c:pt>
                <c:pt idx="58">
                  <c:v>-137.7056303182387</c:v>
                </c:pt>
                <c:pt idx="59">
                  <c:v>-111.3445593399925</c:v>
                </c:pt>
                <c:pt idx="60">
                  <c:v>-75.87255250199017</c:v>
                </c:pt>
                <c:pt idx="61">
                  <c:v>-46.5639271505602</c:v>
                </c:pt>
              </c:numCache>
            </c:numRef>
          </c:yVal>
          <c:smooth val="1"/>
          <c:extLst xmlns:c16r2="http://schemas.microsoft.com/office/drawing/2015/06/chart">
            <c:ext xmlns:c16="http://schemas.microsoft.com/office/drawing/2014/chart" uri="{C3380CC4-5D6E-409C-BE32-E72D297353CC}">
              <c16:uniqueId val="{00000000-03B6-4671-8A12-DA42F6060084}"/>
            </c:ext>
          </c:extLst>
        </c:ser>
        <c:ser>
          <c:idx val="0"/>
          <c:order val="1"/>
          <c:tx>
            <c:v>POTWs Treating&gt;50 MGD</c:v>
          </c:tx>
          <c:spPr>
            <a:ln w="19050" cap="rnd">
              <a:solidFill>
                <a:schemeClr val="accent1"/>
              </a:solidFill>
              <a:round/>
            </a:ln>
            <a:effectLst/>
          </c:spPr>
          <c:marker>
            <c:symbol val="none"/>
          </c:marker>
          <c:xVal>
            <c:numRef>
              <c:f>'50'!$H$1:$H$100</c:f>
              <c:numCache>
                <c:formatCode>General</c:formatCode>
                <c:ptCount val="100"/>
                <c:pt idx="0">
                  <c:v>85112.123707705</c:v>
                </c:pt>
                <c:pt idx="1">
                  <c:v>109200.460606112</c:v>
                </c:pt>
                <c:pt idx="2">
                  <c:v>153362.411586525</c:v>
                </c:pt>
                <c:pt idx="3">
                  <c:v>181465.4713013332</c:v>
                </c:pt>
                <c:pt idx="4">
                  <c:v>205553.8081997402</c:v>
                </c:pt>
                <c:pt idx="5">
                  <c:v>235664.229322749</c:v>
                </c:pt>
                <c:pt idx="6">
                  <c:v>258949.6216578758</c:v>
                </c:pt>
                <c:pt idx="7">
                  <c:v>297490.9606953271</c:v>
                </c:pt>
                <c:pt idx="8">
                  <c:v>353255.4606151394</c:v>
                </c:pt>
                <c:pt idx="9">
                  <c:v>384895.4911311971</c:v>
                </c:pt>
                <c:pt idx="10">
                  <c:v>434559.2182592062</c:v>
                </c:pt>
                <c:pt idx="11">
                  <c:v>455700.7486103748</c:v>
                </c:pt>
                <c:pt idx="12">
                  <c:v>516724.535419673</c:v>
                </c:pt>
                <c:pt idx="13">
                  <c:v>553619.8381023995</c:v>
                </c:pt>
                <c:pt idx="14">
                  <c:v>589752.343450011</c:v>
                </c:pt>
                <c:pt idx="15">
                  <c:v>618056.1393056383</c:v>
                </c:pt>
                <c:pt idx="16">
                  <c:v>644151.837612246</c:v>
                </c:pt>
                <c:pt idx="17">
                  <c:v>671688.821409942</c:v>
                </c:pt>
                <c:pt idx="18">
                  <c:v>737530.2755989196</c:v>
                </c:pt>
                <c:pt idx="19">
                  <c:v>775589.8478984042</c:v>
                </c:pt>
                <c:pt idx="20">
                  <c:v>855282.0958039677</c:v>
                </c:pt>
                <c:pt idx="21">
                  <c:v>934251.6936025788</c:v>
                </c:pt>
                <c:pt idx="22">
                  <c:v>960146.6557683663</c:v>
                </c:pt>
                <c:pt idx="23">
                  <c:v>984234.9926667733</c:v>
                </c:pt>
                <c:pt idx="24">
                  <c:v>1.01836013660618E6</c:v>
                </c:pt>
                <c:pt idx="25">
                  <c:v>1.07898245113384E6</c:v>
                </c:pt>
                <c:pt idx="26">
                  <c:v>1.10788845541193E6</c:v>
                </c:pt>
                <c:pt idx="27">
                  <c:v>1.14642979444938E6</c:v>
                </c:pt>
                <c:pt idx="28">
                  <c:v>1.17834684083977E6</c:v>
                </c:pt>
                <c:pt idx="29">
                  <c:v>1.2465971287186E6</c:v>
                </c:pt>
                <c:pt idx="30">
                  <c:v>1.29922613011879E6</c:v>
                </c:pt>
                <c:pt idx="31">
                  <c:v>1.33094244036836E6</c:v>
                </c:pt>
                <c:pt idx="32">
                  <c:v>1.39076181033274E6</c:v>
                </c:pt>
                <c:pt idx="33">
                  <c:v>1.42557748659657E6</c:v>
                </c:pt>
                <c:pt idx="34">
                  <c:v>1.45414344385211E6</c:v>
                </c:pt>
                <c:pt idx="35">
                  <c:v>1.48603158423822E6</c:v>
                </c:pt>
                <c:pt idx="36">
                  <c:v>1.55428187211704E6</c:v>
                </c:pt>
                <c:pt idx="37">
                  <c:v>1.66318524323474E6</c:v>
                </c:pt>
                <c:pt idx="38">
                  <c:v>1.69814946424278E6</c:v>
                </c:pt>
                <c:pt idx="39">
                  <c:v>1.73552251894066E6</c:v>
                </c:pt>
                <c:pt idx="40">
                  <c:v>1.75961085583906E6</c:v>
                </c:pt>
                <c:pt idx="41">
                  <c:v>1.78532917020093E6</c:v>
                </c:pt>
                <c:pt idx="42">
                  <c:v>1.82390664174373E6</c:v>
                </c:pt>
                <c:pt idx="43">
                  <c:v>1.84842053926067E6</c:v>
                </c:pt>
                <c:pt idx="44">
                  <c:v>1.90025462554323E6</c:v>
                </c:pt>
                <c:pt idx="45">
                  <c:v>1.94928242057712E6</c:v>
                </c:pt>
                <c:pt idx="46">
                  <c:v>2.04965049098715E6</c:v>
                </c:pt>
                <c:pt idx="47">
                  <c:v>2.07093534694286E6</c:v>
                </c:pt>
                <c:pt idx="48">
                  <c:v>2.09384616563922E6</c:v>
                </c:pt>
                <c:pt idx="49">
                  <c:v>2.1295771987052E6</c:v>
                </c:pt>
                <c:pt idx="50">
                  <c:v>2.15446848016688E6</c:v>
                </c:pt>
                <c:pt idx="51">
                  <c:v>2.17695092793872E6</c:v>
                </c:pt>
                <c:pt idx="52">
                  <c:v>2.20055749809916E6</c:v>
                </c:pt>
                <c:pt idx="53">
                  <c:v>2.27187222390374E6</c:v>
                </c:pt>
                <c:pt idx="54">
                  <c:v>2.38361400405264E6</c:v>
                </c:pt>
                <c:pt idx="55">
                  <c:v>2.41773914799205E6</c:v>
                </c:pt>
                <c:pt idx="56">
                  <c:v>2.44792584884857E6</c:v>
                </c:pt>
                <c:pt idx="57">
                  <c:v>2.4692038797755E6</c:v>
                </c:pt>
                <c:pt idx="58">
                  <c:v>2.51497171988247E6</c:v>
                </c:pt>
                <c:pt idx="59">
                  <c:v>2.55953514314452E6</c:v>
                </c:pt>
                <c:pt idx="60">
                  <c:v>2.59205439795737E6</c:v>
                </c:pt>
                <c:pt idx="61">
                  <c:v>2.67380218394493E6</c:v>
                </c:pt>
                <c:pt idx="62">
                  <c:v>2.70632143875778E6</c:v>
                </c:pt>
                <c:pt idx="63">
                  <c:v>2.97149388078108E6</c:v>
                </c:pt>
                <c:pt idx="64">
                  <c:v>2.99172808377574E6</c:v>
                </c:pt>
                <c:pt idx="65">
                  <c:v>3.01862672664563E6</c:v>
                </c:pt>
                <c:pt idx="66">
                  <c:v>3.08104884141188E6</c:v>
                </c:pt>
                <c:pt idx="67">
                  <c:v>3.20550524872031E6</c:v>
                </c:pt>
                <c:pt idx="68">
                  <c:v>3.24248084585937E6</c:v>
                </c:pt>
                <c:pt idx="69">
                  <c:v>3.28162439331928E6</c:v>
                </c:pt>
                <c:pt idx="70">
                  <c:v>3.3298010671161E6</c:v>
                </c:pt>
                <c:pt idx="71">
                  <c:v>3.42317549037995E6</c:v>
                </c:pt>
                <c:pt idx="72">
                  <c:v>3.54040539661887E6</c:v>
                </c:pt>
                <c:pt idx="73">
                  <c:v>3.86640088931064E6</c:v>
                </c:pt>
                <c:pt idx="74">
                  <c:v>3.89755513836591E6</c:v>
                </c:pt>
                <c:pt idx="75">
                  <c:v>3.93269199245506E6</c:v>
                </c:pt>
                <c:pt idx="76">
                  <c:v>3.95296634267788E6</c:v>
                </c:pt>
                <c:pt idx="77">
                  <c:v>3.98990179258877E6</c:v>
                </c:pt>
                <c:pt idx="78">
                  <c:v>4.02804165934458E6</c:v>
                </c:pt>
                <c:pt idx="79">
                  <c:v>4.07902863911288E6</c:v>
                </c:pt>
                <c:pt idx="80">
                  <c:v>4.10813537953179E6</c:v>
                </c:pt>
                <c:pt idx="81">
                  <c:v>4.1382458006548E6</c:v>
                </c:pt>
                <c:pt idx="82">
                  <c:v>4.28679054486164E6</c:v>
                </c:pt>
                <c:pt idx="83">
                  <c:v>4.30826128248375E6</c:v>
                </c:pt>
                <c:pt idx="84">
                  <c:v>4.36928506929305E6</c:v>
                </c:pt>
                <c:pt idx="85">
                  <c:v>4.44315596911483E6</c:v>
                </c:pt>
                <c:pt idx="86">
                  <c:v>4.5037782836425E6</c:v>
                </c:pt>
                <c:pt idx="87">
                  <c:v>4.53910784442682E6</c:v>
                </c:pt>
                <c:pt idx="88">
                  <c:v>4.56921826554983E6</c:v>
                </c:pt>
                <c:pt idx="89">
                  <c:v>4.59129924104004E6</c:v>
                </c:pt>
                <c:pt idx="90">
                  <c:v>4.65754216751066E6</c:v>
                </c:pt>
                <c:pt idx="91">
                  <c:v>4.68122903212742E6</c:v>
                </c:pt>
                <c:pt idx="92">
                  <c:v>4.81170752366046E6</c:v>
                </c:pt>
                <c:pt idx="93">
                  <c:v>4.84527060640558E6</c:v>
                </c:pt>
                <c:pt idx="94">
                  <c:v>4.98136970988158E6</c:v>
                </c:pt>
                <c:pt idx="95">
                  <c:v>5.0389006878406E6</c:v>
                </c:pt>
                <c:pt idx="96">
                  <c:v>5.07101847037181E6</c:v>
                </c:pt>
                <c:pt idx="97">
                  <c:v>5.10313625290302E6</c:v>
                </c:pt>
                <c:pt idx="98">
                  <c:v>5.17580273587988E6</c:v>
                </c:pt>
                <c:pt idx="99">
                  <c:v>5.2320088553095E6</c:v>
                </c:pt>
              </c:numCache>
            </c:numRef>
          </c:xVal>
          <c:yVal>
            <c:numRef>
              <c:f>'50'!$F$1:$F$100</c:f>
              <c:numCache>
                <c:formatCode>General</c:formatCode>
                <c:ptCount val="100"/>
                <c:pt idx="0">
                  <c:v>-3906.045772623905</c:v>
                </c:pt>
                <c:pt idx="1">
                  <c:v>-3892.821654592263</c:v>
                </c:pt>
                <c:pt idx="2">
                  <c:v>-3842.821654592263</c:v>
                </c:pt>
                <c:pt idx="3">
                  <c:v>-3792.821654592263</c:v>
                </c:pt>
                <c:pt idx="4">
                  <c:v>-3742.821654592263</c:v>
                </c:pt>
                <c:pt idx="5">
                  <c:v>-3706.567035645609</c:v>
                </c:pt>
                <c:pt idx="6">
                  <c:v>-3673.180802353686</c:v>
                </c:pt>
                <c:pt idx="7">
                  <c:v>-3636.91264210387</c:v>
                </c:pt>
                <c:pt idx="8">
                  <c:v>-3607.499853016413</c:v>
                </c:pt>
                <c:pt idx="9">
                  <c:v>-3584.624727167693</c:v>
                </c:pt>
                <c:pt idx="10">
                  <c:v>-3552.239925011443</c:v>
                </c:pt>
                <c:pt idx="11">
                  <c:v>-3527.135458545141</c:v>
                </c:pt>
                <c:pt idx="12">
                  <c:v>-3489.761266458891</c:v>
                </c:pt>
                <c:pt idx="13">
                  <c:v>-3468.743920127913</c:v>
                </c:pt>
                <c:pt idx="14">
                  <c:v>-3464.971803077553</c:v>
                </c:pt>
                <c:pt idx="15">
                  <c:v>-3461.187192508788</c:v>
                </c:pt>
                <c:pt idx="16">
                  <c:v>-3457.235437411013</c:v>
                </c:pt>
                <c:pt idx="17">
                  <c:v>-3453.218406935045</c:v>
                </c:pt>
                <c:pt idx="18">
                  <c:v>-3426.37015920181</c:v>
                </c:pt>
                <c:pt idx="19">
                  <c:v>-3399.666781760057</c:v>
                </c:pt>
                <c:pt idx="20">
                  <c:v>-3372.877991716741</c:v>
                </c:pt>
                <c:pt idx="21">
                  <c:v>-3346.152832401008</c:v>
                </c:pt>
                <c:pt idx="22">
                  <c:v>-3319.398698370797</c:v>
                </c:pt>
                <c:pt idx="23">
                  <c:v>-3292.387597281444</c:v>
                </c:pt>
                <c:pt idx="24">
                  <c:v>-3266.15153823703</c:v>
                </c:pt>
                <c:pt idx="25">
                  <c:v>-3216.15153823703</c:v>
                </c:pt>
                <c:pt idx="26">
                  <c:v>-3166.15153823703</c:v>
                </c:pt>
                <c:pt idx="27">
                  <c:v>-3116.15153823703</c:v>
                </c:pt>
                <c:pt idx="28">
                  <c:v>-3066.15153823703</c:v>
                </c:pt>
                <c:pt idx="29">
                  <c:v>-3016.15153823703</c:v>
                </c:pt>
                <c:pt idx="30">
                  <c:v>-2966.15153823703</c:v>
                </c:pt>
                <c:pt idx="31">
                  <c:v>-2916.15153823703</c:v>
                </c:pt>
                <c:pt idx="32">
                  <c:v>-2866.15153823703</c:v>
                </c:pt>
                <c:pt idx="33">
                  <c:v>-2843.98046812139</c:v>
                </c:pt>
                <c:pt idx="34">
                  <c:v>-2811.554607770626</c:v>
                </c:pt>
                <c:pt idx="35">
                  <c:v>-2776.258036436118</c:v>
                </c:pt>
                <c:pt idx="36">
                  <c:v>-2742.515302988412</c:v>
                </c:pt>
                <c:pt idx="37">
                  <c:v>-2723.402249965979</c:v>
                </c:pt>
                <c:pt idx="38">
                  <c:v>-2717.340689838303</c:v>
                </c:pt>
                <c:pt idx="39">
                  <c:v>-2684.980518793673</c:v>
                </c:pt>
                <c:pt idx="40">
                  <c:v>-2653.918115962453</c:v>
                </c:pt>
                <c:pt idx="41">
                  <c:v>-2616.394070731544</c:v>
                </c:pt>
                <c:pt idx="42">
                  <c:v>-2579.702031559335</c:v>
                </c:pt>
                <c:pt idx="43">
                  <c:v>-2549.15136669146</c:v>
                </c:pt>
                <c:pt idx="44">
                  <c:v>-2511.847203971743</c:v>
                </c:pt>
                <c:pt idx="45">
                  <c:v>-2486.650914987771</c:v>
                </c:pt>
                <c:pt idx="46">
                  <c:v>-2460.358665404442</c:v>
                </c:pt>
                <c:pt idx="47">
                  <c:v>-2451.776136023035</c:v>
                </c:pt>
                <c:pt idx="48">
                  <c:v>-2412.748182650269</c:v>
                </c:pt>
                <c:pt idx="49">
                  <c:v>-2374.604900921719</c:v>
                </c:pt>
                <c:pt idx="50">
                  <c:v>-2314.705584054017</c:v>
                </c:pt>
                <c:pt idx="51">
                  <c:v>-2279.162152683998</c:v>
                </c:pt>
                <c:pt idx="52">
                  <c:v>-2242.352421290246</c:v>
                </c:pt>
                <c:pt idx="53">
                  <c:v>-2131.236523746511</c:v>
                </c:pt>
                <c:pt idx="54">
                  <c:v>-2041.153794733598</c:v>
                </c:pt>
                <c:pt idx="55">
                  <c:v>-1973.956894187234</c:v>
                </c:pt>
                <c:pt idx="56">
                  <c:v>-1883.723847208323</c:v>
                </c:pt>
                <c:pt idx="57">
                  <c:v>-1780.251781315193</c:v>
                </c:pt>
                <c:pt idx="58">
                  <c:v>-1753.654485264712</c:v>
                </c:pt>
                <c:pt idx="59">
                  <c:v>-1698.71617461867</c:v>
                </c:pt>
                <c:pt idx="60">
                  <c:v>-1617.813769506817</c:v>
                </c:pt>
                <c:pt idx="61">
                  <c:v>-1575.367462775504</c:v>
                </c:pt>
                <c:pt idx="62">
                  <c:v>-1514.509275388897</c:v>
                </c:pt>
                <c:pt idx="63">
                  <c:v>-1482.743089383766</c:v>
                </c:pt>
                <c:pt idx="64">
                  <c:v>-1420.60563624398</c:v>
                </c:pt>
                <c:pt idx="65">
                  <c:v>-1344.723938987795</c:v>
                </c:pt>
                <c:pt idx="66">
                  <c:v>-1274.91011410665</c:v>
                </c:pt>
                <c:pt idx="67">
                  <c:v>-1211.982029247863</c:v>
                </c:pt>
                <c:pt idx="68">
                  <c:v>-1161.982029247863</c:v>
                </c:pt>
                <c:pt idx="69">
                  <c:v>-1111.982029247863</c:v>
                </c:pt>
                <c:pt idx="70">
                  <c:v>-1063.829541994095</c:v>
                </c:pt>
                <c:pt idx="71">
                  <c:v>-1013.829541994094</c:v>
                </c:pt>
                <c:pt idx="72">
                  <c:v>-955.5418966115013</c:v>
                </c:pt>
                <c:pt idx="73">
                  <c:v>-883.0625618537953</c:v>
                </c:pt>
                <c:pt idx="74">
                  <c:v>-818.9970473298391</c:v>
                </c:pt>
                <c:pt idx="75">
                  <c:v>-726.975739952696</c:v>
                </c:pt>
                <c:pt idx="76">
                  <c:v>-676.975739952696</c:v>
                </c:pt>
                <c:pt idx="77">
                  <c:v>-638.3685547744474</c:v>
                </c:pt>
                <c:pt idx="78">
                  <c:v>-607.67257251589</c:v>
                </c:pt>
                <c:pt idx="79">
                  <c:v>-577.610884992487</c:v>
                </c:pt>
                <c:pt idx="80">
                  <c:v>-552.661396056632</c:v>
                </c:pt>
                <c:pt idx="81">
                  <c:v>-518.5085998801318</c:v>
                </c:pt>
                <c:pt idx="82">
                  <c:v>-491.8188416250455</c:v>
                </c:pt>
                <c:pt idx="83">
                  <c:v>-464.9730680664616</c:v>
                </c:pt>
                <c:pt idx="84">
                  <c:v>-437.653960727015</c:v>
                </c:pt>
                <c:pt idx="85">
                  <c:v>-410.846921613446</c:v>
                </c:pt>
                <c:pt idx="86">
                  <c:v>-383.4413159169815</c:v>
                </c:pt>
                <c:pt idx="87">
                  <c:v>-355.9769180367375</c:v>
                </c:pt>
                <c:pt idx="88">
                  <c:v>-328.3983716957744</c:v>
                </c:pt>
                <c:pt idx="89">
                  <c:v>-300.9082172397776</c:v>
                </c:pt>
                <c:pt idx="90">
                  <c:v>-273.4180627837807</c:v>
                </c:pt>
                <c:pt idx="91">
                  <c:v>-246.0457641744059</c:v>
                </c:pt>
                <c:pt idx="92">
                  <c:v>-218.48969034657</c:v>
                </c:pt>
                <c:pt idx="93">
                  <c:v>-191.1192049040664</c:v>
                </c:pt>
                <c:pt idx="94">
                  <c:v>-163.5639195854628</c:v>
                </c:pt>
                <c:pt idx="95">
                  <c:v>-136.1770193667722</c:v>
                </c:pt>
                <c:pt idx="96">
                  <c:v>-108.7764287746774</c:v>
                </c:pt>
                <c:pt idx="97">
                  <c:v>-81.28627431868047</c:v>
                </c:pt>
                <c:pt idx="98">
                  <c:v>-53.7961198626838</c:v>
                </c:pt>
                <c:pt idx="99">
                  <c:v>-26.3274529367342</c:v>
                </c:pt>
              </c:numCache>
            </c:numRef>
          </c:yVal>
          <c:smooth val="1"/>
          <c:extLst xmlns:c16r2="http://schemas.microsoft.com/office/drawing/2015/06/chart">
            <c:ext xmlns:c16="http://schemas.microsoft.com/office/drawing/2014/chart" uri="{C3380CC4-5D6E-409C-BE32-E72D297353CC}">
              <c16:uniqueId val="{00000001-03B6-4671-8A12-DA42F6060084}"/>
            </c:ext>
          </c:extLst>
        </c:ser>
        <c:dLbls>
          <c:showLegendKey val="0"/>
          <c:showVal val="0"/>
          <c:showCatName val="0"/>
          <c:showSerName val="0"/>
          <c:showPercent val="0"/>
          <c:showBubbleSize val="0"/>
        </c:dLbls>
        <c:axId val="-554150384"/>
        <c:axId val="-554147264"/>
      </c:scatterChart>
      <c:valAx>
        <c:axId val="-554150384"/>
        <c:scaling>
          <c:orientation val="minMax"/>
        </c:scaling>
        <c:delete val="0"/>
        <c:axPos val="b"/>
        <c:numFmt formatCode="General" sourceLinked="0"/>
        <c:majorTickMark val="none"/>
        <c:minorTickMark val="none"/>
        <c:tickLblPos val="high"/>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147264"/>
        <c:crosses val="autoZero"/>
        <c:crossBetween val="midCat"/>
        <c:dispUnits>
          <c:builtInUnit val="millions"/>
          <c:dispUnitsLbl>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dispUnitsLbl>
        </c:dispUnits>
      </c:valAx>
      <c:valAx>
        <c:axId val="-554147264"/>
        <c:scaling>
          <c:orientation val="minMax"/>
        </c:scaling>
        <c:delete val="0"/>
        <c:axPos val="l"/>
        <c:numFmt formatCode="&quot;$&quot;#,##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150384"/>
        <c:crosses val="autoZero"/>
        <c:crossBetween val="midCat"/>
      </c:valAx>
      <c:spPr>
        <a:noFill/>
        <a:ln>
          <a:noFill/>
        </a:ln>
        <a:effectLst/>
      </c:spPr>
    </c:plotArea>
    <c:legend>
      <c:legendPos val="r"/>
      <c:layout>
        <c:manualLayout>
          <c:xMode val="edge"/>
          <c:yMode val="edge"/>
          <c:x val="0.604381579168275"/>
          <c:y val="0.614500418034116"/>
          <c:w val="0.267505330490405"/>
          <c:h val="0.11965209578596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1448046606115"/>
          <c:y val="0.119487377865405"/>
          <c:w val="0.82194214529154"/>
          <c:h val="0.791114716048766"/>
        </c:manualLayout>
      </c:layout>
      <c:scatterChart>
        <c:scatterStyle val="smoothMarker"/>
        <c:varyColors val="0"/>
        <c:ser>
          <c:idx val="1"/>
          <c:order val="0"/>
          <c:tx>
            <c:v>POTWs Treating&gt;10 MGD</c:v>
          </c:tx>
          <c:spPr>
            <a:ln w="19050" cap="rnd">
              <a:solidFill>
                <a:schemeClr val="accent2"/>
              </a:solidFill>
              <a:round/>
            </a:ln>
            <a:effectLst/>
          </c:spPr>
          <c:marker>
            <c:symbol val="none"/>
          </c:marker>
          <c:xVal>
            <c:numRef>
              <c:f>'10'!$H$1:$H$557</c:f>
              <c:numCache>
                <c:formatCode>General</c:formatCode>
                <c:ptCount val="557"/>
                <c:pt idx="0">
                  <c:v>4214.65601265796</c:v>
                </c:pt>
                <c:pt idx="1">
                  <c:v>10108.2691071349</c:v>
                </c:pt>
                <c:pt idx="2">
                  <c:v>22152.43755633832</c:v>
                </c:pt>
                <c:pt idx="3">
                  <c:v>26448.19096988758</c:v>
                </c:pt>
                <c:pt idx="4">
                  <c:v>30743.94438343691</c:v>
                </c:pt>
                <c:pt idx="5">
                  <c:v>39937.65963299561</c:v>
                </c:pt>
                <c:pt idx="6">
                  <c:v>44594.73810002098</c:v>
                </c:pt>
                <c:pt idx="7">
                  <c:v>129706.861807726</c:v>
                </c:pt>
                <c:pt idx="8">
                  <c:v>146167.2253549708</c:v>
                </c:pt>
                <c:pt idx="9">
                  <c:v>154718.5849539053</c:v>
                </c:pt>
                <c:pt idx="10">
                  <c:v>160580.080265851</c:v>
                </c:pt>
                <c:pt idx="11">
                  <c:v>166200.6922088126</c:v>
                </c:pt>
                <c:pt idx="12">
                  <c:v>170654.6257013281</c:v>
                </c:pt>
                <c:pt idx="13">
                  <c:v>176114.6487316337</c:v>
                </c:pt>
                <c:pt idx="14">
                  <c:v>200202.9856300407</c:v>
                </c:pt>
                <c:pt idx="15">
                  <c:v>217867.766022206</c:v>
                </c:pt>
                <c:pt idx="16">
                  <c:v>224090.5863876277</c:v>
                </c:pt>
                <c:pt idx="17">
                  <c:v>229269.5788207852</c:v>
                </c:pt>
                <c:pt idx="18">
                  <c:v>239386.6803181162</c:v>
                </c:pt>
                <c:pt idx="19">
                  <c:v>283548.6312985291</c:v>
                </c:pt>
                <c:pt idx="20">
                  <c:v>311651.6910133373</c:v>
                </c:pt>
                <c:pt idx="21">
                  <c:v>316589.8000775108</c:v>
                </c:pt>
                <c:pt idx="22">
                  <c:v>329155.8824928464</c:v>
                </c:pt>
                <c:pt idx="23">
                  <c:v>337185.3281256481</c:v>
                </c:pt>
                <c:pt idx="24">
                  <c:v>355251.5807994541</c:v>
                </c:pt>
                <c:pt idx="25">
                  <c:v>366492.8046853773</c:v>
                </c:pt>
                <c:pt idx="26">
                  <c:v>375497.8279625652</c:v>
                </c:pt>
                <c:pt idx="27">
                  <c:v>390272.0079269214</c:v>
                </c:pt>
                <c:pt idx="28">
                  <c:v>404183.0224857515</c:v>
                </c:pt>
                <c:pt idx="29">
                  <c:v>411008.0512736335</c:v>
                </c:pt>
                <c:pt idx="30">
                  <c:v>422269.3487736381</c:v>
                </c:pt>
                <c:pt idx="31">
                  <c:v>427962.2257272956</c:v>
                </c:pt>
                <c:pt idx="32">
                  <c:v>436312.8491854101</c:v>
                </c:pt>
                <c:pt idx="33">
                  <c:v>441929.4464055553</c:v>
                </c:pt>
                <c:pt idx="34">
                  <c:v>450031.1570490528</c:v>
                </c:pt>
                <c:pt idx="35">
                  <c:v>463641.0673966528</c:v>
                </c:pt>
                <c:pt idx="36">
                  <c:v>476046.5608993325</c:v>
                </c:pt>
                <c:pt idx="37">
                  <c:v>480209.8284599405</c:v>
                </c:pt>
                <c:pt idx="38">
                  <c:v>485027.495839622</c:v>
                </c:pt>
                <c:pt idx="39">
                  <c:v>492253.996909144</c:v>
                </c:pt>
                <c:pt idx="40">
                  <c:v>516342.3338075512</c:v>
                </c:pt>
                <c:pt idx="41">
                  <c:v>546452.754930559</c:v>
                </c:pt>
                <c:pt idx="42">
                  <c:v>553277.7837184413</c:v>
                </c:pt>
                <c:pt idx="43">
                  <c:v>559721.4138387657</c:v>
                </c:pt>
                <c:pt idx="44">
                  <c:v>565743.4980633673</c:v>
                </c:pt>
                <c:pt idx="45">
                  <c:v>571163.3738655091</c:v>
                </c:pt>
                <c:pt idx="46">
                  <c:v>583689.3090526806</c:v>
                </c:pt>
                <c:pt idx="47">
                  <c:v>589309.9209956424</c:v>
                </c:pt>
                <c:pt idx="48">
                  <c:v>596536.4220651643</c:v>
                </c:pt>
                <c:pt idx="49">
                  <c:v>607777.6459510877</c:v>
                </c:pt>
                <c:pt idx="50">
                  <c:v>614602.6747389679</c:v>
                </c:pt>
                <c:pt idx="51">
                  <c:v>622632.1203717719</c:v>
                </c:pt>
                <c:pt idx="52">
                  <c:v>626988.0946275672</c:v>
                </c:pt>
                <c:pt idx="53">
                  <c:v>641609.7151249003</c:v>
                </c:pt>
                <c:pt idx="54">
                  <c:v>664895.1074600271</c:v>
                </c:pt>
                <c:pt idx="55">
                  <c:v>678183.839982315</c:v>
                </c:pt>
                <c:pt idx="56">
                  <c:v>683402.9796436365</c:v>
                </c:pt>
                <c:pt idx="57">
                  <c:v>688433.4273325872</c:v>
                </c:pt>
                <c:pt idx="58">
                  <c:v>702284.2210491712</c:v>
                </c:pt>
                <c:pt idx="59">
                  <c:v>740825.560086623</c:v>
                </c:pt>
                <c:pt idx="60">
                  <c:v>754475.6176623865</c:v>
                </c:pt>
                <c:pt idx="61">
                  <c:v>760260.8332408204</c:v>
                </c:pt>
                <c:pt idx="62">
                  <c:v>765732.9004395753</c:v>
                </c:pt>
                <c:pt idx="63">
                  <c:v>770550.5678192567</c:v>
                </c:pt>
                <c:pt idx="64">
                  <c:v>786609.4590848614</c:v>
                </c:pt>
                <c:pt idx="65">
                  <c:v>795100.9993138313</c:v>
                </c:pt>
                <c:pt idx="66">
                  <c:v>802563.9675572395</c:v>
                </c:pt>
                <c:pt idx="67">
                  <c:v>858328.467477052</c:v>
                </c:pt>
                <c:pt idx="68">
                  <c:v>862620.2061677849</c:v>
                </c:pt>
                <c:pt idx="69">
                  <c:v>868829.376475631</c:v>
                </c:pt>
                <c:pt idx="70">
                  <c:v>876483.846997382</c:v>
                </c:pt>
                <c:pt idx="71">
                  <c:v>887713.0267148556</c:v>
                </c:pt>
                <c:pt idx="72">
                  <c:v>919353.0572309134</c:v>
                </c:pt>
                <c:pt idx="73">
                  <c:v>969016.7843589213</c:v>
                </c:pt>
                <c:pt idx="74">
                  <c:v>975520.6353214923</c:v>
                </c:pt>
                <c:pt idx="75">
                  <c:v>988568.4844747961</c:v>
                </c:pt>
                <c:pt idx="76">
                  <c:v>1.00971001482596E6</c:v>
                </c:pt>
                <c:pt idx="77">
                  <c:v>1.0152262439757E6</c:v>
                </c:pt>
                <c:pt idx="78">
                  <c:v>1.02356883798818E6</c:v>
                </c:pt>
                <c:pt idx="79">
                  <c:v>1.02872775680726E6</c:v>
                </c:pt>
                <c:pt idx="80">
                  <c:v>1.03329249664951E6</c:v>
                </c:pt>
                <c:pt idx="81">
                  <c:v>1.046377682725E6</c:v>
                </c:pt>
                <c:pt idx="82">
                  <c:v>1.0531192052783E6</c:v>
                </c:pt>
                <c:pt idx="83">
                  <c:v>1.05842265411877E6</c:v>
                </c:pt>
                <c:pt idx="84">
                  <c:v>1.06324433622127E6</c:v>
                </c:pt>
                <c:pt idx="85">
                  <c:v>1.0697401577382E6</c:v>
                </c:pt>
                <c:pt idx="86">
                  <c:v>1.1307639445475E6</c:v>
                </c:pt>
                <c:pt idx="87">
                  <c:v>1.1420975070582E6</c:v>
                </c:pt>
                <c:pt idx="88">
                  <c:v>1.14932400812772E6</c:v>
                </c:pt>
                <c:pt idx="89">
                  <c:v>1.1609667042953E6</c:v>
                </c:pt>
                <c:pt idx="90">
                  <c:v>1.1689961499281E6</c:v>
                </c:pt>
                <c:pt idx="91">
                  <c:v>1.17959501816339E6</c:v>
                </c:pt>
                <c:pt idx="92">
                  <c:v>1.18441268554307E6</c:v>
                </c:pt>
                <c:pt idx="93">
                  <c:v>1.19163918661259E6</c:v>
                </c:pt>
                <c:pt idx="94">
                  <c:v>1.19725979855555E6</c:v>
                </c:pt>
                <c:pt idx="95">
                  <c:v>1.20261543879263E6</c:v>
                </c:pt>
                <c:pt idx="96">
                  <c:v>1.21188944849852E6</c:v>
                </c:pt>
                <c:pt idx="97">
                  <c:v>1.21630564359656E6</c:v>
                </c:pt>
                <c:pt idx="98">
                  <c:v>1.22088242760726E6</c:v>
                </c:pt>
                <c:pt idx="99">
                  <c:v>1.23490786176636E6</c:v>
                </c:pt>
                <c:pt idx="100">
                  <c:v>1.24197377392322E6</c:v>
                </c:pt>
                <c:pt idx="101">
                  <c:v>1.27886907660595E6</c:v>
                </c:pt>
                <c:pt idx="102">
                  <c:v>1.28521233865586E6</c:v>
                </c:pt>
                <c:pt idx="103">
                  <c:v>1.32134484400347E6</c:v>
                </c:pt>
                <c:pt idx="104">
                  <c:v>1.3496486398591E6</c:v>
                </c:pt>
                <c:pt idx="105">
                  <c:v>1.36180200876891E6</c:v>
                </c:pt>
                <c:pt idx="106">
                  <c:v>1.38789770707552E6</c:v>
                </c:pt>
                <c:pt idx="107">
                  <c:v>1.39263106527606E6</c:v>
                </c:pt>
                <c:pt idx="108">
                  <c:v>1.3980509410782E6</c:v>
                </c:pt>
                <c:pt idx="109">
                  <c:v>1.40216241871447E6</c:v>
                </c:pt>
                <c:pt idx="110">
                  <c:v>1.40623535501171E6</c:v>
                </c:pt>
                <c:pt idx="111">
                  <c:v>1.41787805117928E6</c:v>
                </c:pt>
                <c:pt idx="112">
                  <c:v>1.42550602453044E6</c:v>
                </c:pt>
                <c:pt idx="113">
                  <c:v>1.43057661944755E6</c:v>
                </c:pt>
                <c:pt idx="114">
                  <c:v>1.43965149890175E6</c:v>
                </c:pt>
                <c:pt idx="115">
                  <c:v>1.45024996566476E6</c:v>
                </c:pt>
                <c:pt idx="116">
                  <c:v>1.45621182904712E6</c:v>
                </c:pt>
                <c:pt idx="117">
                  <c:v>1.46223391327172E6</c:v>
                </c:pt>
                <c:pt idx="118">
                  <c:v>1.48012954022583E6</c:v>
                </c:pt>
                <c:pt idx="119">
                  <c:v>1.48434499918305E6</c:v>
                </c:pt>
                <c:pt idx="120">
                  <c:v>1.49036708340765E6</c:v>
                </c:pt>
                <c:pt idx="121">
                  <c:v>1.49984182925436E6</c:v>
                </c:pt>
                <c:pt idx="122">
                  <c:v>1.51899205708859E6</c:v>
                </c:pt>
                <c:pt idx="123">
                  <c:v>1.52437178566257E6</c:v>
                </c:pt>
                <c:pt idx="124">
                  <c:v>1.55190876946027E6</c:v>
                </c:pt>
                <c:pt idx="125">
                  <c:v>1.55593553644512E6</c:v>
                </c:pt>
                <c:pt idx="126">
                  <c:v>1.56055246768398E6</c:v>
                </c:pt>
                <c:pt idx="127">
                  <c:v>1.62639392187296E6</c:v>
                </c:pt>
                <c:pt idx="128">
                  <c:v>1.63121158925264E6</c:v>
                </c:pt>
                <c:pt idx="129">
                  <c:v>1.63592487383909E6</c:v>
                </c:pt>
                <c:pt idx="130">
                  <c:v>1.64018048002448E6</c:v>
                </c:pt>
                <c:pt idx="131">
                  <c:v>1.64913331190505E6</c:v>
                </c:pt>
                <c:pt idx="132">
                  <c:v>1.65551672118313E6</c:v>
                </c:pt>
                <c:pt idx="133">
                  <c:v>1.66408413967333E6</c:v>
                </c:pt>
                <c:pt idx="134">
                  <c:v>1.67037119560382E6</c:v>
                </c:pt>
                <c:pt idx="135">
                  <c:v>1.67542974635248E6</c:v>
                </c:pt>
                <c:pt idx="136">
                  <c:v>1.68907980392824E6</c:v>
                </c:pt>
                <c:pt idx="137">
                  <c:v>1.69437923804589E6</c:v>
                </c:pt>
                <c:pt idx="138">
                  <c:v>1.73243881034538E6</c:v>
                </c:pt>
                <c:pt idx="139">
                  <c:v>1.81213105825094E6</c:v>
                </c:pt>
                <c:pt idx="140">
                  <c:v>1.89110065604955E6</c:v>
                </c:pt>
                <c:pt idx="141">
                  <c:v>1.90700297312532E6</c:v>
                </c:pt>
                <c:pt idx="142">
                  <c:v>1.92430642846401E6</c:v>
                </c:pt>
                <c:pt idx="143">
                  <c:v>1.93165337121802E6</c:v>
                </c:pt>
                <c:pt idx="144">
                  <c:v>1.94711005406116E6</c:v>
                </c:pt>
                <c:pt idx="145">
                  <c:v>1.95903378082588E6</c:v>
                </c:pt>
                <c:pt idx="146">
                  <c:v>1.97188892328399E6</c:v>
                </c:pt>
                <c:pt idx="147">
                  <c:v>1.9810902665069E6</c:v>
                </c:pt>
                <c:pt idx="148">
                  <c:v>2.0069852286727E6</c:v>
                </c:pt>
                <c:pt idx="149">
                  <c:v>2.01260584061565E6</c:v>
                </c:pt>
                <c:pt idx="150">
                  <c:v>2.02709898998286E6</c:v>
                </c:pt>
                <c:pt idx="151">
                  <c:v>2.0382197721843E6</c:v>
                </c:pt>
                <c:pt idx="152">
                  <c:v>2.0623081090827E6</c:v>
                </c:pt>
                <c:pt idx="153">
                  <c:v>2.06712577646238E6</c:v>
                </c:pt>
                <c:pt idx="154">
                  <c:v>2.08185177975294E6</c:v>
                </c:pt>
                <c:pt idx="155">
                  <c:v>2.08680434181925E6</c:v>
                </c:pt>
                <c:pt idx="156">
                  <c:v>2.12092948575866E6</c:v>
                </c:pt>
                <c:pt idx="157">
                  <c:v>2.12655009770162E6</c:v>
                </c:pt>
                <c:pt idx="158">
                  <c:v>2.13156850122212E6</c:v>
                </c:pt>
                <c:pt idx="159">
                  <c:v>2.13676395401883E6</c:v>
                </c:pt>
                <c:pt idx="160">
                  <c:v>2.14399045508835E6</c:v>
                </c:pt>
                <c:pt idx="161">
                  <c:v>2.1504140115946E6</c:v>
                </c:pt>
                <c:pt idx="162">
                  <c:v>2.15483020669263E6</c:v>
                </c:pt>
                <c:pt idx="163">
                  <c:v>2.15898945953043E6</c:v>
                </c:pt>
                <c:pt idx="164">
                  <c:v>2.1646100714734E6</c:v>
                </c:pt>
                <c:pt idx="165">
                  <c:v>2.16952409220066E6</c:v>
                </c:pt>
                <c:pt idx="166">
                  <c:v>2.17654584240655E6</c:v>
                </c:pt>
                <c:pt idx="167">
                  <c:v>2.18222266046894E6</c:v>
                </c:pt>
                <c:pt idx="168">
                  <c:v>2.2428449749966E6</c:v>
                </c:pt>
                <c:pt idx="169">
                  <c:v>2.25661547425685E6</c:v>
                </c:pt>
                <c:pt idx="170">
                  <c:v>2.26436388929251E6</c:v>
                </c:pt>
                <c:pt idx="171">
                  <c:v>2.27003468527067E6</c:v>
                </c:pt>
                <c:pt idx="172">
                  <c:v>2.2762575056361E6</c:v>
                </c:pt>
                <c:pt idx="173">
                  <c:v>2.30516350991418E6</c:v>
                </c:pt>
                <c:pt idx="174">
                  <c:v>2.34370484895164E6</c:v>
                </c:pt>
                <c:pt idx="175">
                  <c:v>2.37562189534203E6</c:v>
                </c:pt>
                <c:pt idx="176">
                  <c:v>2.38967342519943E6</c:v>
                </c:pt>
                <c:pt idx="177">
                  <c:v>2.45792371307825E6</c:v>
                </c:pt>
                <c:pt idx="178">
                  <c:v>2.51055271447845E6</c:v>
                </c:pt>
                <c:pt idx="179">
                  <c:v>2.52318303245885E6</c:v>
                </c:pt>
                <c:pt idx="180">
                  <c:v>2.55489934270842E6</c:v>
                </c:pt>
                <c:pt idx="181">
                  <c:v>2.56833180230753E6</c:v>
                </c:pt>
                <c:pt idx="182">
                  <c:v>2.57621069583472E6</c:v>
                </c:pt>
                <c:pt idx="183">
                  <c:v>2.58123913616226E6</c:v>
                </c:pt>
                <c:pt idx="184">
                  <c:v>2.64105850612664E6</c:v>
                </c:pt>
                <c:pt idx="185">
                  <c:v>2.65072716308538E6</c:v>
                </c:pt>
                <c:pt idx="186">
                  <c:v>2.65698330565018E6</c:v>
                </c:pt>
                <c:pt idx="187">
                  <c:v>2.69179898191401E6</c:v>
                </c:pt>
                <c:pt idx="188">
                  <c:v>2.72036493916955E6</c:v>
                </c:pt>
                <c:pt idx="189">
                  <c:v>2.72802462883096E6</c:v>
                </c:pt>
                <c:pt idx="190">
                  <c:v>2.7472952983497E6</c:v>
                </c:pt>
                <c:pt idx="191">
                  <c:v>2.75383568328989E6</c:v>
                </c:pt>
                <c:pt idx="192">
                  <c:v>2.7630193617324E6</c:v>
                </c:pt>
                <c:pt idx="193">
                  <c:v>2.77155064771726E6</c:v>
                </c:pt>
                <c:pt idx="194">
                  <c:v>2.77690026587011E6</c:v>
                </c:pt>
                <c:pt idx="195">
                  <c:v>2.80878840625622E6</c:v>
                </c:pt>
                <c:pt idx="196">
                  <c:v>2.81435562238573E6</c:v>
                </c:pt>
                <c:pt idx="197">
                  <c:v>2.81976546138083E6</c:v>
                </c:pt>
                <c:pt idx="198">
                  <c:v>2.82833087250962E6</c:v>
                </c:pt>
                <c:pt idx="199">
                  <c:v>2.83676981986969E6</c:v>
                </c:pt>
                <c:pt idx="200">
                  <c:v>2.84641318407469E6</c:v>
                </c:pt>
                <c:pt idx="201">
                  <c:v>2.91466347195351E6</c:v>
                </c:pt>
                <c:pt idx="202">
                  <c:v>3.02356684307121E6</c:v>
                </c:pt>
                <c:pt idx="203">
                  <c:v>3.05853106407924E6</c:v>
                </c:pt>
                <c:pt idx="204">
                  <c:v>3.09590411877712E6</c:v>
                </c:pt>
                <c:pt idx="205">
                  <c:v>3.10956622052134E6</c:v>
                </c:pt>
                <c:pt idx="206">
                  <c:v>3.13365455741974E6</c:v>
                </c:pt>
                <c:pt idx="207">
                  <c:v>3.15937287178161E6</c:v>
                </c:pt>
                <c:pt idx="208">
                  <c:v>3.19795034332441E6</c:v>
                </c:pt>
                <c:pt idx="209">
                  <c:v>3.22246424084135E6</c:v>
                </c:pt>
                <c:pt idx="210">
                  <c:v>3.27429832712391E6</c:v>
                </c:pt>
                <c:pt idx="211">
                  <c:v>3.3233261221578E6</c:v>
                </c:pt>
                <c:pt idx="212">
                  <c:v>3.42369419256783E6</c:v>
                </c:pt>
                <c:pt idx="213">
                  <c:v>3.43221544174564E6</c:v>
                </c:pt>
                <c:pt idx="214">
                  <c:v>3.45350029770135E6</c:v>
                </c:pt>
                <c:pt idx="215">
                  <c:v>3.47641111639771E6</c:v>
                </c:pt>
                <c:pt idx="216">
                  <c:v>3.51214214946368E6</c:v>
                </c:pt>
                <c:pt idx="217">
                  <c:v>3.52498926247617E6</c:v>
                </c:pt>
                <c:pt idx="218">
                  <c:v>3.53141281898241E6</c:v>
                </c:pt>
                <c:pt idx="219">
                  <c:v>3.53743490320701E6</c:v>
                </c:pt>
                <c:pt idx="220">
                  <c:v>3.54947907165621E6</c:v>
                </c:pt>
                <c:pt idx="221">
                  <c:v>3.5743703531179E6</c:v>
                </c:pt>
                <c:pt idx="222">
                  <c:v>3.59360087540846E6</c:v>
                </c:pt>
                <c:pt idx="223">
                  <c:v>3.61608332318031E6</c:v>
                </c:pt>
                <c:pt idx="224">
                  <c:v>3.62411276881311E6</c:v>
                </c:pt>
                <c:pt idx="225">
                  <c:v>3.630937797601E6</c:v>
                </c:pt>
                <c:pt idx="226">
                  <c:v>3.63547684321722E6</c:v>
                </c:pt>
                <c:pt idx="227">
                  <c:v>3.64310481656838E6</c:v>
                </c:pt>
                <c:pt idx="228">
                  <c:v>3.66671138672882E6</c:v>
                </c:pt>
                <c:pt idx="229">
                  <c:v>3.67929071772945E6</c:v>
                </c:pt>
                <c:pt idx="230">
                  <c:v>3.68852458020717E6</c:v>
                </c:pt>
                <c:pt idx="231">
                  <c:v>3.69775844268489E6</c:v>
                </c:pt>
                <c:pt idx="232">
                  <c:v>3.70245566838008E6</c:v>
                </c:pt>
                <c:pt idx="233">
                  <c:v>3.71040481955656E6</c:v>
                </c:pt>
                <c:pt idx="234">
                  <c:v>3.71451308541458E6</c:v>
                </c:pt>
                <c:pt idx="235">
                  <c:v>3.72111047941877E6</c:v>
                </c:pt>
                <c:pt idx="236">
                  <c:v>3.79242520522335E6</c:v>
                </c:pt>
                <c:pt idx="237">
                  <c:v>3.79788522825366E6</c:v>
                </c:pt>
                <c:pt idx="238">
                  <c:v>3.8031256459459E6</c:v>
                </c:pt>
                <c:pt idx="239">
                  <c:v>3.80718051599047E6</c:v>
                </c:pt>
                <c:pt idx="240">
                  <c:v>3.81996740816071E6</c:v>
                </c:pt>
                <c:pt idx="241">
                  <c:v>3.9317091883096E6</c:v>
                </c:pt>
                <c:pt idx="242">
                  <c:v>3.93652685568928E6</c:v>
                </c:pt>
                <c:pt idx="243">
                  <c:v>3.97065199962869E6</c:v>
                </c:pt>
                <c:pt idx="244">
                  <c:v>4.00083870048521E6</c:v>
                </c:pt>
                <c:pt idx="245">
                  <c:v>4.00564833841926E6</c:v>
                </c:pt>
                <c:pt idx="246">
                  <c:v>4.0153519234665E6</c:v>
                </c:pt>
                <c:pt idx="247">
                  <c:v>4.03662995439343E6</c:v>
                </c:pt>
                <c:pt idx="248">
                  <c:v>4.04947706740591E6</c:v>
                </c:pt>
                <c:pt idx="249">
                  <c:v>4.058309457602E6</c:v>
                </c:pt>
                <c:pt idx="250">
                  <c:v>4.06352859726332E6</c:v>
                </c:pt>
                <c:pt idx="251">
                  <c:v>4.08026999140771E6</c:v>
                </c:pt>
                <c:pt idx="252">
                  <c:v>4.08524824770005E6</c:v>
                </c:pt>
                <c:pt idx="253">
                  <c:v>4.09058782904586E6</c:v>
                </c:pt>
                <c:pt idx="254">
                  <c:v>4.09519673083909E6</c:v>
                </c:pt>
                <c:pt idx="255">
                  <c:v>4.10671095587653E6</c:v>
                </c:pt>
                <c:pt idx="256">
                  <c:v>4.11550319884445E6</c:v>
                </c:pt>
                <c:pt idx="257">
                  <c:v>4.1212442524719E6</c:v>
                </c:pt>
                <c:pt idx="258">
                  <c:v>4.12698530609935E6</c:v>
                </c:pt>
                <c:pt idx="259">
                  <c:v>4.13643997833198E6</c:v>
                </c:pt>
                <c:pt idx="260">
                  <c:v>4.1416591179933E6</c:v>
                </c:pt>
                <c:pt idx="261">
                  <c:v>4.1466775215138E6</c:v>
                </c:pt>
                <c:pt idx="262">
                  <c:v>4.15229813345676E6</c:v>
                </c:pt>
                <c:pt idx="263">
                  <c:v>4.15992610680793E6</c:v>
                </c:pt>
                <c:pt idx="264">
                  <c:v>4.16723290233378E6</c:v>
                </c:pt>
                <c:pt idx="265">
                  <c:v>4.1735761643837E6</c:v>
                </c:pt>
                <c:pt idx="266">
                  <c:v>4.19199972738816E6</c:v>
                </c:pt>
                <c:pt idx="267">
                  <c:v>4.19867621143183E6</c:v>
                </c:pt>
                <c:pt idx="268">
                  <c:v>4.21474714686588E6</c:v>
                </c:pt>
                <c:pt idx="269">
                  <c:v>4.22879867672329E6</c:v>
                </c:pt>
                <c:pt idx="270">
                  <c:v>4.23562370551117E6</c:v>
                </c:pt>
                <c:pt idx="271">
                  <c:v>4.24112387576964E6</c:v>
                </c:pt>
                <c:pt idx="272">
                  <c:v>4.2518833329176E6</c:v>
                </c:pt>
                <c:pt idx="273">
                  <c:v>4.26295995316805E6</c:v>
                </c:pt>
                <c:pt idx="274">
                  <c:v>4.30872779327502E6</c:v>
                </c:pt>
                <c:pt idx="275">
                  <c:v>4.35329121653707E6</c:v>
                </c:pt>
                <c:pt idx="276">
                  <c:v>4.36091918988823E6</c:v>
                </c:pt>
                <c:pt idx="277">
                  <c:v>4.36589744618057E6</c:v>
                </c:pt>
                <c:pt idx="278">
                  <c:v>4.37151805812353E6</c:v>
                </c:pt>
                <c:pt idx="279">
                  <c:v>4.40403731293638E6</c:v>
                </c:pt>
                <c:pt idx="280">
                  <c:v>4.4103805749863E6</c:v>
                </c:pt>
                <c:pt idx="281">
                  <c:v>4.4152371851773E6</c:v>
                </c:pt>
                <c:pt idx="282">
                  <c:v>4.4206972082076E6</c:v>
                </c:pt>
                <c:pt idx="283">
                  <c:v>4.43623418550708E6</c:v>
                </c:pt>
                <c:pt idx="284">
                  <c:v>4.44354499575574E6</c:v>
                </c:pt>
                <c:pt idx="285">
                  <c:v>4.44922984326377E6</c:v>
                </c:pt>
                <c:pt idx="286">
                  <c:v>4.53097762925133E6</c:v>
                </c:pt>
                <c:pt idx="287">
                  <c:v>4.53575514940284E6</c:v>
                </c:pt>
                <c:pt idx="288">
                  <c:v>4.56827440421569E6</c:v>
                </c:pt>
                <c:pt idx="289">
                  <c:v>4.57389501615866E6</c:v>
                </c:pt>
                <c:pt idx="290">
                  <c:v>4.5783112112567E6</c:v>
                </c:pt>
                <c:pt idx="291">
                  <c:v>4.58370298399912E6</c:v>
                </c:pt>
                <c:pt idx="292">
                  <c:v>4.59373979104013E6</c:v>
                </c:pt>
                <c:pt idx="293">
                  <c:v>4.5991195196141E6</c:v>
                </c:pt>
                <c:pt idx="294">
                  <c:v>4.60884879888737E6</c:v>
                </c:pt>
                <c:pt idx="295">
                  <c:v>4.6149270892314E6</c:v>
                </c:pt>
                <c:pt idx="296">
                  <c:v>4.8800995312547E6</c:v>
                </c:pt>
                <c:pt idx="297">
                  <c:v>4.8921436997039E6</c:v>
                </c:pt>
                <c:pt idx="298">
                  <c:v>4.89655989480195E6</c:v>
                </c:pt>
                <c:pt idx="299">
                  <c:v>4.90218050674491E6</c:v>
                </c:pt>
                <c:pt idx="300">
                  <c:v>4.91956425653992E6</c:v>
                </c:pt>
                <c:pt idx="301">
                  <c:v>4.92618854918699E6</c:v>
                </c:pt>
                <c:pt idx="302">
                  <c:v>4.94642275218165E6</c:v>
                </c:pt>
                <c:pt idx="303">
                  <c:v>4.95937023326454E6</c:v>
                </c:pt>
                <c:pt idx="304">
                  <c:v>4.97061145715047E6</c:v>
                </c:pt>
                <c:pt idx="305">
                  <c:v>4.97604337712106E6</c:v>
                </c:pt>
                <c:pt idx="306">
                  <c:v>4.98142310569503E6</c:v>
                </c:pt>
                <c:pt idx="307">
                  <c:v>4.98559038797846E6</c:v>
                </c:pt>
                <c:pt idx="308">
                  <c:v>4.99287309516741E6</c:v>
                </c:pt>
                <c:pt idx="309">
                  <c:v>5.00085837884923E6</c:v>
                </c:pt>
                <c:pt idx="310">
                  <c:v>5.00518745446216E6</c:v>
                </c:pt>
                <c:pt idx="311">
                  <c:v>5.00955788172009E6</c:v>
                </c:pt>
                <c:pt idx="312">
                  <c:v>5.01712242245075E6</c:v>
                </c:pt>
                <c:pt idx="313">
                  <c:v>5.02422005091787E6</c:v>
                </c:pt>
                <c:pt idx="314">
                  <c:v>5.0310462841226E6</c:v>
                </c:pt>
                <c:pt idx="315">
                  <c:v>5.0356535800267E6</c:v>
                </c:pt>
                <c:pt idx="316">
                  <c:v>5.04011393707572E6</c:v>
                </c:pt>
                <c:pt idx="317">
                  <c:v>5.06701257994561E6</c:v>
                </c:pt>
                <c:pt idx="318">
                  <c:v>5.12943469471186E6</c:v>
                </c:pt>
                <c:pt idx="319">
                  <c:v>5.2538911020203E6</c:v>
                </c:pt>
                <c:pt idx="320">
                  <c:v>5.26629659552297E6</c:v>
                </c:pt>
                <c:pt idx="321">
                  <c:v>5.27262781340444E6</c:v>
                </c:pt>
                <c:pt idx="322">
                  <c:v>5.277513731072E6</c:v>
                </c:pt>
                <c:pt idx="323">
                  <c:v>5.28165692501853E6</c:v>
                </c:pt>
                <c:pt idx="324">
                  <c:v>5.29971916296951E6</c:v>
                </c:pt>
                <c:pt idx="325">
                  <c:v>5.30396272498645E6</c:v>
                </c:pt>
                <c:pt idx="326">
                  <c:v>5.315846304523E6</c:v>
                </c:pt>
                <c:pt idx="327">
                  <c:v>5.32829194525384E6</c:v>
                </c:pt>
                <c:pt idx="328">
                  <c:v>5.34330700858718E6</c:v>
                </c:pt>
                <c:pt idx="329">
                  <c:v>5.34962216757738E6</c:v>
                </c:pt>
                <c:pt idx="330">
                  <c:v>5.35568841375296E6</c:v>
                </c:pt>
                <c:pt idx="331">
                  <c:v>5.36604639861928E6</c:v>
                </c:pt>
                <c:pt idx="332">
                  <c:v>5.37497915688577E6</c:v>
                </c:pt>
                <c:pt idx="333">
                  <c:v>5.38100124111037E6</c:v>
                </c:pt>
                <c:pt idx="334">
                  <c:v>5.41797683824943E6</c:v>
                </c:pt>
                <c:pt idx="335">
                  <c:v>5.43435690734034E6</c:v>
                </c:pt>
                <c:pt idx="336">
                  <c:v>5.43857236629757E6</c:v>
                </c:pt>
                <c:pt idx="337">
                  <c:v>5.4518209515917E6</c:v>
                </c:pt>
                <c:pt idx="338">
                  <c:v>5.45824450809793E6</c:v>
                </c:pt>
                <c:pt idx="339">
                  <c:v>5.46306217547761E6</c:v>
                </c:pt>
                <c:pt idx="340">
                  <c:v>5.46988720426549E6</c:v>
                </c:pt>
                <c:pt idx="341">
                  <c:v>5.47532715368172E6</c:v>
                </c:pt>
                <c:pt idx="342">
                  <c:v>5.48836295866657E6</c:v>
                </c:pt>
                <c:pt idx="343">
                  <c:v>5.50029471487692E6</c:v>
                </c:pt>
                <c:pt idx="344">
                  <c:v>5.53943826233683E6</c:v>
                </c:pt>
                <c:pt idx="345">
                  <c:v>5.54715857431277E6</c:v>
                </c:pt>
                <c:pt idx="346">
                  <c:v>5.55558547750439E6</c:v>
                </c:pt>
                <c:pt idx="347">
                  <c:v>5.56119003055609E6</c:v>
                </c:pt>
                <c:pt idx="348">
                  <c:v>5.56995818518711E6</c:v>
                </c:pt>
                <c:pt idx="349">
                  <c:v>5.57417364414433E6</c:v>
                </c:pt>
                <c:pt idx="350">
                  <c:v>5.57839311782437E6</c:v>
                </c:pt>
                <c:pt idx="351">
                  <c:v>5.58250017926555E6</c:v>
                </c:pt>
                <c:pt idx="352">
                  <c:v>5.59177418897143E6</c:v>
                </c:pt>
                <c:pt idx="353">
                  <c:v>5.60808078863481E6</c:v>
                </c:pt>
                <c:pt idx="354">
                  <c:v>5.61229624759203E6</c:v>
                </c:pt>
                <c:pt idx="355">
                  <c:v>5.61952274866156E6</c:v>
                </c:pt>
                <c:pt idx="356">
                  <c:v>5.62434041604124E6</c:v>
                </c:pt>
                <c:pt idx="357">
                  <c:v>5.62915808342092E6</c:v>
                </c:pt>
                <c:pt idx="358">
                  <c:v>5.63859268203946E6</c:v>
                </c:pt>
                <c:pt idx="359">
                  <c:v>5.64662212767226E6</c:v>
                </c:pt>
                <c:pt idx="360">
                  <c:v>5.65224273961522E6</c:v>
                </c:pt>
                <c:pt idx="361">
                  <c:v>5.65826482383983E6</c:v>
                </c:pt>
                <c:pt idx="362">
                  <c:v>5.66308249121951E6</c:v>
                </c:pt>
                <c:pt idx="363">
                  <c:v>5.67135282022129E6</c:v>
                </c:pt>
                <c:pt idx="364">
                  <c:v>5.67857932129082E6</c:v>
                </c:pt>
                <c:pt idx="365">
                  <c:v>5.68711060727567E6</c:v>
                </c:pt>
                <c:pt idx="366">
                  <c:v>5.69718756154484E6</c:v>
                </c:pt>
                <c:pt idx="367">
                  <c:v>5.71645823106356E6</c:v>
                </c:pt>
                <c:pt idx="368">
                  <c:v>5.72448767669636E6</c:v>
                </c:pt>
                <c:pt idx="369">
                  <c:v>5.73412301145573E6</c:v>
                </c:pt>
                <c:pt idx="370">
                  <c:v>5.75018190272133E6</c:v>
                </c:pt>
                <c:pt idx="371">
                  <c:v>5.76102165432561E6</c:v>
                </c:pt>
                <c:pt idx="372">
                  <c:v>5.77105846136662E6</c:v>
                </c:pt>
                <c:pt idx="373">
                  <c:v>5.77708054559122E6</c:v>
                </c:pt>
                <c:pt idx="374">
                  <c:v>5.7967526873916E6</c:v>
                </c:pt>
                <c:pt idx="375">
                  <c:v>5.8449293611884E6</c:v>
                </c:pt>
                <c:pt idx="376">
                  <c:v>5.85054997313136E6</c:v>
                </c:pt>
                <c:pt idx="377">
                  <c:v>5.94392439639522E6</c:v>
                </c:pt>
                <c:pt idx="378">
                  <c:v>6.06115430263413E6</c:v>
                </c:pt>
                <c:pt idx="379">
                  <c:v>6.07159258195678E6</c:v>
                </c:pt>
                <c:pt idx="380">
                  <c:v>6.08243233356106E6</c:v>
                </c:pt>
                <c:pt idx="381">
                  <c:v>6.40842782625283E6</c:v>
                </c:pt>
                <c:pt idx="382">
                  <c:v>6.41344622977333E6</c:v>
                </c:pt>
                <c:pt idx="383">
                  <c:v>6.4175010998179E6</c:v>
                </c:pt>
                <c:pt idx="384">
                  <c:v>6.42472760088742E6</c:v>
                </c:pt>
                <c:pt idx="385">
                  <c:v>6.43456367178761E6</c:v>
                </c:pt>
                <c:pt idx="386">
                  <c:v>6.43978281144893E6</c:v>
                </c:pt>
                <c:pt idx="387">
                  <c:v>6.44536729088654E6</c:v>
                </c:pt>
                <c:pt idx="388">
                  <c:v>6.45058643054786E6</c:v>
                </c:pt>
                <c:pt idx="389">
                  <c:v>6.45781293161738E6</c:v>
                </c:pt>
                <c:pt idx="390">
                  <c:v>6.46423648812363E6</c:v>
                </c:pt>
                <c:pt idx="391">
                  <c:v>6.4734823947698E6</c:v>
                </c:pt>
                <c:pt idx="392">
                  <c:v>6.48432214637408E6</c:v>
                </c:pt>
                <c:pt idx="393">
                  <c:v>6.49775139419494E6</c:v>
                </c:pt>
                <c:pt idx="394">
                  <c:v>6.50738672895431E6</c:v>
                </c:pt>
                <c:pt idx="395">
                  <c:v>6.51943089740351E6</c:v>
                </c:pt>
                <c:pt idx="396">
                  <c:v>6.52451755121189E6</c:v>
                </c:pt>
                <c:pt idx="397">
                  <c:v>6.53455435825289E6</c:v>
                </c:pt>
                <c:pt idx="398">
                  <c:v>6.54097791475913E6</c:v>
                </c:pt>
                <c:pt idx="399">
                  <c:v>6.54728102958088E6</c:v>
                </c:pt>
                <c:pt idx="400">
                  <c:v>6.55133589962545E6</c:v>
                </c:pt>
                <c:pt idx="401">
                  <c:v>6.55561559414773E6</c:v>
                </c:pt>
                <c:pt idx="402">
                  <c:v>6.56158548697572E6</c:v>
                </c:pt>
                <c:pt idx="403">
                  <c:v>6.56655169909961E6</c:v>
                </c:pt>
                <c:pt idx="404">
                  <c:v>6.57334059538214E6</c:v>
                </c:pt>
                <c:pt idx="405">
                  <c:v>6.58068352341334E6</c:v>
                </c:pt>
                <c:pt idx="406">
                  <c:v>6.58763702333135E6</c:v>
                </c:pt>
                <c:pt idx="407">
                  <c:v>6.60102612392405E6</c:v>
                </c:pt>
                <c:pt idx="408">
                  <c:v>6.60866212672084E6</c:v>
                </c:pt>
                <c:pt idx="409">
                  <c:v>6.61851024178947E6</c:v>
                </c:pt>
                <c:pt idx="410">
                  <c:v>6.62838645991782E6</c:v>
                </c:pt>
                <c:pt idx="411">
                  <c:v>6.65954070897309E6</c:v>
                </c:pt>
                <c:pt idx="412">
                  <c:v>6.66468878804057E6</c:v>
                </c:pt>
                <c:pt idx="413">
                  <c:v>6.66890424699779E6</c:v>
                </c:pt>
                <c:pt idx="414">
                  <c:v>6.67799357945412E6</c:v>
                </c:pt>
                <c:pt idx="415">
                  <c:v>6.68202436116179E6</c:v>
                </c:pt>
                <c:pt idx="416">
                  <c:v>6.68912239110118E6</c:v>
                </c:pt>
                <c:pt idx="417">
                  <c:v>6.70142350181064E6</c:v>
                </c:pt>
                <c:pt idx="418">
                  <c:v>6.70908760766715E6</c:v>
                </c:pt>
                <c:pt idx="419">
                  <c:v>6.72113177611635E6</c:v>
                </c:pt>
                <c:pt idx="420">
                  <c:v>6.72550782398623E6</c:v>
                </c:pt>
                <c:pt idx="421">
                  <c:v>6.7311806273258E6</c:v>
                </c:pt>
                <c:pt idx="422">
                  <c:v>6.7412174343668E6</c:v>
                </c:pt>
                <c:pt idx="423">
                  <c:v>6.75400031181423E6</c:v>
                </c:pt>
                <c:pt idx="424">
                  <c:v>6.76220640525095E6</c:v>
                </c:pt>
                <c:pt idx="425">
                  <c:v>6.76624923112706E6</c:v>
                </c:pt>
                <c:pt idx="426">
                  <c:v>6.77411005840158E6</c:v>
                </c:pt>
                <c:pt idx="427">
                  <c:v>6.80924691249072E6</c:v>
                </c:pt>
                <c:pt idx="428">
                  <c:v>6.82219840829643E6</c:v>
                </c:pt>
                <c:pt idx="429">
                  <c:v>6.83517158360535E6</c:v>
                </c:pt>
                <c:pt idx="430">
                  <c:v>6.84241414356614E6</c:v>
                </c:pt>
                <c:pt idx="431">
                  <c:v>6.84767343045562E6</c:v>
                </c:pt>
                <c:pt idx="432">
                  <c:v>6.86082967712497E6</c:v>
                </c:pt>
                <c:pt idx="433">
                  <c:v>6.86885912275777E6</c:v>
                </c:pt>
                <c:pt idx="434">
                  <c:v>6.87367679013745E6</c:v>
                </c:pt>
                <c:pt idx="435">
                  <c:v>6.87828569193068E6</c:v>
                </c:pt>
                <c:pt idx="436">
                  <c:v>6.88711808212676E6</c:v>
                </c:pt>
                <c:pt idx="437">
                  <c:v>6.90719169620877E6</c:v>
                </c:pt>
                <c:pt idx="438">
                  <c:v>6.91281230815173E6</c:v>
                </c:pt>
                <c:pt idx="439">
                  <c:v>6.91899498128899E6</c:v>
                </c:pt>
                <c:pt idx="440">
                  <c:v>6.92838943267937E6</c:v>
                </c:pt>
                <c:pt idx="441">
                  <c:v>6.93364871956885E6</c:v>
                </c:pt>
                <c:pt idx="442">
                  <c:v>6.93826565080771E6</c:v>
                </c:pt>
                <c:pt idx="443">
                  <c:v>6.94288258204658E6</c:v>
                </c:pt>
                <c:pt idx="444">
                  <c:v>6.9631569322694E6</c:v>
                </c:pt>
                <c:pt idx="445">
                  <c:v>6.97038343333893E6</c:v>
                </c:pt>
                <c:pt idx="446">
                  <c:v>6.97720846212681E6</c:v>
                </c:pt>
                <c:pt idx="447">
                  <c:v>6.98419407982735E6</c:v>
                </c:pt>
                <c:pt idx="448">
                  <c:v>6.99924929038885E6</c:v>
                </c:pt>
                <c:pt idx="449">
                  <c:v>7.00627505531755E6</c:v>
                </c:pt>
                <c:pt idx="450">
                  <c:v>7.01831922376676E6</c:v>
                </c:pt>
                <c:pt idx="451">
                  <c:v>7.05525467367765E6</c:v>
                </c:pt>
                <c:pt idx="452">
                  <c:v>7.09339454043346E6</c:v>
                </c:pt>
                <c:pt idx="453">
                  <c:v>7.14438152020175E6</c:v>
                </c:pt>
                <c:pt idx="454">
                  <c:v>7.14956051263491E6</c:v>
                </c:pt>
                <c:pt idx="455">
                  <c:v>7.16480040044597E6</c:v>
                </c:pt>
                <c:pt idx="456">
                  <c:v>7.17142469309303E6</c:v>
                </c:pt>
                <c:pt idx="457">
                  <c:v>7.18575725354758E6</c:v>
                </c:pt>
                <c:pt idx="458">
                  <c:v>7.20161540867237E6</c:v>
                </c:pt>
                <c:pt idx="459">
                  <c:v>7.20703528447451E6</c:v>
                </c:pt>
                <c:pt idx="460">
                  <c:v>7.23614202489342E6</c:v>
                </c:pt>
                <c:pt idx="461">
                  <c:v>7.24577735965278E6</c:v>
                </c:pt>
                <c:pt idx="462">
                  <c:v>7.2550112221305E6</c:v>
                </c:pt>
                <c:pt idx="463">
                  <c:v>7.25982888951018E6</c:v>
                </c:pt>
                <c:pt idx="464">
                  <c:v>7.2899393106332E6</c:v>
                </c:pt>
                <c:pt idx="465">
                  <c:v>7.2948372724692E6</c:v>
                </c:pt>
                <c:pt idx="466">
                  <c:v>7.44338201667605E6</c:v>
                </c:pt>
                <c:pt idx="467">
                  <c:v>7.45195344988906E6</c:v>
                </c:pt>
                <c:pt idx="468">
                  <c:v>7.46117125347552E6</c:v>
                </c:pt>
                <c:pt idx="469">
                  <c:v>7.4735004672447E6</c:v>
                </c:pt>
                <c:pt idx="470">
                  <c:v>7.4949712048668E6</c:v>
                </c:pt>
                <c:pt idx="471">
                  <c:v>7.50195200489996E6</c:v>
                </c:pt>
                <c:pt idx="472">
                  <c:v>7.51162427510923E6</c:v>
                </c:pt>
                <c:pt idx="473">
                  <c:v>7.52045666530532E6</c:v>
                </c:pt>
                <c:pt idx="474">
                  <c:v>7.58148045211461E6</c:v>
                </c:pt>
                <c:pt idx="475">
                  <c:v>7.58653900286328E6</c:v>
                </c:pt>
                <c:pt idx="476">
                  <c:v>7.5917581425246E6</c:v>
                </c:pt>
                <c:pt idx="477">
                  <c:v>7.59597360148182E6</c:v>
                </c:pt>
                <c:pt idx="478">
                  <c:v>7.60681335308611E6</c:v>
                </c:pt>
                <c:pt idx="479">
                  <c:v>7.61308635748673E6</c:v>
                </c:pt>
                <c:pt idx="480">
                  <c:v>7.62452831751347E6</c:v>
                </c:pt>
                <c:pt idx="481">
                  <c:v>7.69839921733526E6</c:v>
                </c:pt>
                <c:pt idx="482">
                  <c:v>7.70277526520513E6</c:v>
                </c:pt>
                <c:pt idx="483">
                  <c:v>7.7132938389841E6</c:v>
                </c:pt>
                <c:pt idx="484">
                  <c:v>7.71891445092707E6</c:v>
                </c:pt>
                <c:pt idx="485">
                  <c:v>7.72433432672921E6</c:v>
                </c:pt>
                <c:pt idx="486">
                  <c:v>7.78495664125687E6</c:v>
                </c:pt>
                <c:pt idx="487">
                  <c:v>7.8202862020412E6</c:v>
                </c:pt>
                <c:pt idx="488">
                  <c:v>7.82450166099842E6</c:v>
                </c:pt>
                <c:pt idx="489">
                  <c:v>7.84007878552605E6</c:v>
                </c:pt>
                <c:pt idx="490">
                  <c:v>7.8456191030127E6</c:v>
                </c:pt>
                <c:pt idx="491">
                  <c:v>7.85011960728987E6</c:v>
                </c:pt>
                <c:pt idx="492">
                  <c:v>7.86075862275334E6</c:v>
                </c:pt>
                <c:pt idx="493">
                  <c:v>7.87420794418828E6</c:v>
                </c:pt>
                <c:pt idx="494">
                  <c:v>7.87934678939327E6</c:v>
                </c:pt>
                <c:pt idx="495">
                  <c:v>7.8836626164209E6</c:v>
                </c:pt>
                <c:pt idx="496">
                  <c:v>7.88848028380059E6</c:v>
                </c:pt>
                <c:pt idx="497">
                  <c:v>7.8988382686669E6</c:v>
                </c:pt>
                <c:pt idx="498">
                  <c:v>7.92894868978991E6</c:v>
                </c:pt>
                <c:pt idx="499">
                  <c:v>7.95102966528012E6</c:v>
                </c:pt>
                <c:pt idx="500">
                  <c:v>7.95592762711613E6</c:v>
                </c:pt>
                <c:pt idx="501">
                  <c:v>7.96046426389866E6</c:v>
                </c:pt>
                <c:pt idx="502">
                  <c:v>7.96740973437103E6</c:v>
                </c:pt>
                <c:pt idx="503">
                  <c:v>8.03365266084165E6</c:v>
                </c:pt>
                <c:pt idx="504">
                  <c:v>8.0426456399504E6</c:v>
                </c:pt>
                <c:pt idx="505">
                  <c:v>8.06633250456716E6</c:v>
                </c:pt>
                <c:pt idx="506">
                  <c:v>8.07235458879176E6</c:v>
                </c:pt>
                <c:pt idx="507">
                  <c:v>8.07897888143882E6</c:v>
                </c:pt>
                <c:pt idx="508">
                  <c:v>8.20945737297186E6</c:v>
                </c:pt>
                <c:pt idx="509">
                  <c:v>8.21837005762427E6</c:v>
                </c:pt>
                <c:pt idx="510">
                  <c:v>8.22716230059219E6</c:v>
                </c:pt>
                <c:pt idx="511">
                  <c:v>8.23535233513765E6</c:v>
                </c:pt>
                <c:pt idx="512">
                  <c:v>8.24819944815013E6</c:v>
                </c:pt>
                <c:pt idx="513">
                  <c:v>8.28176253089524E6</c:v>
                </c:pt>
                <c:pt idx="514">
                  <c:v>8.41786163437125E6</c:v>
                </c:pt>
                <c:pt idx="515">
                  <c:v>8.4222778294693E6</c:v>
                </c:pt>
                <c:pt idx="516">
                  <c:v>8.43090948352455E6</c:v>
                </c:pt>
                <c:pt idx="517">
                  <c:v>8.43706003887928E6</c:v>
                </c:pt>
                <c:pt idx="518">
                  <c:v>8.44549095679372E6</c:v>
                </c:pt>
                <c:pt idx="519">
                  <c:v>8.45753512524292E6</c:v>
                </c:pt>
                <c:pt idx="520">
                  <c:v>8.4644805957153E6</c:v>
                </c:pt>
                <c:pt idx="521">
                  <c:v>8.46973988260478E6</c:v>
                </c:pt>
                <c:pt idx="522">
                  <c:v>8.47414403353438E6</c:v>
                </c:pt>
                <c:pt idx="523">
                  <c:v>8.4792427315112E6</c:v>
                </c:pt>
                <c:pt idx="524">
                  <c:v>8.53677370947024E6</c:v>
                </c:pt>
                <c:pt idx="525">
                  <c:v>8.54379947439894E6</c:v>
                </c:pt>
                <c:pt idx="526">
                  <c:v>8.57591725693015E6</c:v>
                </c:pt>
                <c:pt idx="527">
                  <c:v>8.58193934115475E6</c:v>
                </c:pt>
                <c:pt idx="528">
                  <c:v>8.58916584222427E6</c:v>
                </c:pt>
                <c:pt idx="529">
                  <c:v>8.62128362475548E6</c:v>
                </c:pt>
                <c:pt idx="530">
                  <c:v>8.62678379501395E6</c:v>
                </c:pt>
                <c:pt idx="531">
                  <c:v>8.64232077231342E6</c:v>
                </c:pt>
                <c:pt idx="532">
                  <c:v>8.64802167871271E6</c:v>
                </c:pt>
                <c:pt idx="533">
                  <c:v>8.65845995803535E6</c:v>
                </c:pt>
                <c:pt idx="534">
                  <c:v>8.66687080233572E6</c:v>
                </c:pt>
                <c:pt idx="535">
                  <c:v>8.73953728531258E6</c:v>
                </c:pt>
                <c:pt idx="536">
                  <c:v>8.74571995844983E6</c:v>
                </c:pt>
                <c:pt idx="537">
                  <c:v>8.75226395664057E6</c:v>
                </c:pt>
                <c:pt idx="538">
                  <c:v>8.76330444438567E6</c:v>
                </c:pt>
                <c:pt idx="539">
                  <c:v>8.77012947317355E6</c:v>
                </c:pt>
                <c:pt idx="540">
                  <c:v>8.82633559260317E6</c:v>
                </c:pt>
                <c:pt idx="541">
                  <c:v>8.83837976105237E6</c:v>
                </c:pt>
                <c:pt idx="542">
                  <c:v>8.84319742843205E6</c:v>
                </c:pt>
                <c:pt idx="543">
                  <c:v>8.84835193105603E6</c:v>
                </c:pt>
                <c:pt idx="544">
                  <c:v>8.85460686920398E6</c:v>
                </c:pt>
                <c:pt idx="545">
                  <c:v>8.86271901812681E6</c:v>
                </c:pt>
                <c:pt idx="546">
                  <c:v>8.86753668550648E6</c:v>
                </c:pt>
                <c:pt idx="547">
                  <c:v>8.87396024201273E6</c:v>
                </c:pt>
                <c:pt idx="548">
                  <c:v>8.88254773411701E6</c:v>
                </c:pt>
                <c:pt idx="549">
                  <c:v>8.88791140379972E6</c:v>
                </c:pt>
                <c:pt idx="550">
                  <c:v>8.90389401533182E6</c:v>
                </c:pt>
                <c:pt idx="551">
                  <c:v>8.91059860243521E6</c:v>
                </c:pt>
                <c:pt idx="552">
                  <c:v>8.91485059537006E6</c:v>
                </c:pt>
                <c:pt idx="553">
                  <c:v>8.920712090682E6</c:v>
                </c:pt>
                <c:pt idx="554">
                  <c:v>8.9264129970813E6</c:v>
                </c:pt>
                <c:pt idx="555">
                  <c:v>8.9334869386838E6</c:v>
                </c:pt>
                <c:pt idx="556">
                  <c:v>8.94539460655723E6</c:v>
                </c:pt>
              </c:numCache>
            </c:numRef>
          </c:xVal>
          <c:yVal>
            <c:numRef>
              <c:f>'10'!$F$496:$F$557</c:f>
              <c:numCache>
                <c:formatCode>General</c:formatCode>
                <c:ptCount val="62"/>
                <c:pt idx="0">
                  <c:v>-1847.893283868347</c:v>
                </c:pt>
                <c:pt idx="1">
                  <c:v>-1818.865521738978</c:v>
                </c:pt>
                <c:pt idx="2">
                  <c:v>-1790.403056548348</c:v>
                </c:pt>
                <c:pt idx="3">
                  <c:v>-1763.033498772616</c:v>
                </c:pt>
                <c:pt idx="4">
                  <c:v>-1735.543344316618</c:v>
                </c:pt>
                <c:pt idx="5">
                  <c:v>-1708.053189860622</c:v>
                </c:pt>
                <c:pt idx="6">
                  <c:v>-1679.670422271191</c:v>
                </c:pt>
                <c:pt idx="7">
                  <c:v>-1650.90679888842</c:v>
                </c:pt>
                <c:pt idx="8">
                  <c:v>-1622.809652759936</c:v>
                </c:pt>
                <c:pt idx="9">
                  <c:v>-1595.437354150562</c:v>
                </c:pt>
                <c:pt idx="10">
                  <c:v>-1567.495769710628</c:v>
                </c:pt>
                <c:pt idx="11">
                  <c:v>-1539.939695882792</c:v>
                </c:pt>
                <c:pt idx="12">
                  <c:v>-1512.449541426795</c:v>
                </c:pt>
                <c:pt idx="13">
                  <c:v>-1484.134396044444</c:v>
                </c:pt>
                <c:pt idx="14">
                  <c:v>-1456.76391060194</c:v>
                </c:pt>
                <c:pt idx="15">
                  <c:v>-1428.783221000543</c:v>
                </c:pt>
                <c:pt idx="16">
                  <c:v>-1400.742534439092</c:v>
                </c:pt>
                <c:pt idx="17">
                  <c:v>-1373.328639648557</c:v>
                </c:pt>
                <c:pt idx="18">
                  <c:v>-1345.473868667073</c:v>
                </c:pt>
                <c:pt idx="19">
                  <c:v>-1317.91858334847</c:v>
                </c:pt>
                <c:pt idx="20">
                  <c:v>-1290.53168312978</c:v>
                </c:pt>
                <c:pt idx="21">
                  <c:v>-1261.627258514316</c:v>
                </c:pt>
                <c:pt idx="22">
                  <c:v>-1233.503971486931</c:v>
                </c:pt>
                <c:pt idx="23">
                  <c:v>-1206.095054481347</c:v>
                </c:pt>
                <c:pt idx="24">
                  <c:v>-1177.864091846583</c:v>
                </c:pt>
                <c:pt idx="25">
                  <c:v>-1150.373937390586</c:v>
                </c:pt>
                <c:pt idx="26">
                  <c:v>-1122.276791262102</c:v>
                </c:pt>
                <c:pt idx="27">
                  <c:v>-1094.222548135631</c:v>
                </c:pt>
                <c:pt idx="28">
                  <c:v>-1065.303619838041</c:v>
                </c:pt>
                <c:pt idx="29">
                  <c:v>-1037.109114298689</c:v>
                </c:pt>
                <c:pt idx="30">
                  <c:v>-1009.708523706594</c:v>
                </c:pt>
                <c:pt idx="31">
                  <c:v>-981.6627631165214</c:v>
                </c:pt>
                <c:pt idx="32">
                  <c:v>-954.1726086605247</c:v>
                </c:pt>
                <c:pt idx="33">
                  <c:v>-926.6824542045277</c:v>
                </c:pt>
                <c:pt idx="34">
                  <c:v>-898.7601616442494</c:v>
                </c:pt>
                <c:pt idx="35">
                  <c:v>-871.2700071882531</c:v>
                </c:pt>
                <c:pt idx="36">
                  <c:v>-843.4108004826144</c:v>
                </c:pt>
                <c:pt idx="37">
                  <c:v>-815.7899996229981</c:v>
                </c:pt>
                <c:pt idx="38">
                  <c:v>-788.0807328887744</c:v>
                </c:pt>
                <c:pt idx="39">
                  <c:v>-759.9922333653116</c:v>
                </c:pt>
                <c:pt idx="40">
                  <c:v>-731.7502204892162</c:v>
                </c:pt>
                <c:pt idx="41">
                  <c:v>-704.281553563268</c:v>
                </c:pt>
                <c:pt idx="42">
                  <c:v>-676.8924184043746</c:v>
                </c:pt>
                <c:pt idx="43">
                  <c:v>-649.9408081648284</c:v>
                </c:pt>
                <c:pt idx="44">
                  <c:v>-623.3633855957644</c:v>
                </c:pt>
                <c:pt idx="45">
                  <c:v>-596.5506974903883</c:v>
                </c:pt>
                <c:pt idx="46">
                  <c:v>-570.223244553655</c:v>
                </c:pt>
                <c:pt idx="47">
                  <c:v>-543.8957916169207</c:v>
                </c:pt>
                <c:pt idx="48">
                  <c:v>-516.8809221912776</c:v>
                </c:pt>
                <c:pt idx="49">
                  <c:v>-460.7585870484529</c:v>
                </c:pt>
                <c:pt idx="50">
                  <c:v>-423.5756669615567</c:v>
                </c:pt>
                <c:pt idx="51">
                  <c:v>-388.266854818562</c:v>
                </c:pt>
                <c:pt idx="52">
                  <c:v>-341.1492520832657</c:v>
                </c:pt>
                <c:pt idx="53">
                  <c:v>-312.7121178451245</c:v>
                </c:pt>
                <c:pt idx="54">
                  <c:v>-276.0270340151976</c:v>
                </c:pt>
                <c:pt idx="55">
                  <c:v>-250.93612187882</c:v>
                </c:pt>
                <c:pt idx="56">
                  <c:v>-213.8860408162522</c:v>
                </c:pt>
                <c:pt idx="57">
                  <c:v>-173.7331261075601</c:v>
                </c:pt>
                <c:pt idx="58">
                  <c:v>-137.7056303182387</c:v>
                </c:pt>
                <c:pt idx="59">
                  <c:v>-111.3445593399925</c:v>
                </c:pt>
                <c:pt idx="60">
                  <c:v>-75.8725525019902</c:v>
                </c:pt>
                <c:pt idx="61">
                  <c:v>-46.5639271505602</c:v>
                </c:pt>
              </c:numCache>
            </c:numRef>
          </c:yVal>
          <c:smooth val="1"/>
          <c:extLst xmlns:c16r2="http://schemas.microsoft.com/office/drawing/2015/06/chart">
            <c:ext xmlns:c16="http://schemas.microsoft.com/office/drawing/2014/chart" uri="{C3380CC4-5D6E-409C-BE32-E72D297353CC}">
              <c16:uniqueId val="{00000000-03B6-4671-8A12-DA42F6060084}"/>
            </c:ext>
          </c:extLst>
        </c:ser>
        <c:ser>
          <c:idx val="0"/>
          <c:order val="1"/>
          <c:tx>
            <c:v>POTWs Treating&gt;50 MGD</c:v>
          </c:tx>
          <c:spPr>
            <a:ln w="19050" cap="rnd">
              <a:solidFill>
                <a:schemeClr val="accent1"/>
              </a:solidFill>
              <a:round/>
            </a:ln>
            <a:effectLst/>
          </c:spPr>
          <c:marker>
            <c:symbol val="none"/>
          </c:marker>
          <c:xVal>
            <c:numRef>
              <c:f>'50'!$H$1:$H$100</c:f>
              <c:numCache>
                <c:formatCode>General</c:formatCode>
                <c:ptCount val="100"/>
                <c:pt idx="0">
                  <c:v>85112.123707705</c:v>
                </c:pt>
                <c:pt idx="1">
                  <c:v>109200.460606112</c:v>
                </c:pt>
                <c:pt idx="2">
                  <c:v>153362.411586525</c:v>
                </c:pt>
                <c:pt idx="3">
                  <c:v>181465.4713013332</c:v>
                </c:pt>
                <c:pt idx="4">
                  <c:v>205553.8081997402</c:v>
                </c:pt>
                <c:pt idx="5">
                  <c:v>235664.229322749</c:v>
                </c:pt>
                <c:pt idx="6">
                  <c:v>258949.6216578758</c:v>
                </c:pt>
                <c:pt idx="7">
                  <c:v>297490.9606953271</c:v>
                </c:pt>
                <c:pt idx="8">
                  <c:v>353255.4606151394</c:v>
                </c:pt>
                <c:pt idx="9">
                  <c:v>384895.4911311971</c:v>
                </c:pt>
                <c:pt idx="10">
                  <c:v>434559.2182592062</c:v>
                </c:pt>
                <c:pt idx="11">
                  <c:v>455700.7486103748</c:v>
                </c:pt>
                <c:pt idx="12">
                  <c:v>516724.535419673</c:v>
                </c:pt>
                <c:pt idx="13">
                  <c:v>553619.8381023995</c:v>
                </c:pt>
                <c:pt idx="14">
                  <c:v>589752.3434500108</c:v>
                </c:pt>
                <c:pt idx="15">
                  <c:v>618056.1393056383</c:v>
                </c:pt>
                <c:pt idx="16">
                  <c:v>644151.837612246</c:v>
                </c:pt>
                <c:pt idx="17">
                  <c:v>671688.821409942</c:v>
                </c:pt>
                <c:pt idx="18">
                  <c:v>737530.27559892</c:v>
                </c:pt>
                <c:pt idx="19">
                  <c:v>775589.8478984042</c:v>
                </c:pt>
                <c:pt idx="20">
                  <c:v>855282.0958039677</c:v>
                </c:pt>
                <c:pt idx="21">
                  <c:v>934251.6936025788</c:v>
                </c:pt>
                <c:pt idx="22">
                  <c:v>960146.6557683663</c:v>
                </c:pt>
                <c:pt idx="23">
                  <c:v>984234.9926667733</c:v>
                </c:pt>
                <c:pt idx="24">
                  <c:v>1.01836013660618E6</c:v>
                </c:pt>
                <c:pt idx="25">
                  <c:v>1.07898245113384E6</c:v>
                </c:pt>
                <c:pt idx="26">
                  <c:v>1.10788845541193E6</c:v>
                </c:pt>
                <c:pt idx="27">
                  <c:v>1.14642979444938E6</c:v>
                </c:pt>
                <c:pt idx="28">
                  <c:v>1.17834684083977E6</c:v>
                </c:pt>
                <c:pt idx="29">
                  <c:v>1.2465971287186E6</c:v>
                </c:pt>
                <c:pt idx="30">
                  <c:v>1.29922613011879E6</c:v>
                </c:pt>
                <c:pt idx="31">
                  <c:v>1.33094244036836E6</c:v>
                </c:pt>
                <c:pt idx="32">
                  <c:v>1.39076181033274E6</c:v>
                </c:pt>
                <c:pt idx="33">
                  <c:v>1.42557748659657E6</c:v>
                </c:pt>
                <c:pt idx="34">
                  <c:v>1.45414344385211E6</c:v>
                </c:pt>
                <c:pt idx="35">
                  <c:v>1.48603158423822E6</c:v>
                </c:pt>
                <c:pt idx="36">
                  <c:v>1.55428187211704E6</c:v>
                </c:pt>
                <c:pt idx="37">
                  <c:v>1.66318524323474E6</c:v>
                </c:pt>
                <c:pt idx="38">
                  <c:v>1.69814946424278E6</c:v>
                </c:pt>
                <c:pt idx="39">
                  <c:v>1.73552251894066E6</c:v>
                </c:pt>
                <c:pt idx="40">
                  <c:v>1.75961085583906E6</c:v>
                </c:pt>
                <c:pt idx="41">
                  <c:v>1.78532917020093E6</c:v>
                </c:pt>
                <c:pt idx="42">
                  <c:v>1.82390664174373E6</c:v>
                </c:pt>
                <c:pt idx="43">
                  <c:v>1.84842053926067E6</c:v>
                </c:pt>
                <c:pt idx="44">
                  <c:v>1.90025462554323E6</c:v>
                </c:pt>
                <c:pt idx="45">
                  <c:v>1.94928242057712E6</c:v>
                </c:pt>
                <c:pt idx="46">
                  <c:v>2.04965049098715E6</c:v>
                </c:pt>
                <c:pt idx="47">
                  <c:v>2.07093534694286E6</c:v>
                </c:pt>
                <c:pt idx="48">
                  <c:v>2.09384616563922E6</c:v>
                </c:pt>
                <c:pt idx="49">
                  <c:v>2.1295771987052E6</c:v>
                </c:pt>
                <c:pt idx="50">
                  <c:v>2.15446848016688E6</c:v>
                </c:pt>
                <c:pt idx="51">
                  <c:v>2.17695092793872E6</c:v>
                </c:pt>
                <c:pt idx="52">
                  <c:v>2.20055749809916E6</c:v>
                </c:pt>
                <c:pt idx="53">
                  <c:v>2.27187222390374E6</c:v>
                </c:pt>
                <c:pt idx="54">
                  <c:v>2.38361400405264E6</c:v>
                </c:pt>
                <c:pt idx="55">
                  <c:v>2.41773914799205E6</c:v>
                </c:pt>
                <c:pt idx="56">
                  <c:v>2.44792584884857E6</c:v>
                </c:pt>
                <c:pt idx="57">
                  <c:v>2.4692038797755E6</c:v>
                </c:pt>
                <c:pt idx="58">
                  <c:v>2.51497171988247E6</c:v>
                </c:pt>
                <c:pt idx="59">
                  <c:v>2.55953514314452E6</c:v>
                </c:pt>
                <c:pt idx="60">
                  <c:v>2.59205439795737E6</c:v>
                </c:pt>
                <c:pt idx="61">
                  <c:v>2.67380218394493E6</c:v>
                </c:pt>
                <c:pt idx="62">
                  <c:v>2.70632143875778E6</c:v>
                </c:pt>
                <c:pt idx="63">
                  <c:v>2.97149388078108E6</c:v>
                </c:pt>
                <c:pt idx="64">
                  <c:v>2.99172808377574E6</c:v>
                </c:pt>
                <c:pt idx="65">
                  <c:v>3.01862672664563E6</c:v>
                </c:pt>
                <c:pt idx="66">
                  <c:v>3.08104884141188E6</c:v>
                </c:pt>
                <c:pt idx="67">
                  <c:v>3.20550524872031E6</c:v>
                </c:pt>
                <c:pt idx="68">
                  <c:v>3.24248084585937E6</c:v>
                </c:pt>
                <c:pt idx="69">
                  <c:v>3.28162439331928E6</c:v>
                </c:pt>
                <c:pt idx="70">
                  <c:v>3.3298010671161E6</c:v>
                </c:pt>
                <c:pt idx="71">
                  <c:v>3.42317549037995E6</c:v>
                </c:pt>
                <c:pt idx="72">
                  <c:v>3.54040539661887E6</c:v>
                </c:pt>
                <c:pt idx="73">
                  <c:v>3.86640088931064E6</c:v>
                </c:pt>
                <c:pt idx="74">
                  <c:v>3.89755513836591E6</c:v>
                </c:pt>
                <c:pt idx="75">
                  <c:v>3.93269199245506E6</c:v>
                </c:pt>
                <c:pt idx="76">
                  <c:v>3.95296634267788E6</c:v>
                </c:pt>
                <c:pt idx="77">
                  <c:v>3.98990179258877E6</c:v>
                </c:pt>
                <c:pt idx="78">
                  <c:v>4.02804165934458E6</c:v>
                </c:pt>
                <c:pt idx="79">
                  <c:v>4.07902863911288E6</c:v>
                </c:pt>
                <c:pt idx="80">
                  <c:v>4.10813537953179E6</c:v>
                </c:pt>
                <c:pt idx="81">
                  <c:v>4.1382458006548E6</c:v>
                </c:pt>
                <c:pt idx="82">
                  <c:v>4.28679054486164E6</c:v>
                </c:pt>
                <c:pt idx="83">
                  <c:v>4.30826128248375E6</c:v>
                </c:pt>
                <c:pt idx="84">
                  <c:v>4.36928506929305E6</c:v>
                </c:pt>
                <c:pt idx="85">
                  <c:v>4.44315596911483E6</c:v>
                </c:pt>
                <c:pt idx="86">
                  <c:v>4.5037782836425E6</c:v>
                </c:pt>
                <c:pt idx="87">
                  <c:v>4.53910784442682E6</c:v>
                </c:pt>
                <c:pt idx="88">
                  <c:v>4.56921826554983E6</c:v>
                </c:pt>
                <c:pt idx="89">
                  <c:v>4.59129924104004E6</c:v>
                </c:pt>
                <c:pt idx="90">
                  <c:v>4.65754216751066E6</c:v>
                </c:pt>
                <c:pt idx="91">
                  <c:v>4.68122903212742E6</c:v>
                </c:pt>
                <c:pt idx="92">
                  <c:v>4.81170752366046E6</c:v>
                </c:pt>
                <c:pt idx="93">
                  <c:v>4.84527060640558E6</c:v>
                </c:pt>
                <c:pt idx="94">
                  <c:v>4.98136970988158E6</c:v>
                </c:pt>
                <c:pt idx="95">
                  <c:v>5.0389006878406E6</c:v>
                </c:pt>
                <c:pt idx="96">
                  <c:v>5.07101847037181E6</c:v>
                </c:pt>
                <c:pt idx="97">
                  <c:v>5.10313625290302E6</c:v>
                </c:pt>
                <c:pt idx="98">
                  <c:v>5.17580273587988E6</c:v>
                </c:pt>
                <c:pt idx="99">
                  <c:v>5.2320088553095E6</c:v>
                </c:pt>
              </c:numCache>
            </c:numRef>
          </c:xVal>
          <c:yVal>
            <c:numRef>
              <c:f>'50'!$F$1:$F$100</c:f>
              <c:numCache>
                <c:formatCode>General</c:formatCode>
                <c:ptCount val="100"/>
                <c:pt idx="0">
                  <c:v>-3906.045772623905</c:v>
                </c:pt>
                <c:pt idx="1">
                  <c:v>-3892.821654592263</c:v>
                </c:pt>
                <c:pt idx="2">
                  <c:v>-3842.821654592263</c:v>
                </c:pt>
                <c:pt idx="3">
                  <c:v>-3792.821654592263</c:v>
                </c:pt>
                <c:pt idx="4">
                  <c:v>-3742.821654592263</c:v>
                </c:pt>
                <c:pt idx="5">
                  <c:v>-3706.567035645609</c:v>
                </c:pt>
                <c:pt idx="6">
                  <c:v>-3673.180802353686</c:v>
                </c:pt>
                <c:pt idx="7">
                  <c:v>-3636.91264210387</c:v>
                </c:pt>
                <c:pt idx="8">
                  <c:v>-3607.499853016413</c:v>
                </c:pt>
                <c:pt idx="9">
                  <c:v>-3584.624727167693</c:v>
                </c:pt>
                <c:pt idx="10">
                  <c:v>-3552.239925011443</c:v>
                </c:pt>
                <c:pt idx="11">
                  <c:v>-3527.135458545141</c:v>
                </c:pt>
                <c:pt idx="12">
                  <c:v>-3489.761266458891</c:v>
                </c:pt>
                <c:pt idx="13">
                  <c:v>-3468.743920127913</c:v>
                </c:pt>
                <c:pt idx="14">
                  <c:v>-3464.971803077553</c:v>
                </c:pt>
                <c:pt idx="15">
                  <c:v>-3461.187192508788</c:v>
                </c:pt>
                <c:pt idx="16">
                  <c:v>-3457.235437411013</c:v>
                </c:pt>
                <c:pt idx="17">
                  <c:v>-3453.218406935045</c:v>
                </c:pt>
                <c:pt idx="18">
                  <c:v>-3426.37015920181</c:v>
                </c:pt>
                <c:pt idx="19">
                  <c:v>-3399.666781760059</c:v>
                </c:pt>
                <c:pt idx="20">
                  <c:v>-3372.877991716741</c:v>
                </c:pt>
                <c:pt idx="21">
                  <c:v>-3346.152832401008</c:v>
                </c:pt>
                <c:pt idx="22">
                  <c:v>-3319.398698370797</c:v>
                </c:pt>
                <c:pt idx="23">
                  <c:v>-3292.387597281444</c:v>
                </c:pt>
                <c:pt idx="24">
                  <c:v>-3266.15153823703</c:v>
                </c:pt>
                <c:pt idx="25">
                  <c:v>-3216.15153823703</c:v>
                </c:pt>
                <c:pt idx="26">
                  <c:v>-3166.15153823703</c:v>
                </c:pt>
                <c:pt idx="27">
                  <c:v>-3116.15153823703</c:v>
                </c:pt>
                <c:pt idx="28">
                  <c:v>-3066.15153823703</c:v>
                </c:pt>
                <c:pt idx="29">
                  <c:v>-3016.15153823703</c:v>
                </c:pt>
                <c:pt idx="30">
                  <c:v>-2966.15153823703</c:v>
                </c:pt>
                <c:pt idx="31">
                  <c:v>-2916.15153823703</c:v>
                </c:pt>
                <c:pt idx="32">
                  <c:v>-2866.15153823703</c:v>
                </c:pt>
                <c:pt idx="33">
                  <c:v>-2843.98046812139</c:v>
                </c:pt>
                <c:pt idx="34">
                  <c:v>-2811.554607770626</c:v>
                </c:pt>
                <c:pt idx="35">
                  <c:v>-2776.258036436118</c:v>
                </c:pt>
                <c:pt idx="36">
                  <c:v>-2742.515302988412</c:v>
                </c:pt>
                <c:pt idx="37">
                  <c:v>-2723.402249965979</c:v>
                </c:pt>
                <c:pt idx="38">
                  <c:v>-2717.340689838303</c:v>
                </c:pt>
                <c:pt idx="39">
                  <c:v>-2684.980518793673</c:v>
                </c:pt>
                <c:pt idx="40">
                  <c:v>-2653.918115962453</c:v>
                </c:pt>
                <c:pt idx="41">
                  <c:v>-2616.394070731544</c:v>
                </c:pt>
                <c:pt idx="42">
                  <c:v>-2579.702031559335</c:v>
                </c:pt>
                <c:pt idx="43">
                  <c:v>-2549.15136669146</c:v>
                </c:pt>
                <c:pt idx="44">
                  <c:v>-2511.847203971743</c:v>
                </c:pt>
                <c:pt idx="45">
                  <c:v>-2486.650914987771</c:v>
                </c:pt>
                <c:pt idx="46">
                  <c:v>-2460.358665404442</c:v>
                </c:pt>
                <c:pt idx="47">
                  <c:v>-2451.776136023035</c:v>
                </c:pt>
                <c:pt idx="48">
                  <c:v>-2412.748182650269</c:v>
                </c:pt>
                <c:pt idx="49">
                  <c:v>-2374.604900921719</c:v>
                </c:pt>
                <c:pt idx="50">
                  <c:v>-2314.705584054017</c:v>
                </c:pt>
                <c:pt idx="51">
                  <c:v>-2279.162152683998</c:v>
                </c:pt>
                <c:pt idx="52">
                  <c:v>-2242.352421290246</c:v>
                </c:pt>
                <c:pt idx="53">
                  <c:v>-2131.236523746511</c:v>
                </c:pt>
                <c:pt idx="54">
                  <c:v>-2041.153794733598</c:v>
                </c:pt>
                <c:pt idx="55">
                  <c:v>-1973.956894187234</c:v>
                </c:pt>
                <c:pt idx="56">
                  <c:v>-1883.723847208323</c:v>
                </c:pt>
                <c:pt idx="57">
                  <c:v>-1780.251781315193</c:v>
                </c:pt>
                <c:pt idx="58">
                  <c:v>-1753.654485264712</c:v>
                </c:pt>
                <c:pt idx="59">
                  <c:v>-1698.71617461867</c:v>
                </c:pt>
                <c:pt idx="60">
                  <c:v>-1617.813769506817</c:v>
                </c:pt>
                <c:pt idx="61">
                  <c:v>-1575.367462775504</c:v>
                </c:pt>
                <c:pt idx="62">
                  <c:v>-1514.509275388897</c:v>
                </c:pt>
                <c:pt idx="63">
                  <c:v>-1482.743089383766</c:v>
                </c:pt>
                <c:pt idx="64">
                  <c:v>-1420.60563624398</c:v>
                </c:pt>
                <c:pt idx="65">
                  <c:v>-1344.723938987795</c:v>
                </c:pt>
                <c:pt idx="66">
                  <c:v>-1274.91011410665</c:v>
                </c:pt>
                <c:pt idx="67">
                  <c:v>-1211.982029247863</c:v>
                </c:pt>
                <c:pt idx="68">
                  <c:v>-1161.982029247863</c:v>
                </c:pt>
                <c:pt idx="69">
                  <c:v>-1111.982029247863</c:v>
                </c:pt>
                <c:pt idx="70">
                  <c:v>-1063.829541994095</c:v>
                </c:pt>
                <c:pt idx="71">
                  <c:v>-1013.829541994094</c:v>
                </c:pt>
                <c:pt idx="72">
                  <c:v>-955.5418966115013</c:v>
                </c:pt>
                <c:pt idx="73">
                  <c:v>-883.0625618537956</c:v>
                </c:pt>
                <c:pt idx="74">
                  <c:v>-818.9970473298391</c:v>
                </c:pt>
                <c:pt idx="75">
                  <c:v>-726.975739952696</c:v>
                </c:pt>
                <c:pt idx="76">
                  <c:v>-676.975739952696</c:v>
                </c:pt>
                <c:pt idx="77">
                  <c:v>-638.3685547744474</c:v>
                </c:pt>
                <c:pt idx="78">
                  <c:v>-607.67257251589</c:v>
                </c:pt>
                <c:pt idx="79">
                  <c:v>-577.610884992487</c:v>
                </c:pt>
                <c:pt idx="80">
                  <c:v>-552.661396056632</c:v>
                </c:pt>
                <c:pt idx="81">
                  <c:v>-518.5085998801318</c:v>
                </c:pt>
                <c:pt idx="82">
                  <c:v>-491.8188416250455</c:v>
                </c:pt>
                <c:pt idx="83">
                  <c:v>-464.9730680664616</c:v>
                </c:pt>
                <c:pt idx="84">
                  <c:v>-437.653960727015</c:v>
                </c:pt>
                <c:pt idx="85">
                  <c:v>-410.846921613446</c:v>
                </c:pt>
                <c:pt idx="86">
                  <c:v>-383.4413159169817</c:v>
                </c:pt>
                <c:pt idx="87">
                  <c:v>-355.9769180367375</c:v>
                </c:pt>
                <c:pt idx="88">
                  <c:v>-328.3983716957744</c:v>
                </c:pt>
                <c:pt idx="89">
                  <c:v>-300.9082172397776</c:v>
                </c:pt>
                <c:pt idx="90">
                  <c:v>-273.4180627837807</c:v>
                </c:pt>
                <c:pt idx="91">
                  <c:v>-246.0457641744059</c:v>
                </c:pt>
                <c:pt idx="92">
                  <c:v>-218.48969034657</c:v>
                </c:pt>
                <c:pt idx="93">
                  <c:v>-191.1192049040664</c:v>
                </c:pt>
                <c:pt idx="94">
                  <c:v>-163.5639195854628</c:v>
                </c:pt>
                <c:pt idx="95">
                  <c:v>-136.1770193667722</c:v>
                </c:pt>
                <c:pt idx="96">
                  <c:v>-108.7764287746774</c:v>
                </c:pt>
                <c:pt idx="97">
                  <c:v>-81.2862743186805</c:v>
                </c:pt>
                <c:pt idx="98">
                  <c:v>-53.7961198626838</c:v>
                </c:pt>
                <c:pt idx="99">
                  <c:v>-26.3274529367342</c:v>
                </c:pt>
              </c:numCache>
            </c:numRef>
          </c:yVal>
          <c:smooth val="1"/>
          <c:extLst xmlns:c16r2="http://schemas.microsoft.com/office/drawing/2015/06/chart">
            <c:ext xmlns:c16="http://schemas.microsoft.com/office/drawing/2014/chart" uri="{C3380CC4-5D6E-409C-BE32-E72D297353CC}">
              <c16:uniqueId val="{00000001-03B6-4671-8A12-DA42F6060084}"/>
            </c:ext>
          </c:extLst>
        </c:ser>
        <c:dLbls>
          <c:showLegendKey val="0"/>
          <c:showVal val="0"/>
          <c:showCatName val="0"/>
          <c:showSerName val="0"/>
          <c:showPercent val="0"/>
          <c:showBubbleSize val="0"/>
        </c:dLbls>
        <c:axId val="-205108752"/>
        <c:axId val="-204806976"/>
      </c:scatterChart>
      <c:valAx>
        <c:axId val="-205108752"/>
        <c:scaling>
          <c:orientation val="minMax"/>
        </c:scaling>
        <c:delete val="0"/>
        <c:axPos val="b"/>
        <c:numFmt formatCode="General" sourceLinked="0"/>
        <c:majorTickMark val="none"/>
        <c:minorTickMark val="none"/>
        <c:tickLblPos val="high"/>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4806976"/>
        <c:crosses val="autoZero"/>
        <c:crossBetween val="midCat"/>
        <c:dispUnits>
          <c:builtInUnit val="millions"/>
          <c:dispUnitsLbl>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dispUnitsLbl>
        </c:dispUnits>
      </c:valAx>
      <c:valAx>
        <c:axId val="-204806976"/>
        <c:scaling>
          <c:orientation val="minMax"/>
        </c:scaling>
        <c:delete val="0"/>
        <c:axPos val="l"/>
        <c:numFmt formatCode="&quot;$&quot;#,##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108752"/>
        <c:crosses val="autoZero"/>
        <c:crossBetween val="midCat"/>
      </c:valAx>
      <c:spPr>
        <a:noFill/>
        <a:ln>
          <a:noFill/>
        </a:ln>
        <a:effectLst/>
      </c:spPr>
    </c:plotArea>
    <c:legend>
      <c:legendPos val="r"/>
      <c:layout>
        <c:manualLayout>
          <c:xMode val="edge"/>
          <c:yMode val="edge"/>
          <c:x val="0.604381579168275"/>
          <c:y val="0.614500418034116"/>
          <c:w val="0.267505330490405"/>
          <c:h val="0.11965209578596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1448046606115"/>
          <c:y val="0.130176712945623"/>
          <c:w val="0.82194214529154"/>
          <c:h val="0.780425362382882"/>
        </c:manualLayout>
      </c:layout>
      <c:scatterChart>
        <c:scatterStyle val="smoothMarker"/>
        <c:varyColors val="0"/>
        <c:ser>
          <c:idx val="1"/>
          <c:order val="0"/>
          <c:tx>
            <c:v>POTWs Treating &gt;10 and &lt;50 MGD</c:v>
          </c:tx>
          <c:spPr>
            <a:ln w="38100" cap="rnd">
              <a:solidFill>
                <a:srgbClr val="D84800"/>
              </a:solidFill>
              <a:round/>
            </a:ln>
            <a:effectLst/>
          </c:spPr>
          <c:marker>
            <c:symbol val="none"/>
          </c:marker>
          <c:xVal>
            <c:numRef>
              <c:f>'10'!$D$1:$D$456</c:f>
              <c:numCache>
                <c:formatCode>General</c:formatCode>
                <c:ptCount val="456"/>
                <c:pt idx="0">
                  <c:v>4143.193947</c:v>
                </c:pt>
                <c:pt idx="1">
                  <c:v>8386.755963999984</c:v>
                </c:pt>
                <c:pt idx="2">
                  <c:v>13272.673632</c:v>
                </c:pt>
                <c:pt idx="3">
                  <c:v>17726.607125</c:v>
                </c:pt>
                <c:pt idx="4">
                  <c:v>21757.388833</c:v>
                </c:pt>
                <c:pt idx="5">
                  <c:v>25800.214709</c:v>
                </c:pt>
                <c:pt idx="6">
                  <c:v>29959.467547</c:v>
                </c:pt>
                <c:pt idx="7">
                  <c:v>34174.926504</c:v>
                </c:pt>
                <c:pt idx="8">
                  <c:v>38389.582517</c:v>
                </c:pt>
                <c:pt idx="9">
                  <c:v>42805.777615</c:v>
                </c:pt>
                <c:pt idx="10">
                  <c:v>47021.236572</c:v>
                </c:pt>
                <c:pt idx="11">
                  <c:v>51397.284442</c:v>
                </c:pt>
                <c:pt idx="12">
                  <c:v>56335.39350600001</c:v>
                </c:pt>
                <c:pt idx="13">
                  <c:v>61153.06088600001</c:v>
                </c:pt>
                <c:pt idx="14">
                  <c:v>65970.728266</c:v>
                </c:pt>
                <c:pt idx="15">
                  <c:v>70788.395646</c:v>
                </c:pt>
                <c:pt idx="16">
                  <c:v>75598.0335799999</c:v>
                </c:pt>
                <c:pt idx="17">
                  <c:v>80777.02601300001</c:v>
                </c:pt>
                <c:pt idx="18">
                  <c:v>85691.04674000001</c:v>
                </c:pt>
                <c:pt idx="19">
                  <c:v>90643.608806</c:v>
                </c:pt>
                <c:pt idx="20">
                  <c:v>95662.01232699999</c:v>
                </c:pt>
                <c:pt idx="21">
                  <c:v>100479.679707</c:v>
                </c:pt>
                <c:pt idx="22">
                  <c:v>105939.702737</c:v>
                </c:pt>
                <c:pt idx="23">
                  <c:v>112005.948913</c:v>
                </c:pt>
                <c:pt idx="24">
                  <c:v>117201.40171</c:v>
                </c:pt>
                <c:pt idx="25">
                  <c:v>122349.480777</c:v>
                </c:pt>
                <c:pt idx="26">
                  <c:v>127608.767666</c:v>
                </c:pt>
                <c:pt idx="27">
                  <c:v>133923.926656</c:v>
                </c:pt>
                <c:pt idx="28">
                  <c:v>140255.144537</c:v>
                </c:pt>
                <c:pt idx="29">
                  <c:v>145875.75648</c:v>
                </c:pt>
                <c:pt idx="30">
                  <c:v>151496.368423</c:v>
                </c:pt>
                <c:pt idx="31">
                  <c:v>157116.980366</c:v>
                </c:pt>
                <c:pt idx="32">
                  <c:v>162737.592309</c:v>
                </c:pt>
                <c:pt idx="33">
                  <c:v>168177.541725</c:v>
                </c:pt>
                <c:pt idx="34">
                  <c:v>173848.337703</c:v>
                </c:pt>
                <c:pt idx="35">
                  <c:v>179525.155765</c:v>
                </c:pt>
                <c:pt idx="36">
                  <c:v>184134.057558</c:v>
                </c:pt>
                <c:pt idx="37">
                  <c:v>189806.860898</c:v>
                </c:pt>
                <c:pt idx="38">
                  <c:v>196029.681263</c:v>
                </c:pt>
                <c:pt idx="39">
                  <c:v>202051.765488</c:v>
                </c:pt>
                <c:pt idx="40">
                  <c:v>208073.849713</c:v>
                </c:pt>
                <c:pt idx="41">
                  <c:v>213967.462807</c:v>
                </c:pt>
                <c:pt idx="42">
                  <c:v>218945.719099</c:v>
                </c:pt>
                <c:pt idx="43">
                  <c:v>223964.12262</c:v>
                </c:pt>
                <c:pt idx="44">
                  <c:v>230186.942985</c:v>
                </c:pt>
                <c:pt idx="45">
                  <c:v>236209.02721</c:v>
                </c:pt>
                <c:pt idx="46">
                  <c:v>241428.166871</c:v>
                </c:pt>
                <c:pt idx="47">
                  <c:v>247851.723377</c:v>
                </c:pt>
                <c:pt idx="48">
                  <c:v>253191.304723</c:v>
                </c:pt>
                <c:pt idx="49">
                  <c:v>259614.8612289999</c:v>
                </c:pt>
                <c:pt idx="50">
                  <c:v>266403.757512</c:v>
                </c:pt>
                <c:pt idx="51">
                  <c:v>272024.3694549999</c:v>
                </c:pt>
                <c:pt idx="52">
                  <c:v>284811.2616249999</c:v>
                </c:pt>
                <c:pt idx="53">
                  <c:v>290552.3152519999</c:v>
                </c:pt>
                <c:pt idx="54">
                  <c:v>296293.368879</c:v>
                </c:pt>
                <c:pt idx="55">
                  <c:v>303246.8687969993</c:v>
                </c:pt>
                <c:pt idx="56">
                  <c:v>310071.897585</c:v>
                </c:pt>
                <c:pt idx="57">
                  <c:v>317093.6477909993</c:v>
                </c:pt>
                <c:pt idx="58">
                  <c:v>324320.1488609993</c:v>
                </c:pt>
                <c:pt idx="59">
                  <c:v>331546.649931</c:v>
                </c:pt>
                <c:pt idx="60">
                  <c:v>338644.67987</c:v>
                </c:pt>
                <c:pt idx="61">
                  <c:v>345871.18094</c:v>
                </c:pt>
                <c:pt idx="62">
                  <c:v>353214.108971</c:v>
                </c:pt>
                <c:pt idx="63">
                  <c:v>360456.6689319998</c:v>
                </c:pt>
                <c:pt idx="64">
                  <c:v>368092.6717289998</c:v>
                </c:pt>
                <c:pt idx="65">
                  <c:v>372147.5417739999</c:v>
                </c:pt>
                <c:pt idx="66">
                  <c:v>379811.647631</c:v>
                </c:pt>
                <c:pt idx="67">
                  <c:v>387560.062667</c:v>
                </c:pt>
                <c:pt idx="68">
                  <c:v>395589.5083</c:v>
                </c:pt>
                <c:pt idx="69">
                  <c:v>401049.53133</c:v>
                </c:pt>
                <c:pt idx="70">
                  <c:v>408910.358605</c:v>
                </c:pt>
                <c:pt idx="71">
                  <c:v>416939.804238</c:v>
                </c:pt>
                <c:pt idx="72">
                  <c:v>424969.2498709999</c:v>
                </c:pt>
                <c:pt idx="73">
                  <c:v>432998.695504</c:v>
                </c:pt>
                <c:pt idx="74">
                  <c:v>441269.024506</c:v>
                </c:pt>
                <c:pt idx="75">
                  <c:v>449475.1179429999</c:v>
                </c:pt>
                <c:pt idx="76">
                  <c:v>455778.2327649998</c:v>
                </c:pt>
                <c:pt idx="77">
                  <c:v>463807.6783979998</c:v>
                </c:pt>
                <c:pt idx="78">
                  <c:v>471114.4739239998</c:v>
                </c:pt>
                <c:pt idx="79">
                  <c:v>479645.7599089999</c:v>
                </c:pt>
                <c:pt idx="80">
                  <c:v>487273.7332599998</c:v>
                </c:pt>
                <c:pt idx="81">
                  <c:v>496206.491526</c:v>
                </c:pt>
                <c:pt idx="82">
                  <c:v>501446.9092179998</c:v>
                </c:pt>
                <c:pt idx="83">
                  <c:v>510536.2416739998</c:v>
                </c:pt>
                <c:pt idx="84">
                  <c:v>519970.8402929999</c:v>
                </c:pt>
                <c:pt idx="85">
                  <c:v>529606.1750519999</c:v>
                </c:pt>
                <c:pt idx="86">
                  <c:v>536029.7315579998</c:v>
                </c:pt>
                <c:pt idx="87">
                  <c:v>545877.846627</c:v>
                </c:pt>
                <c:pt idx="88">
                  <c:v>556235.831497</c:v>
                </c:pt>
                <c:pt idx="89">
                  <c:v>565028.074465</c:v>
                </c:pt>
                <c:pt idx="90">
                  <c:v>574731.6595119991</c:v>
                </c:pt>
                <c:pt idx="91">
                  <c:v>584768.466552</c:v>
                </c:pt>
                <c:pt idx="92">
                  <c:v>594885.568052</c:v>
                </c:pt>
                <c:pt idx="93">
                  <c:v>604962.5223219999</c:v>
                </c:pt>
                <c:pt idx="94">
                  <c:v>614999.3293619999</c:v>
                </c:pt>
                <c:pt idx="95">
                  <c:v>622627.3027129999</c:v>
                </c:pt>
                <c:pt idx="96">
                  <c:v>632081.974945999</c:v>
                </c:pt>
                <c:pt idx="97">
                  <c:v>642921.7265459999</c:v>
                </c:pt>
                <c:pt idx="98">
                  <c:v>650870.8777219999</c:v>
                </c:pt>
                <c:pt idx="99">
                  <c:v>662754.4572619998</c:v>
                </c:pt>
                <c:pt idx="100">
                  <c:v>667841.1110699999</c:v>
                </c:pt>
                <c:pt idx="101">
                  <c:v>679885.2795199981</c:v>
                </c:pt>
                <c:pt idx="102">
                  <c:v>692290.7730199986</c:v>
                </c:pt>
                <c:pt idx="103">
                  <c:v>704591.8837299999</c:v>
                </c:pt>
                <c:pt idx="104">
                  <c:v>717037.5244599999</c:v>
                </c:pt>
                <c:pt idx="105">
                  <c:v>728551.7494999991</c:v>
                </c:pt>
                <c:pt idx="106">
                  <c:v>741117.83192</c:v>
                </c:pt>
                <c:pt idx="107">
                  <c:v>745815.057615</c:v>
                </c:pt>
                <c:pt idx="108">
                  <c:v>752412.451619</c:v>
                </c:pt>
                <c:pt idx="109">
                  <c:v>765195.329069</c:v>
                </c:pt>
                <c:pt idx="110">
                  <c:v>777825.6470489991</c:v>
                </c:pt>
                <c:pt idx="111">
                  <c:v>782364.692665</c:v>
                </c:pt>
                <c:pt idx="112">
                  <c:v>791598.555143</c:v>
                </c:pt>
                <c:pt idx="113">
                  <c:v>804550.050953</c:v>
                </c:pt>
                <c:pt idx="114">
                  <c:v>817523.226263</c:v>
                </c:pt>
                <c:pt idx="115">
                  <c:v>821578.096308</c:v>
                </c:pt>
                <c:pt idx="116">
                  <c:v>834734.342978</c:v>
                </c:pt>
                <c:pt idx="117">
                  <c:v>847982.928268</c:v>
                </c:pt>
                <c:pt idx="118">
                  <c:v>861018.733248</c:v>
                </c:pt>
                <c:pt idx="119">
                  <c:v>874407.833838</c:v>
                </c:pt>
                <c:pt idx="120">
                  <c:v>882834.73703</c:v>
                </c:pt>
                <c:pt idx="121">
                  <c:v>889660.970235</c:v>
                </c:pt>
                <c:pt idx="122">
                  <c:v>897381.2822109989</c:v>
                </c:pt>
                <c:pt idx="123">
                  <c:v>901988.5781149992</c:v>
                </c:pt>
                <c:pt idx="124">
                  <c:v>906448.935164</c:v>
                </c:pt>
                <c:pt idx="125">
                  <c:v>912872.49167</c:v>
                </c:pt>
                <c:pt idx="126">
                  <c:v>926642.99093</c:v>
                </c:pt>
                <c:pt idx="127">
                  <c:v>940694.52079</c:v>
                </c:pt>
                <c:pt idx="128">
                  <c:v>947921.02186</c:v>
                </c:pt>
                <c:pt idx="129">
                  <c:v>957556.356619</c:v>
                </c:pt>
                <c:pt idx="130">
                  <c:v>970985.6044389991</c:v>
                </c:pt>
                <c:pt idx="131">
                  <c:v>975314.680052</c:v>
                </c:pt>
                <c:pt idx="132">
                  <c:v>990040.6833419991</c:v>
                </c:pt>
                <c:pt idx="133">
                  <c:v>994411.1106</c:v>
                </c:pt>
                <c:pt idx="134">
                  <c:v>999630.250261</c:v>
                </c:pt>
                <c:pt idx="135">
                  <c:v>1.004648653782E6</c:v>
                </c:pt>
                <c:pt idx="136">
                  <c:v>1.009626910074E6</c:v>
                </c:pt>
                <c:pt idx="137">
                  <c:v>1.020466661674E6</c:v>
                </c:pt>
                <c:pt idx="138">
                  <c:v>1.035481725004E6</c:v>
                </c:pt>
                <c:pt idx="139">
                  <c:v>1.047525893454E6</c:v>
                </c:pt>
                <c:pt idx="140">
                  <c:v>1.0567718001E6</c:v>
                </c:pt>
                <c:pt idx="141">
                  <c:v>1.07284273553E6</c:v>
                </c:pt>
                <c:pt idx="142">
                  <c:v>1.08267880643E6</c:v>
                </c:pt>
                <c:pt idx="143">
                  <c:v>1.09271561347E6</c:v>
                </c:pt>
                <c:pt idx="144">
                  <c:v>1.098737697695E6</c:v>
                </c:pt>
                <c:pt idx="145">
                  <c:v>1.109175977015E6</c:v>
                </c:pt>
                <c:pt idx="146">
                  <c:v>1.114676147273E6</c:v>
                </c:pt>
                <c:pt idx="147">
                  <c:v>1.130735038543E6</c:v>
                </c:pt>
                <c:pt idx="148">
                  <c:v>1.147115107633E6</c:v>
                </c:pt>
                <c:pt idx="149">
                  <c:v>1.157874564783E6</c:v>
                </c:pt>
                <c:pt idx="150">
                  <c:v>1.161929434828E6</c:v>
                </c:pt>
                <c:pt idx="151">
                  <c:v>1.166225188242E6</c:v>
                </c:pt>
                <c:pt idx="152">
                  <c:v>1.170520941656E6</c:v>
                </c:pt>
                <c:pt idx="153">
                  <c:v>1.182452697866E6</c:v>
                </c:pt>
                <c:pt idx="154">
                  <c:v>1.187061599659E6</c:v>
                </c:pt>
                <c:pt idx="155">
                  <c:v>1.192216102283E6</c:v>
                </c:pt>
                <c:pt idx="156">
                  <c:v>1.197244542611E6</c:v>
                </c:pt>
                <c:pt idx="157">
                  <c:v>1.20186147385E6</c:v>
                </c:pt>
                <c:pt idx="158">
                  <c:v>1.206478405089E6</c:v>
                </c:pt>
                <c:pt idx="159">
                  <c:v>1.211135483556E6</c:v>
                </c:pt>
                <c:pt idx="160">
                  <c:v>1.215427222247E6</c:v>
                </c:pt>
                <c:pt idx="161">
                  <c:v>1.22104783419E6</c:v>
                </c:pt>
                <c:pt idx="162">
                  <c:v>1.225263293147E6</c:v>
                </c:pt>
                <c:pt idx="163">
                  <c:v>1.229619267403E6</c:v>
                </c:pt>
                <c:pt idx="164">
                  <c:v>1.234035462501E6</c:v>
                </c:pt>
                <c:pt idx="165">
                  <c:v>1.238853129881E6</c:v>
                </c:pt>
                <c:pt idx="166">
                  <c:v>1.243670797261E6</c:v>
                </c:pt>
                <c:pt idx="167">
                  <c:v>1.249020415414E6</c:v>
                </c:pt>
                <c:pt idx="168">
                  <c:v>1.253585155256E6</c:v>
                </c:pt>
                <c:pt idx="169">
                  <c:v>1.258994994251E6</c:v>
                </c:pt>
                <c:pt idx="170">
                  <c:v>1.266622967602E6</c:v>
                </c:pt>
                <c:pt idx="171">
                  <c:v>1.272190183732E6</c:v>
                </c:pt>
                <c:pt idx="172">
                  <c:v>1.277369176165E6</c:v>
                </c:pt>
                <c:pt idx="173">
                  <c:v>1.282186843545E6</c:v>
                </c:pt>
                <c:pt idx="174">
                  <c:v>1.287004510925E6</c:v>
                </c:pt>
                <c:pt idx="175">
                  <c:v>1.291826193027E6</c:v>
                </c:pt>
                <c:pt idx="176">
                  <c:v>1.297410672465E6</c:v>
                </c:pt>
                <c:pt idx="177">
                  <c:v>1.302669959354E6</c:v>
                </c:pt>
                <c:pt idx="178">
                  <c:v>1.313509710954E6</c:v>
                </c:pt>
                <c:pt idx="179">
                  <c:v>1.318929586756E6</c:v>
                </c:pt>
                <c:pt idx="180">
                  <c:v>1.323960034445E6</c:v>
                </c:pt>
                <c:pt idx="181">
                  <c:v>1.329580646388E6</c:v>
                </c:pt>
                <c:pt idx="182">
                  <c:v>1.334739565207E6</c:v>
                </c:pt>
                <c:pt idx="183">
                  <c:v>1.34036017715E6</c:v>
                </c:pt>
                <c:pt idx="184">
                  <c:v>1.345579316811E6</c:v>
                </c:pt>
                <c:pt idx="185">
                  <c:v>1.350798456472E6</c:v>
                </c:pt>
                <c:pt idx="186">
                  <c:v>1.357054599037E6</c:v>
                </c:pt>
                <c:pt idx="187">
                  <c:v>1.363397861087E6</c:v>
                </c:pt>
                <c:pt idx="188">
                  <c:v>1.368701309927E6</c:v>
                </c:pt>
                <c:pt idx="189">
                  <c:v>1.374562805239E6</c:v>
                </c:pt>
                <c:pt idx="190">
                  <c:v>1.379918445476E6</c:v>
                </c:pt>
                <c:pt idx="191">
                  <c:v>1.386458830416E6</c:v>
                </c:pt>
                <c:pt idx="192">
                  <c:v>1.391930897615E6</c:v>
                </c:pt>
                <c:pt idx="193">
                  <c:v>1.397447126765E6</c:v>
                </c:pt>
                <c:pt idx="194">
                  <c:v>1.403067738708E6</c:v>
                </c:pt>
                <c:pt idx="195">
                  <c:v>1.409250411845E6</c:v>
                </c:pt>
                <c:pt idx="196">
                  <c:v>1.425991805985E6</c:v>
                </c:pt>
                <c:pt idx="197">
                  <c:v>1.431777021563E6</c:v>
                </c:pt>
                <c:pt idx="198">
                  <c:v>1.43887465003E6</c:v>
                </c:pt>
                <c:pt idx="199">
                  <c:v>1.445498942677E6</c:v>
                </c:pt>
                <c:pt idx="200">
                  <c:v>1.451708112985E6</c:v>
                </c:pt>
                <c:pt idx="201">
                  <c:v>1.458533141773E6</c:v>
                </c:pt>
                <c:pt idx="202">
                  <c:v>1.466192831434E6</c:v>
                </c:pt>
                <c:pt idx="203">
                  <c:v>1.473178449135E6</c:v>
                </c:pt>
                <c:pt idx="204">
                  <c:v>1.480204214064E6</c:v>
                </c:pt>
                <c:pt idx="205">
                  <c:v>1.486700035581E6</c:v>
                </c:pt>
                <c:pt idx="206">
                  <c:v>1.493203886544E6</c:v>
                </c:pt>
                <c:pt idx="207">
                  <c:v>1.501082780071E6</c:v>
                </c:pt>
                <c:pt idx="208">
                  <c:v>1.512725476241E6</c:v>
                </c:pt>
                <c:pt idx="209">
                  <c:v>1.519951977311E6</c:v>
                </c:pt>
                <c:pt idx="210">
                  <c:v>1.526693499864E6</c:v>
                </c:pt>
                <c:pt idx="211">
                  <c:v>1.535132447224E6</c:v>
                </c:pt>
                <c:pt idx="212">
                  <c:v>1.543653696402E6</c:v>
                </c:pt>
                <c:pt idx="213">
                  <c:v>1.552184982387E6</c:v>
                </c:pt>
                <c:pt idx="214">
                  <c:v>1.560750393516E6</c:v>
                </c:pt>
                <c:pt idx="215">
                  <c:v>1.567976894586E6</c:v>
                </c:pt>
                <c:pt idx="216">
                  <c:v>1.575203395656E6</c:v>
                </c:pt>
                <c:pt idx="217">
                  <c:v>1.582666363899E6</c:v>
                </c:pt>
                <c:pt idx="218">
                  <c:v>1.591850042342E6</c:v>
                </c:pt>
                <c:pt idx="219">
                  <c:v>1.599504512864E6</c:v>
                </c:pt>
                <c:pt idx="220">
                  <c:v>1.608055872463E6</c:v>
                </c:pt>
                <c:pt idx="221">
                  <c:v>1.617699236668E6</c:v>
                </c:pt>
                <c:pt idx="222">
                  <c:v>1.627367893627E6</c:v>
                </c:pt>
                <c:pt idx="223">
                  <c:v>1.63539733926E6</c:v>
                </c:pt>
                <c:pt idx="224">
                  <c:v>1.644229729456E6</c:v>
                </c:pt>
                <c:pt idx="225">
                  <c:v>1.653423444706E6</c:v>
                </c:pt>
                <c:pt idx="226">
                  <c:v>1.661766038718E6</c:v>
                </c:pt>
                <c:pt idx="227">
                  <c:v>1.666583706098E6</c:v>
                </c:pt>
                <c:pt idx="228">
                  <c:v>1.675817568576E6</c:v>
                </c:pt>
                <c:pt idx="229">
                  <c:v>1.680888163493E6</c:v>
                </c:pt>
                <c:pt idx="230">
                  <c:v>1.689379703722E6</c:v>
                </c:pt>
                <c:pt idx="231">
                  <c:v>1.698774155112E6</c:v>
                </c:pt>
                <c:pt idx="232">
                  <c:v>1.716438935502E6</c:v>
                </c:pt>
                <c:pt idx="233">
                  <c:v>1.728346603372E6</c:v>
                </c:pt>
                <c:pt idx="234">
                  <c:v>1.737981938131E6</c:v>
                </c:pt>
                <c:pt idx="235">
                  <c:v>1.747255947837E6</c:v>
                </c:pt>
                <c:pt idx="236">
                  <c:v>1.757854816077E6</c:v>
                </c:pt>
                <c:pt idx="237">
                  <c:v>1.769898984527E6</c:v>
                </c:pt>
                <c:pt idx="238">
                  <c:v>1.781943152977E6</c:v>
                </c:pt>
                <c:pt idx="239">
                  <c:v>1.795375612577E6</c:v>
                </c:pt>
                <c:pt idx="240">
                  <c:v>1.806604792297E6</c:v>
                </c:pt>
                <c:pt idx="241">
                  <c:v>1.820266894037E6</c:v>
                </c:pt>
                <c:pt idx="242">
                  <c:v>1.831600456547E6</c:v>
                </c:pt>
                <c:pt idx="243">
                  <c:v>1.843243152717E6</c:v>
                </c:pt>
                <c:pt idx="244">
                  <c:v>1.851228436399E6</c:v>
                </c:pt>
                <c:pt idx="245">
                  <c:v>1.864276285549E6</c:v>
                </c:pt>
                <c:pt idx="246">
                  <c:v>1.877361471629E6</c:v>
                </c:pt>
                <c:pt idx="247">
                  <c:v>1.891694032079E6</c:v>
                </c:pt>
                <c:pt idx="248">
                  <c:v>1.904982764599E6</c:v>
                </c:pt>
                <c:pt idx="249">
                  <c:v>1.911004848824E6</c:v>
                </c:pt>
                <c:pt idx="250">
                  <c:v>1.924654906404E6</c:v>
                </c:pt>
                <c:pt idx="251">
                  <c:v>1.939710116964E6</c:v>
                </c:pt>
                <c:pt idx="252">
                  <c:v>1.953560910684E6</c:v>
                </c:pt>
                <c:pt idx="253">
                  <c:v>1.968800798494E6</c:v>
                </c:pt>
                <c:pt idx="254">
                  <c:v>1.986863036444E6</c:v>
                </c:pt>
                <c:pt idx="255">
                  <c:v>2.002721191564E6</c:v>
                </c:pt>
                <c:pt idx="256">
                  <c:v>2.017342812064E6</c:v>
                </c:pt>
                <c:pt idx="257">
                  <c:v>2.023364896289E6</c:v>
                </c:pt>
                <c:pt idx="258">
                  <c:v>2.039825259839E6</c:v>
                </c:pt>
                <c:pt idx="259">
                  <c:v>2.043936737475E6</c:v>
                </c:pt>
                <c:pt idx="260">
                  <c:v>2.051564710826E6</c:v>
                </c:pt>
                <c:pt idx="261">
                  <c:v>2.067623602096E6</c:v>
                </c:pt>
                <c:pt idx="262">
                  <c:v>2.085519229046E6</c:v>
                </c:pt>
                <c:pt idx="263">
                  <c:v>2.104789898566E6</c:v>
                </c:pt>
                <c:pt idx="264">
                  <c:v>2.111494485669E6</c:v>
                </c:pt>
                <c:pt idx="265">
                  <c:v>2.122092952429E6</c:v>
                </c:pt>
                <c:pt idx="266">
                  <c:v>2.126910619809E6</c:v>
                </c:pt>
                <c:pt idx="267">
                  <c:v>2.135985499263E6</c:v>
                </c:pt>
                <c:pt idx="268">
                  <c:v>2.141947362645E6</c:v>
                </c:pt>
                <c:pt idx="269">
                  <c:v>2.161218032165E6</c:v>
                </c:pt>
                <c:pt idx="270">
                  <c:v>2.180448554455E6</c:v>
                </c:pt>
                <c:pt idx="271">
                  <c:v>2.186872110961E6</c:v>
                </c:pt>
                <c:pt idx="272">
                  <c:v>2.193127049109E6</c:v>
                </c:pt>
                <c:pt idx="273">
                  <c:v>2.209109660639E6</c:v>
                </c:pt>
                <c:pt idx="274">
                  <c:v>2.221153829089E6</c:v>
                </c:pt>
                <c:pt idx="275">
                  <c:v>2.234000942099E6</c:v>
                </c:pt>
                <c:pt idx="276">
                  <c:v>2.23922008176E6</c:v>
                </c:pt>
                <c:pt idx="277">
                  <c:v>2.247807573864E6</c:v>
                </c:pt>
                <c:pt idx="278">
                  <c:v>2.255034074934E6</c:v>
                </c:pt>
                <c:pt idx="279">
                  <c:v>2.274706216734E6</c:v>
                </c:pt>
                <c:pt idx="280">
                  <c:v>2.278958209669E6</c:v>
                </c:pt>
                <c:pt idx="281">
                  <c:v>2.284659116068E6</c:v>
                </c:pt>
                <c:pt idx="282">
                  <c:v>2.292771264991E6</c:v>
                </c:pt>
                <c:pt idx="283">
                  <c:v>2.300335805722E6</c:v>
                </c:pt>
                <c:pt idx="284">
                  <c:v>2.30716083451E6</c:v>
                </c:pt>
                <c:pt idx="285">
                  <c:v>2.31974016551E6</c:v>
                </c:pt>
                <c:pt idx="286">
                  <c:v>2.326814107112E6</c:v>
                </c:pt>
                <c:pt idx="287">
                  <c:v>2.331029566069E6</c:v>
                </c:pt>
                <c:pt idx="288">
                  <c:v>2.335345393097E6</c:v>
                </c:pt>
                <c:pt idx="289">
                  <c:v>2.339721440967E6</c:v>
                </c:pt>
                <c:pt idx="290">
                  <c:v>2.344125591897E6</c:v>
                </c:pt>
                <c:pt idx="291">
                  <c:v>2.348541786995E6</c:v>
                </c:pt>
                <c:pt idx="292">
                  <c:v>2.353042291272E6</c:v>
                </c:pt>
                <c:pt idx="293">
                  <c:v>2.357578928055E6</c:v>
                </c:pt>
                <c:pt idx="294">
                  <c:v>2.363851932456E6</c:v>
                </c:pt>
                <c:pt idx="295">
                  <c:v>2.368669599836E6</c:v>
                </c:pt>
                <c:pt idx="296">
                  <c:v>2.375093156342E6</c:v>
                </c:pt>
                <c:pt idx="297">
                  <c:v>2.379991118178E6</c:v>
                </c:pt>
                <c:pt idx="298">
                  <c:v>2.386615410825E6</c:v>
                </c:pt>
                <c:pt idx="299">
                  <c:v>2.390830869782E6</c:v>
                </c:pt>
                <c:pt idx="300">
                  <c:v>2.399241714082E6</c:v>
                </c:pt>
                <c:pt idx="301">
                  <c:v>2.407672631996E6</c:v>
                </c:pt>
                <c:pt idx="302">
                  <c:v>2.411839914279E6</c:v>
                </c:pt>
                <c:pt idx="303">
                  <c:v>2.416938612256E6</c:v>
                </c:pt>
                <c:pt idx="304">
                  <c:v>2.426814830384E6</c:v>
                </c:pt>
                <c:pt idx="305">
                  <c:v>2.431953675589E6</c:v>
                </c:pt>
                <c:pt idx="306">
                  <c:v>2.440585329644E6</c:v>
                </c:pt>
                <c:pt idx="307">
                  <c:v>2.444840935829E6</c:v>
                </c:pt>
                <c:pt idx="308">
                  <c:v>2.451786406301E6</c:v>
                </c:pt>
                <c:pt idx="309">
                  <c:v>2.458731876773E6</c:v>
                </c:pt>
                <c:pt idx="310">
                  <c:v>2.469170156093E6</c:v>
                </c:pt>
                <c:pt idx="311">
                  <c:v>2.474429442982E6</c:v>
                </c:pt>
                <c:pt idx="312">
                  <c:v>2.484948016762E6</c:v>
                </c:pt>
                <c:pt idx="313">
                  <c:v>2.491973781691E6</c:v>
                </c:pt>
                <c:pt idx="314">
                  <c:v>2.500766024659E6</c:v>
                </c:pt>
                <c:pt idx="315">
                  <c:v>2.511405040119E6</c:v>
                </c:pt>
                <c:pt idx="316">
                  <c:v>2.520317724771E6</c:v>
                </c:pt>
                <c:pt idx="317">
                  <c:v>2.524480992332E6</c:v>
                </c:pt>
                <c:pt idx="318">
                  <c:v>2.533473971441E6</c:v>
                </c:pt>
                <c:pt idx="319">
                  <c:v>2.540700472511E6</c:v>
                </c:pt>
                <c:pt idx="320">
                  <c:v>2.546120348313E6</c:v>
                </c:pt>
                <c:pt idx="321">
                  <c:v>2.551620518571E6</c:v>
                </c:pt>
                <c:pt idx="322">
                  <c:v>2.564467631581E6</c:v>
                </c:pt>
                <c:pt idx="323">
                  <c:v>2.573039064794E6</c:v>
                </c:pt>
                <c:pt idx="324">
                  <c:v>2.577455259892E6</c:v>
                </c:pt>
                <c:pt idx="325">
                  <c:v>2.58187145499E6</c:v>
                </c:pt>
                <c:pt idx="326">
                  <c:v>2.587411772477E6</c:v>
                </c:pt>
                <c:pt idx="327">
                  <c:v>2.59303238442E6</c:v>
                </c:pt>
                <c:pt idx="328">
                  <c:v>2.600013184453E6</c:v>
                </c:pt>
                <c:pt idx="329">
                  <c:v>2.604630115692E6</c:v>
                </c:pt>
                <c:pt idx="330">
                  <c:v>2.608909810214E6</c:v>
                </c:pt>
                <c:pt idx="331">
                  <c:v>2.614610716613E6</c:v>
                </c:pt>
                <c:pt idx="332">
                  <c:v>2.626052676643E6</c:v>
                </c:pt>
                <c:pt idx="333">
                  <c:v>2.630765961229E6</c:v>
                </c:pt>
                <c:pt idx="334">
                  <c:v>2.637053017159E6</c:v>
                </c:pt>
                <c:pt idx="335">
                  <c:v>2.650502338589E6</c:v>
                </c:pt>
                <c:pt idx="336">
                  <c:v>2.655279858741E6</c:v>
                </c:pt>
                <c:pt idx="337">
                  <c:v>2.670816836041E6</c:v>
                </c:pt>
                <c:pt idx="338">
                  <c:v>2.677200245319E6</c:v>
                </c:pt>
                <c:pt idx="339">
                  <c:v>2.692777369849E6</c:v>
                </c:pt>
                <c:pt idx="340">
                  <c:v>2.69763398004E6</c:v>
                </c:pt>
                <c:pt idx="341">
                  <c:v>2.70245164742E6</c:v>
                </c:pt>
                <c:pt idx="342">
                  <c:v>2.706667106377E6</c:v>
                </c:pt>
                <c:pt idx="343">
                  <c:v>2.710882565334E6</c:v>
                </c:pt>
                <c:pt idx="344">
                  <c:v>2.715102039014E6</c:v>
                </c:pt>
                <c:pt idx="345">
                  <c:v>2.7243198426E6</c:v>
                </c:pt>
                <c:pt idx="346">
                  <c:v>2.730341926825E6</c:v>
                </c:pt>
                <c:pt idx="347">
                  <c:v>2.742386095275E6</c:v>
                </c:pt>
                <c:pt idx="348">
                  <c:v>2.7484081795E6</c:v>
                </c:pt>
                <c:pt idx="349">
                  <c:v>2.753466730249E6</c:v>
                </c:pt>
                <c:pt idx="350">
                  <c:v>2.759809992299E6</c:v>
                </c:pt>
                <c:pt idx="351">
                  <c:v>2.768000026844E6</c:v>
                </c:pt>
                <c:pt idx="352">
                  <c:v>2.774150582199E6</c:v>
                </c:pt>
                <c:pt idx="353">
                  <c:v>2.779048544035E6</c:v>
                </c:pt>
                <c:pt idx="354">
                  <c:v>2.784107094784E6</c:v>
                </c:pt>
                <c:pt idx="355">
                  <c:v>2.790289767921E6</c:v>
                </c:pt>
                <c:pt idx="356">
                  <c:v>2.800647752791E6</c:v>
                </c:pt>
                <c:pt idx="357">
                  <c:v>2.805866892452E6</c:v>
                </c:pt>
                <c:pt idx="358">
                  <c:v>2.812491185099E6</c:v>
                </c:pt>
                <c:pt idx="359">
                  <c:v>2.817308852479E6</c:v>
                </c:pt>
                <c:pt idx="360">
                  <c:v>2.826981122688E6</c:v>
                </c:pt>
                <c:pt idx="361">
                  <c:v>2.833424752808E6</c:v>
                </c:pt>
                <c:pt idx="362">
                  <c:v>2.841992171298E6</c:v>
                </c:pt>
                <c:pt idx="363">
                  <c:v>2.854847313758E6</c:v>
                </c:pt>
                <c:pt idx="364">
                  <c:v>2.863679703954E6</c:v>
                </c:pt>
                <c:pt idx="365">
                  <c:v>2.871026646708E6</c:v>
                </c:pt>
                <c:pt idx="366">
                  <c:v>2.880227989931E6</c:v>
                </c:pt>
                <c:pt idx="367">
                  <c:v>2.887053018719E6</c:v>
                </c:pt>
                <c:pt idx="368">
                  <c:v>2.892673630662E6</c:v>
                </c:pt>
                <c:pt idx="369">
                  <c:v>2.89797306478E6</c:v>
                </c:pt>
                <c:pt idx="370">
                  <c:v>2.90881281638E6</c:v>
                </c:pt>
                <c:pt idx="371">
                  <c:v>2.914192544954E6</c:v>
                </c:pt>
                <c:pt idx="372">
                  <c:v>2.922543168412E6</c:v>
                </c:pt>
                <c:pt idx="373">
                  <c:v>2.927509380536E6</c:v>
                </c:pt>
                <c:pt idx="374">
                  <c:v>2.936462212417E6</c:v>
                </c:pt>
                <c:pt idx="375">
                  <c:v>2.941922235447E6</c:v>
                </c:pt>
                <c:pt idx="376">
                  <c:v>2.959225690787E6</c:v>
                </c:pt>
                <c:pt idx="377">
                  <c:v>2.971554904557E6</c:v>
                </c:pt>
                <c:pt idx="378">
                  <c:v>2.978379933345E6</c:v>
                </c:pt>
                <c:pt idx="379">
                  <c:v>2.985204962133E6</c:v>
                </c:pt>
                <c:pt idx="380">
                  <c:v>2.992515772382E6</c:v>
                </c:pt>
                <c:pt idx="381">
                  <c:v>3.007972455222E6</c:v>
                </c:pt>
                <c:pt idx="382">
                  <c:v>3.015255162411E6</c:v>
                </c:pt>
                <c:pt idx="383">
                  <c:v>3.020634890985E6</c:v>
                </c:pt>
                <c:pt idx="384">
                  <c:v>3.026014619559E6</c:v>
                </c:pt>
                <c:pt idx="385">
                  <c:v>3.038540554749E6</c:v>
                </c:pt>
                <c:pt idx="386">
                  <c:v>3.043932327491E6</c:v>
                </c:pt>
                <c:pt idx="387">
                  <c:v>3.049364247462E6</c:v>
                </c:pt>
                <c:pt idx="388">
                  <c:v>3.056590748532E6</c:v>
                </c:pt>
                <c:pt idx="389">
                  <c:v>3.062010624334E6</c:v>
                </c:pt>
                <c:pt idx="390">
                  <c:v>3.073934351094E6</c:v>
                </c:pt>
                <c:pt idx="391">
                  <c:v>3.078752018474E6</c:v>
                </c:pt>
                <c:pt idx="392">
                  <c:v>3.088226764321E6</c:v>
                </c:pt>
                <c:pt idx="393">
                  <c:v>3.093911611829E6</c:v>
                </c:pt>
                <c:pt idx="394">
                  <c:v>3.113061839659E6</c:v>
                </c:pt>
                <c:pt idx="395">
                  <c:v>3.126009320739E6</c:v>
                </c:pt>
                <c:pt idx="396">
                  <c:v>3.13255331893E6</c:v>
                </c:pt>
                <c:pt idx="397">
                  <c:v>3.141558342207E6</c:v>
                </c:pt>
                <c:pt idx="398">
                  <c:v>3.148784843277E6</c:v>
                </c:pt>
                <c:pt idx="399">
                  <c:v>3.153602510657E6</c:v>
                </c:pt>
                <c:pt idx="400">
                  <c:v>3.169139487957E6</c:v>
                </c:pt>
                <c:pt idx="401">
                  <c:v>3.180380711847E6</c:v>
                </c:pt>
                <c:pt idx="402">
                  <c:v>3.18600132379E6</c:v>
                </c:pt>
                <c:pt idx="403">
                  <c:v>3.191621935733E6</c:v>
                </c:pt>
                <c:pt idx="404">
                  <c:v>3.202863159623E6</c:v>
                </c:pt>
                <c:pt idx="405">
                  <c:v>3.208483771566E6</c:v>
                </c:pt>
                <c:pt idx="406">
                  <c:v>3.217316161762E6</c:v>
                </c:pt>
                <c:pt idx="407">
                  <c:v>3.230966219342E6</c:v>
                </c:pt>
                <c:pt idx="408">
                  <c:v>3.237642703386E6</c:v>
                </c:pt>
                <c:pt idx="409">
                  <c:v>3.252416883346E6</c:v>
                </c:pt>
                <c:pt idx="410">
                  <c:v>3.268319200426E6</c:v>
                </c:pt>
                <c:pt idx="411">
                  <c:v>3.275144229214E6</c:v>
                </c:pt>
                <c:pt idx="412">
                  <c:v>3.292527979014E6</c:v>
                </c:pt>
                <c:pt idx="413">
                  <c:v>3.298144576234E6</c:v>
                </c:pt>
                <c:pt idx="414">
                  <c:v>3.309385800124E6</c:v>
                </c:pt>
                <c:pt idx="415">
                  <c:v>3.320647097624E6</c:v>
                </c:pt>
                <c:pt idx="416">
                  <c:v>3.330376376897E6</c:v>
                </c:pt>
                <c:pt idx="417">
                  <c:v>3.339144531528E6</c:v>
                </c:pt>
                <c:pt idx="418">
                  <c:v>3.343171298513E6</c:v>
                </c:pt>
                <c:pt idx="419">
                  <c:v>3.356018411523E6</c:v>
                </c:pt>
                <c:pt idx="420">
                  <c:v>3.361711288477E6</c:v>
                </c:pt>
                <c:pt idx="421">
                  <c:v>3.375321198827E6</c:v>
                </c:pt>
                <c:pt idx="422">
                  <c:v>3.387365367277E6</c:v>
                </c:pt>
                <c:pt idx="423">
                  <c:v>3.397402174317E6</c:v>
                </c:pt>
                <c:pt idx="424">
                  <c:v>3.40543161995E6</c:v>
                </c:pt>
                <c:pt idx="425">
                  <c:v>3.411453704175E6</c:v>
                </c:pt>
                <c:pt idx="426">
                  <c:v>3.417531994519E6</c:v>
                </c:pt>
                <c:pt idx="427">
                  <c:v>3.431443009079E6</c:v>
                </c:pt>
                <c:pt idx="428">
                  <c:v>3.440717018785E6</c:v>
                </c:pt>
                <c:pt idx="429">
                  <c:v>3.458783271455E6</c:v>
                </c:pt>
                <c:pt idx="430">
                  <c:v>3.469823759205E6</c:v>
                </c:pt>
                <c:pt idx="431">
                  <c:v>3.475428312257E6</c:v>
                </c:pt>
                <c:pt idx="432">
                  <c:v>3.481398205085E6</c:v>
                </c:pt>
                <c:pt idx="433">
                  <c:v>3.489499915728E6</c:v>
                </c:pt>
                <c:pt idx="434">
                  <c:v>3.496324944516E6</c:v>
                </c:pt>
                <c:pt idx="435">
                  <c:v>3.508730438016E6</c:v>
                </c:pt>
                <c:pt idx="436">
                  <c:v>3.519851220216E6</c:v>
                </c:pt>
                <c:pt idx="437">
                  <c:v>3.525712715528E6</c:v>
                </c:pt>
                <c:pt idx="438">
                  <c:v>3.537756883978E6</c:v>
                </c:pt>
                <c:pt idx="439">
                  <c:v>3.554063483638E6</c:v>
                </c:pt>
                <c:pt idx="440">
                  <c:v>3.558170545079E6</c:v>
                </c:pt>
                <c:pt idx="441">
                  <c:v>3.576594108079E6</c:v>
                </c:pt>
                <c:pt idx="442">
                  <c:v>3.591087257449E6</c:v>
                </c:pt>
                <c:pt idx="443">
                  <c:v>3.596450927132E6</c:v>
                </c:pt>
                <c:pt idx="444">
                  <c:v>3.60568478961E6</c:v>
                </c:pt>
                <c:pt idx="445">
                  <c:v>3.61676140986E6</c:v>
                </c:pt>
                <c:pt idx="446">
                  <c:v>3.620834346157E6</c:v>
                </c:pt>
                <c:pt idx="447">
                  <c:v>3.624942612015E6</c:v>
                </c:pt>
                <c:pt idx="448">
                  <c:v>3.638994141875E6</c:v>
                </c:pt>
                <c:pt idx="449">
                  <c:v>3.643570925886E6</c:v>
                </c:pt>
                <c:pt idx="450">
                  <c:v>3.648304284087E6</c:v>
                </c:pt>
                <c:pt idx="451">
                  <c:v>3.653724159889E6</c:v>
                </c:pt>
                <c:pt idx="452">
                  <c:v>3.660067421939E6</c:v>
                </c:pt>
                <c:pt idx="453">
                  <c:v>3.667133334096E6</c:v>
                </c:pt>
                <c:pt idx="454">
                  <c:v>3.679286703006E6</c:v>
                </c:pt>
                <c:pt idx="455">
                  <c:v>3.693312137166E6</c:v>
                </c:pt>
              </c:numCache>
            </c:numRef>
          </c:xVal>
          <c:yVal>
            <c:numRef>
              <c:f>'10'!$B$1:$B$456</c:f>
              <c:numCache>
                <c:formatCode>General</c:formatCode>
                <c:ptCount val="456"/>
                <c:pt idx="0">
                  <c:v>-121.1416781</c:v>
                </c:pt>
                <c:pt idx="1">
                  <c:v>-120.5865351</c:v>
                </c:pt>
                <c:pt idx="2">
                  <c:v>-117.2204596</c:v>
                </c:pt>
                <c:pt idx="3">
                  <c:v>-116.6866029</c:v>
                </c:pt>
                <c:pt idx="4">
                  <c:v>-116.5673698</c:v>
                </c:pt>
                <c:pt idx="5">
                  <c:v>-116.5014014</c:v>
                </c:pt>
                <c:pt idx="6">
                  <c:v>-116.4232067</c:v>
                </c:pt>
                <c:pt idx="7">
                  <c:v>-115.5733423</c:v>
                </c:pt>
                <c:pt idx="8">
                  <c:v>-115.3226285</c:v>
                </c:pt>
                <c:pt idx="9">
                  <c:v>-115.0537739</c:v>
                </c:pt>
                <c:pt idx="10">
                  <c:v>-114.9067334</c:v>
                </c:pt>
                <c:pt idx="11">
                  <c:v>-114.7365872</c:v>
                </c:pt>
                <c:pt idx="12">
                  <c:v>-114.1793511</c:v>
                </c:pt>
                <c:pt idx="13">
                  <c:v>-113.3610653</c:v>
                </c:pt>
                <c:pt idx="14">
                  <c:v>-113.3610653</c:v>
                </c:pt>
                <c:pt idx="15">
                  <c:v>-113.3610653</c:v>
                </c:pt>
                <c:pt idx="16">
                  <c:v>-113.3338546</c:v>
                </c:pt>
                <c:pt idx="17">
                  <c:v>-112.9814439</c:v>
                </c:pt>
                <c:pt idx="18">
                  <c:v>-112.5459806</c:v>
                </c:pt>
                <c:pt idx="19">
                  <c:v>-112.3581345</c:v>
                </c:pt>
                <c:pt idx="20">
                  <c:v>-112.0389718</c:v>
                </c:pt>
                <c:pt idx="21">
                  <c:v>-111.8975626</c:v>
                </c:pt>
                <c:pt idx="22">
                  <c:v>-111.6142467</c:v>
                </c:pt>
                <c:pt idx="23">
                  <c:v>-111.4986026</c:v>
                </c:pt>
                <c:pt idx="24">
                  <c:v>-111.1907471</c:v>
                </c:pt>
                <c:pt idx="25">
                  <c:v>-110.9768806</c:v>
                </c:pt>
                <c:pt idx="26">
                  <c:v>-110.4618469</c:v>
                </c:pt>
                <c:pt idx="27">
                  <c:v>-110.3242476</c:v>
                </c:pt>
                <c:pt idx="28">
                  <c:v>-110.2486212</c:v>
                </c:pt>
                <c:pt idx="29">
                  <c:v>-109.5863032</c:v>
                </c:pt>
                <c:pt idx="30">
                  <c:v>-109.5863032</c:v>
                </c:pt>
                <c:pt idx="31">
                  <c:v>-109.202549</c:v>
                </c:pt>
                <c:pt idx="32">
                  <c:v>-109.202549</c:v>
                </c:pt>
                <c:pt idx="33">
                  <c:v>-109.020024</c:v>
                </c:pt>
                <c:pt idx="34">
                  <c:v>-108.9715403</c:v>
                </c:pt>
                <c:pt idx="35">
                  <c:v>-108.9438633</c:v>
                </c:pt>
                <c:pt idx="36">
                  <c:v>-108.9055711</c:v>
                </c:pt>
                <c:pt idx="37">
                  <c:v>-108.5863101</c:v>
                </c:pt>
                <c:pt idx="38">
                  <c:v>-108.0125658</c:v>
                </c:pt>
                <c:pt idx="39">
                  <c:v>-107.7763207</c:v>
                </c:pt>
                <c:pt idx="40">
                  <c:v>-107.7763207</c:v>
                </c:pt>
                <c:pt idx="41">
                  <c:v>-107.3906979</c:v>
                </c:pt>
                <c:pt idx="42">
                  <c:v>-107.1085165</c:v>
                </c:pt>
                <c:pt idx="43">
                  <c:v>-106.9179267</c:v>
                </c:pt>
                <c:pt idx="44">
                  <c:v>-106.4662434</c:v>
                </c:pt>
                <c:pt idx="45">
                  <c:v>-106.4556862</c:v>
                </c:pt>
                <c:pt idx="46">
                  <c:v>-105.976693</c:v>
                </c:pt>
                <c:pt idx="47">
                  <c:v>-105.5670902</c:v>
                </c:pt>
                <c:pt idx="48">
                  <c:v>-105.420412</c:v>
                </c:pt>
                <c:pt idx="49">
                  <c:v>-104.7308076</c:v>
                </c:pt>
                <c:pt idx="50">
                  <c:v>-104.2836733</c:v>
                </c:pt>
                <c:pt idx="51">
                  <c:v>-104.1431654</c:v>
                </c:pt>
                <c:pt idx="52">
                  <c:v>-104.1053285</c:v>
                </c:pt>
                <c:pt idx="53">
                  <c:v>-103.6033875</c:v>
                </c:pt>
                <c:pt idx="54">
                  <c:v>-103.6033875</c:v>
                </c:pt>
                <c:pt idx="55">
                  <c:v>-103.5674936</c:v>
                </c:pt>
                <c:pt idx="56">
                  <c:v>-103.0275251</c:v>
                </c:pt>
                <c:pt idx="57">
                  <c:v>-102.9063564</c:v>
                </c:pt>
                <c:pt idx="58">
                  <c:v>-102.4742108</c:v>
                </c:pt>
                <c:pt idx="59">
                  <c:v>-102.4742108</c:v>
                </c:pt>
                <c:pt idx="60">
                  <c:v>-102.3867049</c:v>
                </c:pt>
                <c:pt idx="61">
                  <c:v>-101.9983168</c:v>
                </c:pt>
                <c:pt idx="62">
                  <c:v>-101.8770199</c:v>
                </c:pt>
                <c:pt idx="63">
                  <c:v>-101.7675722</c:v>
                </c:pt>
                <c:pt idx="64">
                  <c:v>-100.6054932</c:v>
                </c:pt>
                <c:pt idx="65">
                  <c:v>-100.350288</c:v>
                </c:pt>
                <c:pt idx="66">
                  <c:v>-99.96214861999998</c:v>
                </c:pt>
                <c:pt idx="67">
                  <c:v>-99.68068088</c:v>
                </c:pt>
                <c:pt idx="68">
                  <c:v>-99.67759172</c:v>
                </c:pt>
                <c:pt idx="69">
                  <c:v>-99.52702664</c:v>
                </c:pt>
                <c:pt idx="70">
                  <c:v>-99.11844832999984</c:v>
                </c:pt>
                <c:pt idx="71">
                  <c:v>-98.95512375</c:v>
                </c:pt>
                <c:pt idx="72">
                  <c:v>-98.95512375</c:v>
                </c:pt>
                <c:pt idx="73">
                  <c:v>-98.39405481999998</c:v>
                </c:pt>
                <c:pt idx="74">
                  <c:v>-97.89284695000001</c:v>
                </c:pt>
                <c:pt idx="75">
                  <c:v>-97.63357776999995</c:v>
                </c:pt>
                <c:pt idx="76">
                  <c:v>-97.41145159</c:v>
                </c:pt>
                <c:pt idx="77">
                  <c:v>-97.06335034</c:v>
                </c:pt>
                <c:pt idx="78">
                  <c:v>-96.81438776</c:v>
                </c:pt>
                <c:pt idx="79">
                  <c:v>-96.73671656</c:v>
                </c:pt>
                <c:pt idx="80">
                  <c:v>-95.4433782</c:v>
                </c:pt>
                <c:pt idx="81">
                  <c:v>-94.14523063</c:v>
                </c:pt>
                <c:pt idx="82">
                  <c:v>-93.90197283000001</c:v>
                </c:pt>
                <c:pt idx="83">
                  <c:v>-93.7956931</c:v>
                </c:pt>
                <c:pt idx="84">
                  <c:v>-92.67920822000001</c:v>
                </c:pt>
                <c:pt idx="85">
                  <c:v>-91.76367216</c:v>
                </c:pt>
                <c:pt idx="86">
                  <c:v>-91.57160734999998</c:v>
                </c:pt>
                <c:pt idx="87">
                  <c:v>-90.83568945</c:v>
                </c:pt>
                <c:pt idx="88">
                  <c:v>-90.48639971</c:v>
                </c:pt>
                <c:pt idx="89">
                  <c:v>-90.44983809999998</c:v>
                </c:pt>
                <c:pt idx="90">
                  <c:v>-89.92298762999998</c:v>
                </c:pt>
                <c:pt idx="91">
                  <c:v>-89.9153221</c:v>
                </c:pt>
                <c:pt idx="92">
                  <c:v>-89.74102634</c:v>
                </c:pt>
                <c:pt idx="93">
                  <c:v>-89.7291631</c:v>
                </c:pt>
                <c:pt idx="94">
                  <c:v>-89.58655441</c:v>
                </c:pt>
                <c:pt idx="95">
                  <c:v>-88.91991678</c:v>
                </c:pt>
                <c:pt idx="96">
                  <c:v>-87.56664503</c:v>
                </c:pt>
                <c:pt idx="97">
                  <c:v>-86.14319392</c:v>
                </c:pt>
                <c:pt idx="98">
                  <c:v>-84.51661152</c:v>
                </c:pt>
                <c:pt idx="99">
                  <c:v>-82.12574508999988</c:v>
                </c:pt>
                <c:pt idx="100">
                  <c:v>-81.72773917000001</c:v>
                </c:pt>
                <c:pt idx="101">
                  <c:v>-80.23893396</c:v>
                </c:pt>
                <c:pt idx="102">
                  <c:v>-79.12325697</c:v>
                </c:pt>
                <c:pt idx="103">
                  <c:v>-78.99397462</c:v>
                </c:pt>
                <c:pt idx="104">
                  <c:v>-78.88917388</c:v>
                </c:pt>
                <c:pt idx="105">
                  <c:v>-78.27207989999985</c:v>
                </c:pt>
                <c:pt idx="106">
                  <c:v>-77.14443309</c:v>
                </c:pt>
                <c:pt idx="107">
                  <c:v>-76.81959387</c:v>
                </c:pt>
                <c:pt idx="108">
                  <c:v>-76.76203971</c:v>
                </c:pt>
                <c:pt idx="109">
                  <c:v>-76.62769083000001</c:v>
                </c:pt>
                <c:pt idx="110">
                  <c:v>-76.41206267</c:v>
                </c:pt>
                <c:pt idx="111">
                  <c:v>-76.3878256</c:v>
                </c:pt>
                <c:pt idx="112">
                  <c:v>-76.07434593000001</c:v>
                </c:pt>
                <c:pt idx="113">
                  <c:v>-75.78945064</c:v>
                </c:pt>
                <c:pt idx="114">
                  <c:v>-75.6812944</c:v>
                </c:pt>
                <c:pt idx="115">
                  <c:v>-74.97172495</c:v>
                </c:pt>
                <c:pt idx="116">
                  <c:v>-74.76447714999998</c:v>
                </c:pt>
                <c:pt idx="117">
                  <c:v>-74.62721265</c:v>
                </c:pt>
                <c:pt idx="118">
                  <c:v>-73.89621992</c:v>
                </c:pt>
                <c:pt idx="119">
                  <c:v>-73.80003196</c:v>
                </c:pt>
                <c:pt idx="120">
                  <c:v>-72.6622821899999</c:v>
                </c:pt>
                <c:pt idx="121">
                  <c:v>-72.1608501099999</c:v>
                </c:pt>
                <c:pt idx="122">
                  <c:v>-71.97859652</c:v>
                </c:pt>
                <c:pt idx="123">
                  <c:v>-71.43794659</c:v>
                </c:pt>
                <c:pt idx="124">
                  <c:v>-71.28415335</c:v>
                </c:pt>
                <c:pt idx="125">
                  <c:v>-70.65160735000001</c:v>
                </c:pt>
                <c:pt idx="126">
                  <c:v>-70.35022880999998</c:v>
                </c:pt>
                <c:pt idx="127">
                  <c:v>-68.81346559</c:v>
                </c:pt>
                <c:pt idx="128">
                  <c:v>-68.20950126</c:v>
                </c:pt>
                <c:pt idx="129">
                  <c:v>-67.95783021</c:v>
                </c:pt>
                <c:pt idx="130">
                  <c:v>-67.41876671</c:v>
                </c:pt>
                <c:pt idx="131">
                  <c:v>-65.37520662999998</c:v>
                </c:pt>
                <c:pt idx="132">
                  <c:v>-65.05467941</c:v>
                </c:pt>
                <c:pt idx="133">
                  <c:v>-64.61930889999982</c:v>
                </c:pt>
                <c:pt idx="134">
                  <c:v>-64.56056086</c:v>
                </c:pt>
                <c:pt idx="135">
                  <c:v>-64.23766162</c:v>
                </c:pt>
                <c:pt idx="136">
                  <c:v>-63.31376067999999</c:v>
                </c:pt>
                <c:pt idx="137">
                  <c:v>-63.08766461999993</c:v>
                </c:pt>
                <c:pt idx="138">
                  <c:v>-62.94363113</c:v>
                </c:pt>
                <c:pt idx="139">
                  <c:v>-62.91392587</c:v>
                </c:pt>
                <c:pt idx="140">
                  <c:v>-62.86110947</c:v>
                </c:pt>
                <c:pt idx="141">
                  <c:v>-62.42191219</c:v>
                </c:pt>
                <c:pt idx="142">
                  <c:v>-62.22920586</c:v>
                </c:pt>
                <c:pt idx="143">
                  <c:v>-61.74850421</c:v>
                </c:pt>
                <c:pt idx="144">
                  <c:v>-61.26611056</c:v>
                </c:pt>
                <c:pt idx="145">
                  <c:v>-61.15275115</c:v>
                </c:pt>
                <c:pt idx="146">
                  <c:v>-59.72608821</c:v>
                </c:pt>
                <c:pt idx="147">
                  <c:v>-58.62161993</c:v>
                </c:pt>
                <c:pt idx="148">
                  <c:v>-58.58651027</c:v>
                </c:pt>
                <c:pt idx="149">
                  <c:v>-58.15311155</c:v>
                </c:pt>
                <c:pt idx="150">
                  <c:v>-58.02320058</c:v>
                </c:pt>
                <c:pt idx="151">
                  <c:v>-57.45786137999993</c:v>
                </c:pt>
                <c:pt idx="152">
                  <c:v>-57.45786137999993</c:v>
                </c:pt>
                <c:pt idx="153">
                  <c:v>-56.67683255</c:v>
                </c:pt>
                <c:pt idx="154">
                  <c:v>-56.1389621</c:v>
                </c:pt>
                <c:pt idx="155">
                  <c:v>-56.12233514</c:v>
                </c:pt>
                <c:pt idx="156">
                  <c:v>-56.1172459</c:v>
                </c:pt>
                <c:pt idx="157">
                  <c:v>-56.11056926</c:v>
                </c:pt>
                <c:pt idx="158">
                  <c:v>-56.11056926</c:v>
                </c:pt>
                <c:pt idx="159">
                  <c:v>-56.10800076</c:v>
                </c:pt>
                <c:pt idx="160">
                  <c:v>-56.0680185</c:v>
                </c:pt>
                <c:pt idx="161">
                  <c:v>-55.98427719999999</c:v>
                </c:pt>
                <c:pt idx="162">
                  <c:v>-55.94128040999993</c:v>
                </c:pt>
                <c:pt idx="163">
                  <c:v>-55.82004313</c:v>
                </c:pt>
                <c:pt idx="164">
                  <c:v>-55.59342594</c:v>
                </c:pt>
                <c:pt idx="165">
                  <c:v>-55.42787403</c:v>
                </c:pt>
                <c:pt idx="166">
                  <c:v>-55.42787403</c:v>
                </c:pt>
                <c:pt idx="167">
                  <c:v>-55.1701938</c:v>
                </c:pt>
                <c:pt idx="168">
                  <c:v>-55.05723353</c:v>
                </c:pt>
                <c:pt idx="169">
                  <c:v>-55.00333287</c:v>
                </c:pt>
                <c:pt idx="170">
                  <c:v>-54.72494355</c:v>
                </c:pt>
                <c:pt idx="171">
                  <c:v>-54.58169685999999</c:v>
                </c:pt>
                <c:pt idx="172">
                  <c:v>-54.31602413</c:v>
                </c:pt>
                <c:pt idx="173">
                  <c:v>-54.21175681</c:v>
                </c:pt>
                <c:pt idx="174">
                  <c:v>-54.21175681</c:v>
                </c:pt>
                <c:pt idx="175">
                  <c:v>-54.19896465</c:v>
                </c:pt>
                <c:pt idx="176">
                  <c:v>-54.19306599</c:v>
                </c:pt>
                <c:pt idx="177">
                  <c:v>-54.08688324</c:v>
                </c:pt>
                <c:pt idx="178">
                  <c:v>-53.94024601</c:v>
                </c:pt>
                <c:pt idx="179">
                  <c:v>-53.64599788</c:v>
                </c:pt>
                <c:pt idx="180">
                  <c:v>-53.5583192</c:v>
                </c:pt>
                <c:pt idx="181">
                  <c:v>-53.26205814</c:v>
                </c:pt>
                <c:pt idx="182">
                  <c:v>-53.18643543</c:v>
                </c:pt>
                <c:pt idx="183">
                  <c:v>-53.12495078</c:v>
                </c:pt>
                <c:pt idx="184">
                  <c:v>-53.01753334</c:v>
                </c:pt>
                <c:pt idx="185">
                  <c:v>-52.95744448999991</c:v>
                </c:pt>
                <c:pt idx="186">
                  <c:v>-52.94606444999999</c:v>
                </c:pt>
                <c:pt idx="187">
                  <c:v>-52.92873248</c:v>
                </c:pt>
                <c:pt idx="188">
                  <c:v>-52.78658217</c:v>
                </c:pt>
                <c:pt idx="189">
                  <c:v>-52.67616485</c:v>
                </c:pt>
                <c:pt idx="190">
                  <c:v>-52.64671671</c:v>
                </c:pt>
                <c:pt idx="191">
                  <c:v>-52.35370708999999</c:v>
                </c:pt>
                <c:pt idx="192">
                  <c:v>-52.34286881</c:v>
                </c:pt>
                <c:pt idx="193">
                  <c:v>-52.23045031</c:v>
                </c:pt>
                <c:pt idx="194">
                  <c:v>-51.97063878</c:v>
                </c:pt>
                <c:pt idx="195">
                  <c:v>-51.81721355</c:v>
                </c:pt>
                <c:pt idx="196">
                  <c:v>-51.57800137</c:v>
                </c:pt>
                <c:pt idx="197">
                  <c:v>-51.57688655999993</c:v>
                </c:pt>
                <c:pt idx="198">
                  <c:v>-51.06125264</c:v>
                </c:pt>
                <c:pt idx="199">
                  <c:v>-50.91765447999993</c:v>
                </c:pt>
                <c:pt idx="200">
                  <c:v>-50.6426138</c:v>
                </c:pt>
                <c:pt idx="201">
                  <c:v>-50.53943348</c:v>
                </c:pt>
                <c:pt idx="202">
                  <c:v>-50.36188503</c:v>
                </c:pt>
                <c:pt idx="203">
                  <c:v>-50.24907644</c:v>
                </c:pt>
                <c:pt idx="204">
                  <c:v>-50.17808773</c:v>
                </c:pt>
                <c:pt idx="205">
                  <c:v>-50.0673611</c:v>
                </c:pt>
                <c:pt idx="206">
                  <c:v>-50.05183097</c:v>
                </c:pt>
                <c:pt idx="207">
                  <c:v>-50.02239099</c:v>
                </c:pt>
                <c:pt idx="208">
                  <c:v>-49.86314585</c:v>
                </c:pt>
                <c:pt idx="209">
                  <c:v>-49.83221583</c:v>
                </c:pt>
                <c:pt idx="210">
                  <c:v>-49.60540337</c:v>
                </c:pt>
                <c:pt idx="211">
                  <c:v>-49.21338613</c:v>
                </c:pt>
                <c:pt idx="212">
                  <c:v>-49.10086131</c:v>
                </c:pt>
                <c:pt idx="213">
                  <c:v>-49.08724180999999</c:v>
                </c:pt>
                <c:pt idx="214">
                  <c:v>-49.04110061</c:v>
                </c:pt>
                <c:pt idx="215">
                  <c:v>-48.76603387</c:v>
                </c:pt>
                <c:pt idx="216">
                  <c:v>-48.76603387</c:v>
                </c:pt>
                <c:pt idx="217">
                  <c:v>-48.38715452</c:v>
                </c:pt>
                <c:pt idx="218">
                  <c:v>-48.24615095</c:v>
                </c:pt>
                <c:pt idx="219">
                  <c:v>-48.09318253</c:v>
                </c:pt>
                <c:pt idx="220">
                  <c:v>-47.99481541</c:v>
                </c:pt>
                <c:pt idx="221">
                  <c:v>-47.69972445</c:v>
                </c:pt>
                <c:pt idx="222">
                  <c:v>-47.67063868</c:v>
                </c:pt>
                <c:pt idx="223">
                  <c:v>-47.54758274</c:v>
                </c:pt>
                <c:pt idx="224">
                  <c:v>-47.49617402</c:v>
                </c:pt>
                <c:pt idx="225">
                  <c:v>-47.18642158999999</c:v>
                </c:pt>
                <c:pt idx="226">
                  <c:v>-47.11920048</c:v>
                </c:pt>
                <c:pt idx="227">
                  <c:v>-47.11760274</c:v>
                </c:pt>
                <c:pt idx="228">
                  <c:v>-47.00338247</c:v>
                </c:pt>
                <c:pt idx="229">
                  <c:v>-46.96099398</c:v>
                </c:pt>
                <c:pt idx="230">
                  <c:v>-46.92329732</c:v>
                </c:pt>
                <c:pt idx="231">
                  <c:v>-46.81413984</c:v>
                </c:pt>
                <c:pt idx="232">
                  <c:v>-46.69187192</c:v>
                </c:pt>
                <c:pt idx="233">
                  <c:v>-46.56392715</c:v>
                </c:pt>
                <c:pt idx="234">
                  <c:v>-46.53801513</c:v>
                </c:pt>
                <c:pt idx="235">
                  <c:v>-45.96621215</c:v>
                </c:pt>
                <c:pt idx="236">
                  <c:v>-44.56343318</c:v>
                </c:pt>
                <c:pt idx="237">
                  <c:v>-44.30358037</c:v>
                </c:pt>
                <c:pt idx="238">
                  <c:v>-44.16945516</c:v>
                </c:pt>
                <c:pt idx="239">
                  <c:v>-44.12436038</c:v>
                </c:pt>
                <c:pt idx="240">
                  <c:v>-43.96894689</c:v>
                </c:pt>
                <c:pt idx="241">
                  <c:v>-43.94367828</c:v>
                </c:pt>
                <c:pt idx="242">
                  <c:v>-43.87421902</c:v>
                </c:pt>
                <c:pt idx="243">
                  <c:v>-43.5993351</c:v>
                </c:pt>
                <c:pt idx="244">
                  <c:v>-43.36913267</c:v>
                </c:pt>
                <c:pt idx="245">
                  <c:v>-42.44183683</c:v>
                </c:pt>
                <c:pt idx="246">
                  <c:v>-42.41286682</c:v>
                </c:pt>
                <c:pt idx="247">
                  <c:v>-42.35548409999993</c:v>
                </c:pt>
                <c:pt idx="248">
                  <c:v>-42.25636275</c:v>
                </c:pt>
                <c:pt idx="249">
                  <c:v>-42.03178293</c:v>
                </c:pt>
                <c:pt idx="250">
                  <c:v>-41.98423844</c:v>
                </c:pt>
                <c:pt idx="251">
                  <c:v>-41.8397268</c:v>
                </c:pt>
                <c:pt idx="252">
                  <c:v>-41.83603618</c:v>
                </c:pt>
                <c:pt idx="253">
                  <c:v>-41.71142127</c:v>
                </c:pt>
                <c:pt idx="254">
                  <c:v>-41.46159057</c:v>
                </c:pt>
                <c:pt idx="255">
                  <c:v>-41.2912808</c:v>
                </c:pt>
                <c:pt idx="256">
                  <c:v>-41.28495371</c:v>
                </c:pt>
                <c:pt idx="257">
                  <c:v>-41.2541167</c:v>
                </c:pt>
                <c:pt idx="258">
                  <c:v>-41.02794687</c:v>
                </c:pt>
                <c:pt idx="259">
                  <c:v>-41.02398745</c:v>
                </c:pt>
                <c:pt idx="260">
                  <c:v>-40.67515581</c:v>
                </c:pt>
                <c:pt idx="261">
                  <c:v>-40.32264822</c:v>
                </c:pt>
                <c:pt idx="262">
                  <c:v>-40.25558809</c:v>
                </c:pt>
                <c:pt idx="263">
                  <c:v>-40.18204755999999</c:v>
                </c:pt>
                <c:pt idx="264">
                  <c:v>-40.15291471</c:v>
                </c:pt>
                <c:pt idx="265">
                  <c:v>-40.10795202</c:v>
                </c:pt>
                <c:pt idx="266">
                  <c:v>-39.92401851</c:v>
                </c:pt>
                <c:pt idx="267">
                  <c:v>-39.89734882</c:v>
                </c:pt>
                <c:pt idx="268">
                  <c:v>-39.81446302999993</c:v>
                </c:pt>
                <c:pt idx="269">
                  <c:v>-38.75689024</c:v>
                </c:pt>
                <c:pt idx="270">
                  <c:v>-38.55163699</c:v>
                </c:pt>
                <c:pt idx="271">
                  <c:v>-37.45737497</c:v>
                </c:pt>
                <c:pt idx="272">
                  <c:v>-37.18292009</c:v>
                </c:pt>
                <c:pt idx="273">
                  <c:v>-37.05008105999993</c:v>
                </c:pt>
                <c:pt idx="274">
                  <c:v>-36.96318968</c:v>
                </c:pt>
                <c:pt idx="275">
                  <c:v>-36.92323109</c:v>
                </c:pt>
                <c:pt idx="276">
                  <c:v>-36.80236745999994</c:v>
                </c:pt>
                <c:pt idx="277">
                  <c:v>-36.68508383</c:v>
                </c:pt>
                <c:pt idx="278">
                  <c:v>-36.27478354</c:v>
                </c:pt>
                <c:pt idx="279">
                  <c:v>-36.10799616</c:v>
                </c:pt>
                <c:pt idx="280">
                  <c:v>-36.02749579</c:v>
                </c:pt>
                <c:pt idx="281">
                  <c:v>-35.47200684</c:v>
                </c:pt>
                <c:pt idx="282">
                  <c:v>-35.30881214</c:v>
                </c:pt>
                <c:pt idx="283">
                  <c:v>-34.588179</c:v>
                </c:pt>
                <c:pt idx="284">
                  <c:v>-33.40392283</c:v>
                </c:pt>
                <c:pt idx="285">
                  <c:v>-29.96715296</c:v>
                </c:pt>
                <c:pt idx="286">
                  <c:v>-29.30862535</c:v>
                </c:pt>
                <c:pt idx="287">
                  <c:v>-29.15697286</c:v>
                </c:pt>
                <c:pt idx="288">
                  <c:v>-29.02776213</c:v>
                </c:pt>
                <c:pt idx="289">
                  <c:v>-28.9530807</c:v>
                </c:pt>
                <c:pt idx="290">
                  <c:v>-28.9189283</c:v>
                </c:pt>
                <c:pt idx="291">
                  <c:v>-28.90442462</c:v>
                </c:pt>
                <c:pt idx="292">
                  <c:v>-28.80507245</c:v>
                </c:pt>
                <c:pt idx="293">
                  <c:v>-28.76362337999993</c:v>
                </c:pt>
                <c:pt idx="294">
                  <c:v>-28.57914248</c:v>
                </c:pt>
                <c:pt idx="295">
                  <c:v>-28.46246519</c:v>
                </c:pt>
                <c:pt idx="296">
                  <c:v>-28.43713424</c:v>
                </c:pt>
                <c:pt idx="297">
                  <c:v>-28.38276759</c:v>
                </c:pt>
                <c:pt idx="298">
                  <c:v>-28.31514538</c:v>
                </c:pt>
                <c:pt idx="299">
                  <c:v>-28.26851084999993</c:v>
                </c:pt>
                <c:pt idx="300">
                  <c:v>-28.24201287999993</c:v>
                </c:pt>
                <c:pt idx="301">
                  <c:v>-28.23096263</c:v>
                </c:pt>
                <c:pt idx="302">
                  <c:v>-28.20849956999998</c:v>
                </c:pt>
                <c:pt idx="303">
                  <c:v>-28.19450554</c:v>
                </c:pt>
                <c:pt idx="304">
                  <c:v>-28.1895479</c:v>
                </c:pt>
                <c:pt idx="305">
                  <c:v>-28.15861809</c:v>
                </c:pt>
                <c:pt idx="306">
                  <c:v>-28.12328703</c:v>
                </c:pt>
                <c:pt idx="307">
                  <c:v>-28.11989044</c:v>
                </c:pt>
                <c:pt idx="308">
                  <c:v>-28.09714613</c:v>
                </c:pt>
                <c:pt idx="309">
                  <c:v>-28.09714613</c:v>
                </c:pt>
                <c:pt idx="310">
                  <c:v>-28.08849952</c:v>
                </c:pt>
                <c:pt idx="311">
                  <c:v>-28.05424313</c:v>
                </c:pt>
                <c:pt idx="312">
                  <c:v>-28.05424313</c:v>
                </c:pt>
                <c:pt idx="313">
                  <c:v>-28.04576059</c:v>
                </c:pt>
                <c:pt idx="314">
                  <c:v>-28.04068656</c:v>
                </c:pt>
                <c:pt idx="315">
                  <c:v>-28.00382805</c:v>
                </c:pt>
                <c:pt idx="316">
                  <c:v>-27.98068959999993</c:v>
                </c:pt>
                <c:pt idx="317">
                  <c:v>-27.95985198</c:v>
                </c:pt>
                <c:pt idx="318">
                  <c:v>-27.94158444</c:v>
                </c:pt>
                <c:pt idx="319">
                  <c:v>-27.92229256</c:v>
                </c:pt>
                <c:pt idx="320">
                  <c:v>-27.92229256</c:v>
                </c:pt>
                <c:pt idx="321">
                  <c:v>-27.85920671</c:v>
                </c:pt>
                <c:pt idx="322">
                  <c:v>-27.85477098</c:v>
                </c:pt>
                <c:pt idx="323">
                  <c:v>-27.84289561</c:v>
                </c:pt>
                <c:pt idx="324">
                  <c:v>-27.84044503</c:v>
                </c:pt>
                <c:pt idx="325">
                  <c:v>-27.84044503</c:v>
                </c:pt>
                <c:pt idx="326">
                  <c:v>-27.82834949</c:v>
                </c:pt>
                <c:pt idx="327">
                  <c:v>-27.76795752</c:v>
                </c:pt>
                <c:pt idx="328">
                  <c:v>-27.7666759</c:v>
                </c:pt>
                <c:pt idx="329">
                  <c:v>-27.76294077</c:v>
                </c:pt>
                <c:pt idx="330">
                  <c:v>-27.75919384</c:v>
                </c:pt>
                <c:pt idx="331">
                  <c:v>-27.70926673</c:v>
                </c:pt>
                <c:pt idx="332">
                  <c:v>-27.69485145</c:v>
                </c:pt>
                <c:pt idx="333">
                  <c:v>-27.67699719</c:v>
                </c:pt>
                <c:pt idx="334">
                  <c:v>-27.67524404</c:v>
                </c:pt>
                <c:pt idx="335">
                  <c:v>-27.66429966</c:v>
                </c:pt>
                <c:pt idx="336">
                  <c:v>-27.6595965</c:v>
                </c:pt>
                <c:pt idx="337">
                  <c:v>-27.62080086</c:v>
                </c:pt>
                <c:pt idx="338">
                  <c:v>-27.61311005</c:v>
                </c:pt>
                <c:pt idx="339">
                  <c:v>-27.61044032</c:v>
                </c:pt>
                <c:pt idx="340">
                  <c:v>-27.59189166</c:v>
                </c:pt>
                <c:pt idx="341">
                  <c:v>-27.58777103</c:v>
                </c:pt>
                <c:pt idx="342">
                  <c:v>-27.58440882</c:v>
                </c:pt>
                <c:pt idx="343">
                  <c:v>-27.58440882</c:v>
                </c:pt>
                <c:pt idx="344">
                  <c:v>-27.58052461</c:v>
                </c:pt>
                <c:pt idx="345">
                  <c:v>-27.54116444</c:v>
                </c:pt>
                <c:pt idx="346">
                  <c:v>-27.49015446</c:v>
                </c:pt>
                <c:pt idx="347">
                  <c:v>-27.49015446</c:v>
                </c:pt>
                <c:pt idx="348">
                  <c:v>-27.49015446</c:v>
                </c:pt>
                <c:pt idx="349">
                  <c:v>-27.48076722</c:v>
                </c:pt>
                <c:pt idx="350">
                  <c:v>-27.44034194</c:v>
                </c:pt>
                <c:pt idx="351">
                  <c:v>-27.41389479</c:v>
                </c:pt>
                <c:pt idx="352">
                  <c:v>-27.40891701</c:v>
                </c:pt>
                <c:pt idx="353">
                  <c:v>-27.40832348</c:v>
                </c:pt>
                <c:pt idx="354">
                  <c:v>-27.39591845</c:v>
                </c:pt>
                <c:pt idx="355">
                  <c:v>-27.38913516</c:v>
                </c:pt>
                <c:pt idx="356">
                  <c:v>-27.36955778</c:v>
                </c:pt>
                <c:pt idx="357">
                  <c:v>-27.35957589</c:v>
                </c:pt>
                <c:pt idx="358">
                  <c:v>-27.35840743</c:v>
                </c:pt>
                <c:pt idx="359">
                  <c:v>-27.35462713</c:v>
                </c:pt>
                <c:pt idx="360">
                  <c:v>-27.35316102</c:v>
                </c:pt>
                <c:pt idx="361">
                  <c:v>-27.34263206</c:v>
                </c:pt>
                <c:pt idx="362">
                  <c:v>-27.33478455</c:v>
                </c:pt>
                <c:pt idx="363">
                  <c:v>-27.30176075</c:v>
                </c:pt>
                <c:pt idx="364">
                  <c:v>-27.30173458</c:v>
                </c:pt>
                <c:pt idx="365">
                  <c:v>-27.30117933</c:v>
                </c:pt>
                <c:pt idx="366">
                  <c:v>-27.29403115</c:v>
                </c:pt>
                <c:pt idx="367">
                  <c:v>-27.22866571</c:v>
                </c:pt>
                <c:pt idx="368">
                  <c:v>-27.22804126999998</c:v>
                </c:pt>
                <c:pt idx="369">
                  <c:v>-27.22150702</c:v>
                </c:pt>
                <c:pt idx="370">
                  <c:v>-27.21818601</c:v>
                </c:pt>
                <c:pt idx="371">
                  <c:v>-27.2068084</c:v>
                </c:pt>
                <c:pt idx="372">
                  <c:v>-27.20653412</c:v>
                </c:pt>
                <c:pt idx="373">
                  <c:v>-27.17622556</c:v>
                </c:pt>
                <c:pt idx="374">
                  <c:v>-27.17223383</c:v>
                </c:pt>
                <c:pt idx="375">
                  <c:v>-27.13991027</c:v>
                </c:pt>
                <c:pt idx="376">
                  <c:v>-27.13487932</c:v>
                </c:pt>
                <c:pt idx="377">
                  <c:v>-27.12970742</c:v>
                </c:pt>
                <c:pt idx="378">
                  <c:v>-27.12813194</c:v>
                </c:pt>
                <c:pt idx="379">
                  <c:v>-27.12813194</c:v>
                </c:pt>
                <c:pt idx="380">
                  <c:v>-27.12459461</c:v>
                </c:pt>
                <c:pt idx="381">
                  <c:v>-27.1174275</c:v>
                </c:pt>
                <c:pt idx="382">
                  <c:v>-27.10184153</c:v>
                </c:pt>
                <c:pt idx="383">
                  <c:v>-27.06342919999998</c:v>
                </c:pt>
                <c:pt idx="384">
                  <c:v>-27.06342919999998</c:v>
                </c:pt>
                <c:pt idx="385">
                  <c:v>-27.05733256</c:v>
                </c:pt>
                <c:pt idx="386">
                  <c:v>-27.0554739</c:v>
                </c:pt>
                <c:pt idx="387">
                  <c:v>-27.02921103</c:v>
                </c:pt>
                <c:pt idx="388">
                  <c:v>-27.02385367</c:v>
                </c:pt>
                <c:pt idx="389">
                  <c:v>-27.02385367</c:v>
                </c:pt>
                <c:pt idx="390">
                  <c:v>-27.01910415</c:v>
                </c:pt>
                <c:pt idx="391">
                  <c:v>-27.01486943</c:v>
                </c:pt>
                <c:pt idx="392">
                  <c:v>-27.00999945</c:v>
                </c:pt>
                <c:pt idx="393">
                  <c:v>-26.99604234</c:v>
                </c:pt>
                <c:pt idx="394">
                  <c:v>-26.97362573</c:v>
                </c:pt>
                <c:pt idx="395">
                  <c:v>-26.95484108</c:v>
                </c:pt>
                <c:pt idx="396">
                  <c:v>-26.95161024</c:v>
                </c:pt>
                <c:pt idx="397">
                  <c:v>-26.93748419</c:v>
                </c:pt>
                <c:pt idx="398">
                  <c:v>-26.92680288</c:v>
                </c:pt>
                <c:pt idx="399">
                  <c:v>-26.91954714</c:v>
                </c:pt>
                <c:pt idx="400">
                  <c:v>-26.91117671</c:v>
                </c:pt>
                <c:pt idx="401">
                  <c:v>-26.9108011</c:v>
                </c:pt>
                <c:pt idx="402">
                  <c:v>-26.9108011</c:v>
                </c:pt>
                <c:pt idx="403">
                  <c:v>-26.9108011</c:v>
                </c:pt>
                <c:pt idx="404">
                  <c:v>-26.89950351</c:v>
                </c:pt>
                <c:pt idx="405">
                  <c:v>-26.89950351</c:v>
                </c:pt>
                <c:pt idx="406">
                  <c:v>-26.89146694</c:v>
                </c:pt>
                <c:pt idx="407">
                  <c:v>-26.87678795</c:v>
                </c:pt>
                <c:pt idx="408">
                  <c:v>-26.85250606</c:v>
                </c:pt>
                <c:pt idx="409">
                  <c:v>-26.85239867</c:v>
                </c:pt>
                <c:pt idx="410">
                  <c:v>-26.81372507</c:v>
                </c:pt>
                <c:pt idx="411">
                  <c:v>-26.81268811</c:v>
                </c:pt>
                <c:pt idx="412">
                  <c:v>-26.80846154</c:v>
                </c:pt>
                <c:pt idx="413">
                  <c:v>-26.80692647</c:v>
                </c:pt>
                <c:pt idx="414">
                  <c:v>-26.80456739</c:v>
                </c:pt>
                <c:pt idx="415">
                  <c:v>-26.79868439</c:v>
                </c:pt>
                <c:pt idx="416">
                  <c:v>-26.78411555</c:v>
                </c:pt>
                <c:pt idx="417">
                  <c:v>-26.77318211</c:v>
                </c:pt>
                <c:pt idx="418">
                  <c:v>-26.77234976</c:v>
                </c:pt>
                <c:pt idx="419">
                  <c:v>-26.76436593</c:v>
                </c:pt>
                <c:pt idx="420">
                  <c:v>-26.76267284999993</c:v>
                </c:pt>
                <c:pt idx="421">
                  <c:v>-26.68449535</c:v>
                </c:pt>
                <c:pt idx="422">
                  <c:v>-26.6835548</c:v>
                </c:pt>
                <c:pt idx="423">
                  <c:v>-26.6835548</c:v>
                </c:pt>
                <c:pt idx="424">
                  <c:v>-26.67567321</c:v>
                </c:pt>
                <c:pt idx="425">
                  <c:v>-26.67567321</c:v>
                </c:pt>
                <c:pt idx="426">
                  <c:v>-26.65413586</c:v>
                </c:pt>
                <c:pt idx="427">
                  <c:v>-26.61565798</c:v>
                </c:pt>
                <c:pt idx="428">
                  <c:v>-26.59475982</c:v>
                </c:pt>
                <c:pt idx="429">
                  <c:v>-26.58454349</c:v>
                </c:pt>
                <c:pt idx="430">
                  <c:v>-26.57742257</c:v>
                </c:pt>
                <c:pt idx="431">
                  <c:v>-26.57260614</c:v>
                </c:pt>
                <c:pt idx="432">
                  <c:v>-26.56523422</c:v>
                </c:pt>
                <c:pt idx="433">
                  <c:v>-26.55706776</c:v>
                </c:pt>
                <c:pt idx="434">
                  <c:v>-26.53918807</c:v>
                </c:pt>
                <c:pt idx="435">
                  <c:v>-26.494825</c:v>
                </c:pt>
                <c:pt idx="436">
                  <c:v>-26.46306592</c:v>
                </c:pt>
                <c:pt idx="437">
                  <c:v>-26.36107098</c:v>
                </c:pt>
                <c:pt idx="438">
                  <c:v>-26.32745294</c:v>
                </c:pt>
                <c:pt idx="439">
                  <c:v>-26.31630911</c:v>
                </c:pt>
                <c:pt idx="440">
                  <c:v>-26.2954708</c:v>
                </c:pt>
                <c:pt idx="441">
                  <c:v>-26.23044114</c:v>
                </c:pt>
                <c:pt idx="442">
                  <c:v>-26.15275302</c:v>
                </c:pt>
                <c:pt idx="443">
                  <c:v>-25.09091214</c:v>
                </c:pt>
                <c:pt idx="444">
                  <c:v>-24.6568506</c:v>
                </c:pt>
                <c:pt idx="445">
                  <c:v>-24.46808986999998</c:v>
                </c:pt>
                <c:pt idx="446">
                  <c:v>-20.34481116</c:v>
                </c:pt>
                <c:pt idx="447">
                  <c:v>-18.1282009</c:v>
                </c:pt>
                <c:pt idx="448">
                  <c:v>-14.7591298</c:v>
                </c:pt>
                <c:pt idx="449">
                  <c:v>-7.951043221</c:v>
                </c:pt>
                <c:pt idx="450">
                  <c:v>-7.616309332</c:v>
                </c:pt>
                <c:pt idx="451">
                  <c:v>-7.029705472</c:v>
                </c:pt>
                <c:pt idx="452">
                  <c:v>-6.622487055999987</c:v>
                </c:pt>
                <c:pt idx="453">
                  <c:v>-6.270447122</c:v>
                </c:pt>
                <c:pt idx="454">
                  <c:v>-4.976905038</c:v>
                </c:pt>
                <c:pt idx="455">
                  <c:v>-4.737103075</c:v>
                </c:pt>
              </c:numCache>
            </c:numRef>
          </c:yVal>
          <c:smooth val="1"/>
        </c:ser>
        <c:ser>
          <c:idx val="0"/>
          <c:order val="1"/>
          <c:tx>
            <c:v>POTWs Treating&gt;50 MGD</c:v>
          </c:tx>
          <c:spPr>
            <a:ln w="38100" cap="rnd">
              <a:solidFill>
                <a:srgbClr val="92D050"/>
              </a:solidFill>
              <a:round/>
            </a:ln>
            <a:effectLst/>
          </c:spPr>
          <c:marker>
            <c:symbol val="none"/>
          </c:marker>
          <c:xVal>
            <c:numRef>
              <c:f>'50'!$D$1:$D$100</c:f>
              <c:numCache>
                <c:formatCode>General</c:formatCode>
                <c:ptCount val="100"/>
                <c:pt idx="0">
                  <c:v>23606.5701604389</c:v>
                </c:pt>
                <c:pt idx="1">
                  <c:v>53793.2710169593</c:v>
                </c:pt>
                <c:pt idx="2">
                  <c:v>84947.52007223241</c:v>
                </c:pt>
                <c:pt idx="3">
                  <c:v>119072.6640116424</c:v>
                </c:pt>
                <c:pt idx="4">
                  <c:v>190387.3898162208</c:v>
                </c:pt>
                <c:pt idx="5">
                  <c:v>234950.8130782746</c:v>
                </c:pt>
                <c:pt idx="6">
                  <c:v>255185.0160729365</c:v>
                </c:pt>
                <c:pt idx="7">
                  <c:v>372414.9223118504</c:v>
                </c:pt>
                <c:pt idx="8">
                  <c:v>399313.5651817383</c:v>
                </c:pt>
                <c:pt idx="9">
                  <c:v>511055.3453306321</c:v>
                </c:pt>
                <c:pt idx="10">
                  <c:v>837050.8380224074</c:v>
                </c:pt>
                <c:pt idx="11">
                  <c:v>899472.9527886573</c:v>
                </c:pt>
                <c:pt idx="12">
                  <c:v>1.16464539481196E6</c:v>
                </c:pt>
                <c:pt idx="13">
                  <c:v>1.24639318079952E6</c:v>
                </c:pt>
                <c:pt idx="14">
                  <c:v>1.28212421386549E6</c:v>
                </c:pt>
                <c:pt idx="15">
                  <c:v>1.37549863712935E6</c:v>
                </c:pt>
                <c:pt idx="16">
                  <c:v>1.42126647723632E6</c:v>
                </c:pt>
                <c:pt idx="17">
                  <c:v>1.45640333132546E6</c:v>
                </c:pt>
                <c:pt idx="18">
                  <c:v>1.50458000512228E6</c:v>
                </c:pt>
                <c:pt idx="19">
                  <c:v>1.54155560226133E6</c:v>
                </c:pt>
                <c:pt idx="20">
                  <c:v>1.66601200956977E6</c:v>
                </c:pt>
                <c:pt idx="21">
                  <c:v>1.69772831981934E6</c:v>
                </c:pt>
                <c:pt idx="22">
                  <c:v>1.75035732121954E6</c:v>
                </c:pt>
                <c:pt idx="23">
                  <c:v>1.81860760909836E6</c:v>
                </c:pt>
                <c:pt idx="24">
                  <c:v>1.85052465548875E6</c:v>
                </c:pt>
                <c:pt idx="25">
                  <c:v>1.8890659945262E6</c:v>
                </c:pt>
                <c:pt idx="26">
                  <c:v>1.91797199880429E6</c:v>
                </c:pt>
                <c:pt idx="27">
                  <c:v>1.97859431333195E6</c:v>
                </c:pt>
                <c:pt idx="28">
                  <c:v>2.01271945727136E6</c:v>
                </c:pt>
                <c:pt idx="29">
                  <c:v>2.04082251698616E6</c:v>
                </c:pt>
                <c:pt idx="30">
                  <c:v>2.08498446796658E6</c:v>
                </c:pt>
                <c:pt idx="31">
                  <c:v>2.10907280486498E6</c:v>
                </c:pt>
                <c:pt idx="32">
                  <c:v>2.1482163523249E6</c:v>
                </c:pt>
                <c:pt idx="33">
                  <c:v>2.18073560713775E6</c:v>
                </c:pt>
                <c:pt idx="34">
                  <c:v>2.20202046309346E6</c:v>
                </c:pt>
                <c:pt idx="35">
                  <c:v>2.2222948133163E6</c:v>
                </c:pt>
                <c:pt idx="36">
                  <c:v>2.24520563201264E6</c:v>
                </c:pt>
                <c:pt idx="37">
                  <c:v>2.26929396891105E6</c:v>
                </c:pt>
                <c:pt idx="38">
                  <c:v>2.29043549926222E6</c:v>
                </c:pt>
                <c:pt idx="39">
                  <c:v>2.31494939677916E6</c:v>
                </c:pt>
                <c:pt idx="40">
                  <c:v>2.33743184455101E6</c:v>
                </c:pt>
                <c:pt idx="41">
                  <c:v>2.36315015891288E6</c:v>
                </c:pt>
                <c:pt idx="42">
                  <c:v>2.386435551248E6</c:v>
                </c:pt>
                <c:pt idx="43">
                  <c:v>2.41052388814641E6</c:v>
                </c:pt>
                <c:pt idx="44">
                  <c:v>2.4354151696081E6</c:v>
                </c:pt>
                <c:pt idx="45">
                  <c:v>2.46398112686364E6</c:v>
                </c:pt>
                <c:pt idx="46">
                  <c:v>2.49308786728254E6</c:v>
                </c:pt>
                <c:pt idx="47">
                  <c:v>2.52497600766866E6</c:v>
                </c:pt>
                <c:pt idx="48">
                  <c:v>2.55508642879166E6</c:v>
                </c:pt>
                <c:pt idx="49">
                  <c:v>2.5899021050555E6</c:v>
                </c:pt>
                <c:pt idx="50">
                  <c:v>2.62154213557155E6</c:v>
                </c:pt>
                <c:pt idx="51">
                  <c:v>2.6565063565796E6</c:v>
                </c:pt>
                <c:pt idx="52">
                  <c:v>2.68902561139244E6</c:v>
                </c:pt>
                <c:pt idx="53">
                  <c:v>2.72639866609032E6</c:v>
                </c:pt>
                <c:pt idx="54">
                  <c:v>2.76333411600121E6</c:v>
                </c:pt>
                <c:pt idx="55">
                  <c:v>2.80191158754401E6</c:v>
                </c:pt>
                <c:pt idx="56">
                  <c:v>2.84005145429982E6</c:v>
                </c:pt>
                <c:pt idx="57">
                  <c:v>2.87859279333727E6</c:v>
                </c:pt>
                <c:pt idx="58">
                  <c:v>2.9139223541216E6</c:v>
                </c:pt>
                <c:pt idx="59">
                  <c:v>2.93760921873837E6</c:v>
                </c:pt>
                <c:pt idx="60">
                  <c:v>2.97117230148348E6</c:v>
                </c:pt>
                <c:pt idx="61">
                  <c:v>3.0032900840147E6</c:v>
                </c:pt>
                <c:pt idx="62">
                  <c:v>3.0354078665459E6</c:v>
                </c:pt>
                <c:pt idx="63">
                  <c:v>3.05748884203611E6</c:v>
                </c:pt>
                <c:pt idx="64">
                  <c:v>3.08759926315912E6</c:v>
                </c:pt>
                <c:pt idx="65">
                  <c:v>3.16026574613598E6</c:v>
                </c:pt>
                <c:pt idx="66">
                  <c:v>3.22088806066364E6</c:v>
                </c:pt>
                <c:pt idx="67">
                  <c:v>3.29475896048542E6</c:v>
                </c:pt>
                <c:pt idx="68">
                  <c:v>3.35228993844445E6</c:v>
                </c:pt>
                <c:pt idx="69">
                  <c:v>3.48838904192045E6</c:v>
                </c:pt>
                <c:pt idx="70">
                  <c:v>3.55463196839107E6</c:v>
                </c:pt>
                <c:pt idx="71">
                  <c:v>3.6851104599241E6</c:v>
                </c:pt>
                <c:pt idx="72">
                  <c:v>3.70658119754622E6</c:v>
                </c:pt>
                <c:pt idx="73">
                  <c:v>3.73247615971201E6</c:v>
                </c:pt>
                <c:pt idx="74">
                  <c:v>3.7600131435097E6</c:v>
                </c:pt>
                <c:pt idx="75">
                  <c:v>3.90855788771654E6</c:v>
                </c:pt>
                <c:pt idx="76">
                  <c:v>3.96958167452584E6</c:v>
                </c:pt>
                <c:pt idx="77">
                  <c:v>4.00764124682533E6</c:v>
                </c:pt>
                <c:pt idx="78">
                  <c:v>4.08661084462394E6</c:v>
                </c:pt>
                <c:pt idx="79">
                  <c:v>4.1663030925295E6</c:v>
                </c:pt>
                <c:pt idx="80">
                  <c:v>4.23214454671848E6</c:v>
                </c:pt>
                <c:pt idx="81">
                  <c:v>4.26225496784149E6</c:v>
                </c:pt>
                <c:pt idx="82">
                  <c:v>4.28353299876841E6</c:v>
                </c:pt>
                <c:pt idx="83">
                  <c:v>4.33973911819803E6</c:v>
                </c:pt>
                <c:pt idx="84">
                  <c:v>4.38876691323192E6</c:v>
                </c:pt>
                <c:pt idx="85">
                  <c:v>4.41285525013033E6</c:v>
                </c:pt>
                <c:pt idx="86">
                  <c:v>4.46468933641288E6</c:v>
                </c:pt>
                <c:pt idx="87">
                  <c:v>4.51435306354089E6</c:v>
                </c:pt>
                <c:pt idx="88">
                  <c:v>4.56534004330919E6</c:v>
                </c:pt>
                <c:pt idx="89">
                  <c:v>4.621104543229E6</c:v>
                </c:pt>
                <c:pt idx="90">
                  <c:v>4.68092391319338E6</c:v>
                </c:pt>
                <c:pt idx="91">
                  <c:v>4.74194770000268E6</c:v>
                </c:pt>
                <c:pt idx="92">
                  <c:v>4.8101979878815E6</c:v>
                </c:pt>
                <c:pt idx="93">
                  <c:v>4.8953101115892E6</c:v>
                </c:pt>
                <c:pt idx="94">
                  <c:v>4.99567818199923E6</c:v>
                </c:pt>
                <c:pt idx="95">
                  <c:v>5.10458155311693E6</c:v>
                </c:pt>
                <c:pt idx="96">
                  <c:v>5.13067725142354E6</c:v>
                </c:pt>
                <c:pt idx="97">
                  <c:v>5.15898104727917E6</c:v>
                </c:pt>
                <c:pt idx="98">
                  <c:v>5.19511355262678E6</c:v>
                </c:pt>
                <c:pt idx="99">
                  <c:v>5.2320088553095E6</c:v>
                </c:pt>
              </c:numCache>
            </c:numRef>
          </c:xVal>
          <c:yVal>
            <c:numRef>
              <c:f>'50'!$B$1:$B$100</c:f>
              <c:numCache>
                <c:formatCode>General</c:formatCode>
                <c:ptCount val="100"/>
                <c:pt idx="0">
                  <c:v>-111.115897543735</c:v>
                </c:pt>
                <c:pt idx="1">
                  <c:v>-103.47206589313</c:v>
                </c:pt>
                <c:pt idx="2">
                  <c:v>-92.0213073771436</c:v>
                </c:pt>
                <c:pt idx="3">
                  <c:v>-90.2330469789104</c:v>
                </c:pt>
                <c:pt idx="4">
                  <c:v>-90.08272901291258</c:v>
                </c:pt>
                <c:pt idx="5">
                  <c:v>-80.90240511185245</c:v>
                </c:pt>
                <c:pt idx="6">
                  <c:v>-75.88169725618528</c:v>
                </c:pt>
                <c:pt idx="7">
                  <c:v>-72.47933475770454</c:v>
                </c:pt>
                <c:pt idx="8">
                  <c:v>-69.8138248811463</c:v>
                </c:pt>
                <c:pt idx="9">
                  <c:v>-67.19690054636438</c:v>
                </c:pt>
                <c:pt idx="10">
                  <c:v>-64.0655145239575</c:v>
                </c:pt>
                <c:pt idx="11">
                  <c:v>-62.92808485878619</c:v>
                </c:pt>
                <c:pt idx="12">
                  <c:v>-62.1374531397852</c:v>
                </c:pt>
                <c:pt idx="13">
                  <c:v>-60.85818738660643</c:v>
                </c:pt>
                <c:pt idx="14">
                  <c:v>-59.8993168677011</c:v>
                </c:pt>
                <c:pt idx="15">
                  <c:v>-58.2876453825932</c:v>
                </c:pt>
                <c:pt idx="16">
                  <c:v>-54.9383106460422</c:v>
                </c:pt>
                <c:pt idx="17">
                  <c:v>-50.0</c:v>
                </c:pt>
                <c:pt idx="18">
                  <c:v>-50.0</c:v>
                </c:pt>
                <c:pt idx="19">
                  <c:v>-50.0</c:v>
                </c:pt>
                <c:pt idx="20">
                  <c:v>-50.0</c:v>
                </c:pt>
                <c:pt idx="21">
                  <c:v>-50.0</c:v>
                </c:pt>
                <c:pt idx="22">
                  <c:v>-50.0</c:v>
                </c:pt>
                <c:pt idx="23">
                  <c:v>-50.0</c:v>
                </c:pt>
                <c:pt idx="24">
                  <c:v>-50.0</c:v>
                </c:pt>
                <c:pt idx="25">
                  <c:v>-50.0</c:v>
                </c:pt>
                <c:pt idx="26">
                  <c:v>-50.0</c:v>
                </c:pt>
                <c:pt idx="27">
                  <c:v>-50.0</c:v>
                </c:pt>
                <c:pt idx="28">
                  <c:v>-50.0</c:v>
                </c:pt>
                <c:pt idx="29">
                  <c:v>-50.0</c:v>
                </c:pt>
                <c:pt idx="30">
                  <c:v>-50.0</c:v>
                </c:pt>
                <c:pt idx="31">
                  <c:v>-50.0</c:v>
                </c:pt>
                <c:pt idx="32">
                  <c:v>-48.15248725376792</c:v>
                </c:pt>
                <c:pt idx="33">
                  <c:v>-42.44630673131343</c:v>
                </c:pt>
                <c:pt idx="34">
                  <c:v>-39.0279533727651</c:v>
                </c:pt>
                <c:pt idx="35">
                  <c:v>-38.6071851782478</c:v>
                </c:pt>
                <c:pt idx="36">
                  <c:v>-38.1432817285505</c:v>
                </c:pt>
                <c:pt idx="37">
                  <c:v>-37.5240452309094</c:v>
                </c:pt>
                <c:pt idx="38">
                  <c:v>-37.37419208624853</c:v>
                </c:pt>
                <c:pt idx="39">
                  <c:v>-37.30416271971723</c:v>
                </c:pt>
                <c:pt idx="40">
                  <c:v>-36.80973139375219</c:v>
                </c:pt>
                <c:pt idx="41">
                  <c:v>-36.6920391722098</c:v>
                </c:pt>
                <c:pt idx="42">
                  <c:v>-36.268160249817</c:v>
                </c:pt>
                <c:pt idx="43">
                  <c:v>-36.2546189466537</c:v>
                </c:pt>
                <c:pt idx="44">
                  <c:v>-35.54343137002</c:v>
                </c:pt>
                <c:pt idx="45">
                  <c:v>-35.2965713345077</c:v>
                </c:pt>
                <c:pt idx="46">
                  <c:v>-34.1527961765001</c:v>
                </c:pt>
                <c:pt idx="47">
                  <c:v>-33.7427334477057</c:v>
                </c:pt>
                <c:pt idx="48">
                  <c:v>-33.3862332919233</c:v>
                </c:pt>
                <c:pt idx="49">
                  <c:v>-32.4258603507649</c:v>
                </c:pt>
                <c:pt idx="50">
                  <c:v>-32.38480215625051</c:v>
                </c:pt>
                <c:pt idx="51">
                  <c:v>-32.3601710446302</c:v>
                </c:pt>
                <c:pt idx="52">
                  <c:v>-31.76618600513148</c:v>
                </c:pt>
                <c:pt idx="53">
                  <c:v>-31.06240283121933</c:v>
                </c:pt>
                <c:pt idx="54">
                  <c:v>-30.6959822585576</c:v>
                </c:pt>
                <c:pt idx="55">
                  <c:v>-30.5506648678743</c:v>
                </c:pt>
                <c:pt idx="56">
                  <c:v>-30.061687523403</c:v>
                </c:pt>
                <c:pt idx="57">
                  <c:v>-29.4127890874559</c:v>
                </c:pt>
                <c:pt idx="58">
                  <c:v>-27.57854634096323</c:v>
                </c:pt>
                <c:pt idx="59">
                  <c:v>-27.5560738278362</c:v>
                </c:pt>
                <c:pt idx="60">
                  <c:v>-27.5552853186037</c:v>
                </c:pt>
                <c:pt idx="61">
                  <c:v>-27.4901544559968</c:v>
                </c:pt>
                <c:pt idx="62">
                  <c:v>-27.4901544559968</c:v>
                </c:pt>
                <c:pt idx="63">
                  <c:v>-27.4901544559968</c:v>
                </c:pt>
                <c:pt idx="64">
                  <c:v>-27.4901544559968</c:v>
                </c:pt>
                <c:pt idx="65">
                  <c:v>-27.46866692594958</c:v>
                </c:pt>
                <c:pt idx="66">
                  <c:v>-27.4643978802449</c:v>
                </c:pt>
                <c:pt idx="67">
                  <c:v>-27.4056056964635</c:v>
                </c:pt>
                <c:pt idx="68">
                  <c:v>-27.4005905920948</c:v>
                </c:pt>
                <c:pt idx="69">
                  <c:v>-27.3869002186906</c:v>
                </c:pt>
                <c:pt idx="70">
                  <c:v>-27.3722986093746</c:v>
                </c:pt>
                <c:pt idx="71">
                  <c:v>-27.3704854425035</c:v>
                </c:pt>
                <c:pt idx="72">
                  <c:v>-27.3191073394466</c:v>
                </c:pt>
                <c:pt idx="73">
                  <c:v>-27.0111010893526</c:v>
                </c:pt>
                <c:pt idx="74">
                  <c:v>-26.8482477332344</c:v>
                </c:pt>
                <c:pt idx="75">
                  <c:v>-26.845773558584</c:v>
                </c:pt>
                <c:pt idx="76">
                  <c:v>-26.807039113569</c:v>
                </c:pt>
                <c:pt idx="77">
                  <c:v>-26.78879004332483</c:v>
                </c:pt>
                <c:pt idx="78">
                  <c:v>-26.7541340302109</c:v>
                </c:pt>
                <c:pt idx="79">
                  <c:v>-26.7251593157335</c:v>
                </c:pt>
                <c:pt idx="80">
                  <c:v>-26.7033774417446</c:v>
                </c:pt>
                <c:pt idx="81">
                  <c:v>-26.6897582550862</c:v>
                </c:pt>
                <c:pt idx="82">
                  <c:v>-26.5972960504812</c:v>
                </c:pt>
                <c:pt idx="83">
                  <c:v>-26.3274529367342</c:v>
                </c:pt>
                <c:pt idx="84">
                  <c:v>-26.29224958332793</c:v>
                </c:pt>
                <c:pt idx="85">
                  <c:v>-26.2360590444137</c:v>
                </c:pt>
                <c:pt idx="86">
                  <c:v>-25.1962889839721</c:v>
                </c:pt>
                <c:pt idx="87">
                  <c:v>-25.1044664663022</c:v>
                </c:pt>
                <c:pt idx="88">
                  <c:v>-24.9494889358551</c:v>
                </c:pt>
                <c:pt idx="89">
                  <c:v>-22.8751258487186</c:v>
                </c:pt>
                <c:pt idx="90">
                  <c:v>-22.1710701156397</c:v>
                </c:pt>
                <c:pt idx="91">
                  <c:v>-21.0173463309797</c:v>
                </c:pt>
                <c:pt idx="92">
                  <c:v>-19.113053022433</c:v>
                </c:pt>
                <c:pt idx="93">
                  <c:v>-13.2241180316423</c:v>
                </c:pt>
                <c:pt idx="94">
                  <c:v>-8.58252938140808</c:v>
                </c:pt>
                <c:pt idx="95">
                  <c:v>-6.061560127676088</c:v>
                </c:pt>
                <c:pt idx="96">
                  <c:v>-4.01703047596772</c:v>
                </c:pt>
                <c:pt idx="97">
                  <c:v>-3.951755097774837</c:v>
                </c:pt>
                <c:pt idx="98">
                  <c:v>-3.78461056876578</c:v>
                </c:pt>
                <c:pt idx="99">
                  <c:v>-3.77211705035906</c:v>
                </c:pt>
              </c:numCache>
            </c:numRef>
          </c:yVal>
          <c:smooth val="1"/>
        </c:ser>
        <c:dLbls>
          <c:showLegendKey val="0"/>
          <c:showVal val="0"/>
          <c:showCatName val="0"/>
          <c:showSerName val="0"/>
          <c:showPercent val="0"/>
          <c:showBubbleSize val="0"/>
        </c:dLbls>
        <c:axId val="-554108368"/>
        <c:axId val="-554104976"/>
      </c:scatterChart>
      <c:valAx>
        <c:axId val="-554108368"/>
        <c:scaling>
          <c:orientation val="minMax"/>
        </c:scaling>
        <c:delete val="0"/>
        <c:axPos val="b"/>
        <c:numFmt formatCode="General" sourceLinked="0"/>
        <c:majorTickMark val="none"/>
        <c:minorTickMark val="none"/>
        <c:tickLblPos val="high"/>
        <c:spPr>
          <a:noFill/>
          <a:ln w="9525" cap="flat" cmpd="sng" algn="ctr">
            <a:solidFill>
              <a:srgbClr val="000C14"/>
            </a:solidFill>
            <a:round/>
          </a:ln>
          <a:effectLst/>
        </c:spPr>
        <c:txPr>
          <a:bodyPr rot="-60000000" spcFirstLastPara="1" vertOverflow="ellipsis" vert="horz" wrap="square" anchor="ctr" anchorCtr="1"/>
          <a:lstStyle/>
          <a:p>
            <a:pPr>
              <a:defRPr sz="1200" b="0" i="0" u="none" strike="noStrike" kern="1200" baseline="0">
                <a:solidFill>
                  <a:srgbClr val="000C14"/>
                </a:solidFill>
                <a:latin typeface="+mn-lt"/>
                <a:ea typeface="+mn-ea"/>
                <a:cs typeface="+mn-cs"/>
              </a:defRPr>
            </a:pPr>
            <a:endParaRPr lang="en-US"/>
          </a:p>
        </c:txPr>
        <c:crossAx val="-554104976"/>
        <c:crosses val="autoZero"/>
        <c:crossBetween val="midCat"/>
        <c:dispUnits>
          <c:builtInUnit val="millions"/>
          <c:dispUnitsLbl>
            <c:tx>
              <c:rich>
                <a:bodyPr rot="0" spcFirstLastPara="1" vertOverflow="ellipsis" vert="horz" wrap="square" anchor="ctr" anchorCtr="1"/>
                <a:lstStyle/>
                <a:p>
                  <a:pPr>
                    <a:defRPr sz="1050" b="0" i="0" u="none" strike="noStrike" kern="1200" baseline="0">
                      <a:solidFill>
                        <a:srgbClr val="000C14"/>
                      </a:solidFill>
                      <a:latin typeface="+mn-lt"/>
                      <a:ea typeface="+mn-ea"/>
                      <a:cs typeface="+mn-cs"/>
                    </a:defRPr>
                  </a:pPr>
                  <a:r>
                    <a:rPr lang="fr-FR" sz="1050" dirty="0" err="1" smtClean="0">
                      <a:solidFill>
                        <a:srgbClr val="000C14"/>
                      </a:solidFill>
                    </a:rPr>
                    <a:t>Sludge</a:t>
                  </a:r>
                  <a:r>
                    <a:rPr lang="fr-FR" sz="1050" dirty="0" smtClean="0">
                      <a:solidFill>
                        <a:srgbClr val="000C14"/>
                      </a:solidFill>
                    </a:rPr>
                    <a:t>, Millions</a:t>
                  </a:r>
                  <a:r>
                    <a:rPr lang="fr-FR" sz="1050" baseline="0" dirty="0" smtClean="0">
                      <a:solidFill>
                        <a:srgbClr val="000C14"/>
                      </a:solidFill>
                    </a:rPr>
                    <a:t> of </a:t>
                  </a:r>
                  <a:r>
                    <a:rPr lang="fr-FR" sz="1050" baseline="0" dirty="0" err="1" smtClean="0">
                      <a:solidFill>
                        <a:srgbClr val="000C14"/>
                      </a:solidFill>
                    </a:rPr>
                    <a:t>Wet</a:t>
                  </a:r>
                  <a:r>
                    <a:rPr lang="fr-FR" sz="1050" baseline="0" dirty="0" smtClean="0">
                      <a:solidFill>
                        <a:srgbClr val="000C14"/>
                      </a:solidFill>
                    </a:rPr>
                    <a:t> Tons</a:t>
                  </a:r>
                  <a:endParaRPr lang="fr-FR" sz="1050" dirty="0">
                    <a:solidFill>
                      <a:srgbClr val="000C14"/>
                    </a:solidFill>
                  </a:endParaRPr>
                </a:p>
              </c:rich>
            </c:tx>
            <c:spPr>
              <a:noFill/>
              <a:ln>
                <a:noFill/>
              </a:ln>
              <a:effectLst/>
            </c:spPr>
            <c:txPr>
              <a:bodyPr rot="0" spcFirstLastPara="1" vertOverflow="ellipsis" vert="horz" wrap="square" anchor="ctr" anchorCtr="1"/>
              <a:lstStyle/>
              <a:p>
                <a:pPr>
                  <a:defRPr sz="1050" b="0" i="0" u="none" strike="noStrike" kern="1200" baseline="0">
                    <a:solidFill>
                      <a:srgbClr val="000C14"/>
                    </a:solidFill>
                    <a:latin typeface="+mn-lt"/>
                    <a:ea typeface="+mn-ea"/>
                    <a:cs typeface="+mn-cs"/>
                  </a:defRPr>
                </a:pPr>
                <a:endParaRPr lang="en-US"/>
              </a:p>
            </c:txPr>
          </c:dispUnitsLbl>
        </c:dispUnits>
      </c:valAx>
      <c:valAx>
        <c:axId val="-554104976"/>
        <c:scaling>
          <c:orientation val="minMax"/>
        </c:scaling>
        <c:delete val="0"/>
        <c:axPos val="l"/>
        <c:title>
          <c:tx>
            <c:rich>
              <a:bodyPr rot="-5400000" spcFirstLastPara="1" vertOverflow="ellipsis" vert="horz" wrap="square" anchor="ctr" anchorCtr="1"/>
              <a:lstStyle/>
              <a:p>
                <a:pPr>
                  <a:defRPr sz="1100" b="0" i="0" u="none" strike="noStrike" kern="1200" baseline="0">
                    <a:solidFill>
                      <a:srgbClr val="000C14"/>
                    </a:solidFill>
                    <a:latin typeface="+mn-lt"/>
                    <a:ea typeface="+mn-ea"/>
                    <a:cs typeface="+mn-cs"/>
                  </a:defRPr>
                </a:pPr>
                <a:r>
                  <a:rPr lang="en-US" sz="1100" dirty="0" smtClean="0">
                    <a:solidFill>
                      <a:srgbClr val="000C14"/>
                    </a:solidFill>
                  </a:rPr>
                  <a:t>$/</a:t>
                </a:r>
                <a:r>
                  <a:rPr lang="en-US" sz="1100" smtClean="0">
                    <a:solidFill>
                      <a:srgbClr val="000C14"/>
                    </a:solidFill>
                  </a:rPr>
                  <a:t>Wet Ton</a:t>
                </a:r>
                <a:endParaRPr lang="en-US" sz="1100" dirty="0">
                  <a:solidFill>
                    <a:srgbClr val="000C14"/>
                  </a:solidFill>
                </a:endParaRPr>
              </a:p>
            </c:rich>
          </c:tx>
          <c:overlay val="0"/>
          <c:spPr>
            <a:noFill/>
            <a:ln>
              <a:noFill/>
            </a:ln>
            <a:effectLst/>
          </c:spPr>
          <c:txPr>
            <a:bodyPr rot="-5400000" spcFirstLastPara="1" vertOverflow="ellipsis" vert="horz" wrap="square" anchor="ctr" anchorCtr="1"/>
            <a:lstStyle/>
            <a:p>
              <a:pPr>
                <a:defRPr sz="1100" b="0" i="0" u="none" strike="noStrike" kern="1200" baseline="0">
                  <a:solidFill>
                    <a:srgbClr val="000C14"/>
                  </a:solidFill>
                  <a:latin typeface="+mn-lt"/>
                  <a:ea typeface="+mn-ea"/>
                  <a:cs typeface="+mn-cs"/>
                </a:defRPr>
              </a:pPr>
              <a:endParaRPr lang="en-US"/>
            </a:p>
          </c:txPr>
        </c:title>
        <c:numFmt formatCode="&quot;$&quot;#,##0" sourceLinked="0"/>
        <c:majorTickMark val="none"/>
        <c:minorTickMark val="none"/>
        <c:tickLblPos val="nextTo"/>
        <c:spPr>
          <a:noFill/>
          <a:ln w="9525" cap="flat" cmpd="sng" algn="ctr">
            <a:solidFill>
              <a:srgbClr val="000C14"/>
            </a:solidFill>
            <a:round/>
          </a:ln>
          <a:effectLst/>
        </c:spPr>
        <c:txPr>
          <a:bodyPr rot="-60000000" spcFirstLastPara="1" vertOverflow="ellipsis" vert="horz" wrap="square" anchor="ctr" anchorCtr="1"/>
          <a:lstStyle/>
          <a:p>
            <a:pPr>
              <a:defRPr sz="1100" b="0" i="0" u="none" strike="noStrike" kern="1200" baseline="0">
                <a:solidFill>
                  <a:srgbClr val="000C14"/>
                </a:solidFill>
                <a:latin typeface="+mn-lt"/>
                <a:ea typeface="+mn-ea"/>
                <a:cs typeface="+mn-cs"/>
              </a:defRPr>
            </a:pPr>
            <a:endParaRPr lang="en-US"/>
          </a:p>
        </c:txPr>
        <c:crossAx val="-554108368"/>
        <c:crosses val="autoZero"/>
        <c:crossBetween val="midCat"/>
      </c:valAx>
      <c:spPr>
        <a:noFill/>
        <a:ln>
          <a:noFill/>
        </a:ln>
        <a:effectLst/>
      </c:spPr>
    </c:plotArea>
    <c:legend>
      <c:legendPos val="r"/>
      <c:layout>
        <c:manualLayout>
          <c:xMode val="edge"/>
          <c:yMode val="edge"/>
          <c:x val="0.639468672185208"/>
          <c:y val="0.704558175551412"/>
          <c:w val="0.314413646055437"/>
          <c:h val="0.228414072506036"/>
        </c:manualLayout>
      </c:layout>
      <c:overlay val="0"/>
      <c:spPr>
        <a:noFill/>
        <a:ln>
          <a:noFill/>
        </a:ln>
        <a:effectLst/>
      </c:spPr>
      <c:txPr>
        <a:bodyPr rot="0" spcFirstLastPara="1" vertOverflow="ellipsis" vert="horz" wrap="square" anchor="ctr" anchorCtr="1"/>
        <a:lstStyle/>
        <a:p>
          <a:pPr>
            <a:defRPr sz="1100" b="0" i="0" u="none" strike="noStrike" kern="1200" baseline="0">
              <a:solidFill>
                <a:srgbClr val="000C14"/>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3899488525473"/>
          <c:y val="0.0905251621584685"/>
          <c:w val="0.836399656773673"/>
          <c:h val="0.843420886641506"/>
        </c:manualLayout>
      </c:layout>
      <c:scatterChart>
        <c:scatterStyle val="smoothMarker"/>
        <c:varyColors val="0"/>
        <c:ser>
          <c:idx val="0"/>
          <c:order val="0"/>
          <c:tx>
            <c:v>Dewatering &amp; Storage Costs</c:v>
          </c:tx>
          <c:spPr>
            <a:ln w="19050" cap="rnd">
              <a:solidFill>
                <a:schemeClr val="accent1"/>
              </a:solidFill>
              <a:round/>
            </a:ln>
            <a:effectLst/>
          </c:spPr>
          <c:marker>
            <c:symbol val="none"/>
          </c:marker>
          <c:xVal>
            <c:numRef>
              <c:f>'dw-st'!$H$2:$H$558</c:f>
              <c:numCache>
                <c:formatCode>General</c:formatCode>
                <c:ptCount val="557"/>
                <c:pt idx="0">
                  <c:v>4143.19394652602</c:v>
                </c:pt>
                <c:pt idx="1">
                  <c:v>8386.755963462048</c:v>
                </c:pt>
                <c:pt idx="2">
                  <c:v>13272.67363102229</c:v>
                </c:pt>
                <c:pt idx="3">
                  <c:v>17726.60712353776</c:v>
                </c:pt>
                <c:pt idx="4">
                  <c:v>21757.38883120454</c:v>
                </c:pt>
                <c:pt idx="5">
                  <c:v>25800.21470732053</c:v>
                </c:pt>
                <c:pt idx="6">
                  <c:v>29959.46754511215</c:v>
                </c:pt>
                <c:pt idx="7">
                  <c:v>34174.92650233339</c:v>
                </c:pt>
                <c:pt idx="8">
                  <c:v>38389.58251499135</c:v>
                </c:pt>
                <c:pt idx="9">
                  <c:v>42805.77761303265</c:v>
                </c:pt>
                <c:pt idx="10">
                  <c:v>47021.2365702539</c:v>
                </c:pt>
                <c:pt idx="11">
                  <c:v>51397.28444013117</c:v>
                </c:pt>
                <c:pt idx="12">
                  <c:v>75003.85460057007</c:v>
                </c:pt>
                <c:pt idx="13">
                  <c:v>79941.96366474353</c:v>
                </c:pt>
                <c:pt idx="14">
                  <c:v>84759.63104442493</c:v>
                </c:pt>
                <c:pt idx="15">
                  <c:v>89577.29842410635</c:v>
                </c:pt>
                <c:pt idx="16">
                  <c:v>94394.96580378777</c:v>
                </c:pt>
                <c:pt idx="17">
                  <c:v>99573.95823694528</c:v>
                </c:pt>
                <c:pt idx="18">
                  <c:v>104383.596170994</c:v>
                </c:pt>
                <c:pt idx="19">
                  <c:v>109297.6168982689</c:v>
                </c:pt>
                <c:pt idx="20">
                  <c:v>114250.1789645814</c:v>
                </c:pt>
                <c:pt idx="21">
                  <c:v>119067.8463442628</c:v>
                </c:pt>
                <c:pt idx="22">
                  <c:v>124086.2498647643</c:v>
                </c:pt>
                <c:pt idx="23">
                  <c:v>129546.2728950699</c:v>
                </c:pt>
                <c:pt idx="24">
                  <c:v>135612.5190706521</c:v>
                </c:pt>
                <c:pt idx="25">
                  <c:v>140807.9718673568</c:v>
                </c:pt>
                <c:pt idx="26">
                  <c:v>145956.0509348281</c:v>
                </c:pt>
                <c:pt idx="27">
                  <c:v>151215.3378243136</c:v>
                </c:pt>
                <c:pt idx="28">
                  <c:v>157530.4968145126</c:v>
                </c:pt>
                <c:pt idx="29">
                  <c:v>163861.7146959773</c:v>
                </c:pt>
                <c:pt idx="30">
                  <c:v>169482.3266389389</c:v>
                </c:pt>
                <c:pt idx="31">
                  <c:v>175102.9385819006</c:v>
                </c:pt>
                <c:pt idx="32">
                  <c:v>180723.5505248622</c:v>
                </c:pt>
                <c:pt idx="33">
                  <c:v>186344.1624678239</c:v>
                </c:pt>
                <c:pt idx="34">
                  <c:v>191784.1118840475</c:v>
                </c:pt>
                <c:pt idx="35">
                  <c:v>197454.9078622141</c:v>
                </c:pt>
                <c:pt idx="36">
                  <c:v>203131.7259246054</c:v>
                </c:pt>
                <c:pt idx="37">
                  <c:v>208804.5292641803</c:v>
                </c:pt>
                <c:pt idx="38">
                  <c:v>213413.4310574088</c:v>
                </c:pt>
                <c:pt idx="39">
                  <c:v>219636.2514228306</c:v>
                </c:pt>
                <c:pt idx="40">
                  <c:v>225658.3356474324</c:v>
                </c:pt>
                <c:pt idx="41">
                  <c:v>231680.4198720342</c:v>
                </c:pt>
                <c:pt idx="42">
                  <c:v>237574.0329665111</c:v>
                </c:pt>
                <c:pt idx="43">
                  <c:v>243596.117191113</c:v>
                </c:pt>
                <c:pt idx="44">
                  <c:v>248574.3734834503</c:v>
                </c:pt>
                <c:pt idx="45">
                  <c:v>254797.1938488721</c:v>
                </c:pt>
                <c:pt idx="46">
                  <c:v>259815.5973693736</c:v>
                </c:pt>
                <c:pt idx="47">
                  <c:v>290002.298225894</c:v>
                </c:pt>
                <c:pt idx="48">
                  <c:v>296425.854732136</c:v>
                </c:pt>
                <c:pt idx="49">
                  <c:v>309212.7469023737</c:v>
                </c:pt>
                <c:pt idx="50">
                  <c:v>314431.8865636952</c:v>
                </c:pt>
                <c:pt idx="51">
                  <c:v>320855.4430699371</c:v>
                </c:pt>
                <c:pt idx="52">
                  <c:v>326195.0244157507</c:v>
                </c:pt>
                <c:pt idx="53">
                  <c:v>332983.9206982851</c:v>
                </c:pt>
                <c:pt idx="54">
                  <c:v>339937.420616292</c:v>
                </c:pt>
                <c:pt idx="55">
                  <c:v>345558.0325592535</c:v>
                </c:pt>
                <c:pt idx="56">
                  <c:v>352383.0613471356</c:v>
                </c:pt>
                <c:pt idx="57">
                  <c:v>358124.1149745893</c:v>
                </c:pt>
                <c:pt idx="58">
                  <c:v>363865.1686020428</c:v>
                </c:pt>
                <c:pt idx="59">
                  <c:v>370886.9188079286</c:v>
                </c:pt>
                <c:pt idx="60">
                  <c:v>378113.4198774507</c:v>
                </c:pt>
                <c:pt idx="61">
                  <c:v>385339.9209469728</c:v>
                </c:pt>
                <c:pt idx="62">
                  <c:v>392437.9508863701</c:v>
                </c:pt>
                <c:pt idx="63">
                  <c:v>399780.8789175678</c:v>
                </c:pt>
                <c:pt idx="64">
                  <c:v>407007.37998709</c:v>
                </c:pt>
                <c:pt idx="65">
                  <c:v>414249.9399478777</c:v>
                </c:pt>
                <c:pt idx="66">
                  <c:v>421885.9427446728</c:v>
                </c:pt>
                <c:pt idx="67">
                  <c:v>429550.0486011825</c:v>
                </c:pt>
                <c:pt idx="68">
                  <c:v>437579.494233985</c:v>
                </c:pt>
                <c:pt idx="69">
                  <c:v>445327.9092696393</c:v>
                </c:pt>
                <c:pt idx="70">
                  <c:v>453188.7365441528</c:v>
                </c:pt>
                <c:pt idx="71">
                  <c:v>461218.1821769552</c:v>
                </c:pt>
                <c:pt idx="72">
                  <c:v>469247.6278097575</c:v>
                </c:pt>
                <c:pt idx="73">
                  <c:v>477277.07344256</c:v>
                </c:pt>
                <c:pt idx="74">
                  <c:v>485547.4024443463</c:v>
                </c:pt>
                <c:pt idx="75">
                  <c:v>491007.425474652</c:v>
                </c:pt>
                <c:pt idx="76">
                  <c:v>499213.5189113759</c:v>
                </c:pt>
                <c:pt idx="77">
                  <c:v>503268.3889559408</c:v>
                </c:pt>
                <c:pt idx="78">
                  <c:v>511799.6749407936</c:v>
                </c:pt>
                <c:pt idx="79">
                  <c:v>519106.4704666437</c:v>
                </c:pt>
                <c:pt idx="80">
                  <c:v>527135.916099446</c:v>
                </c:pt>
                <c:pt idx="81">
                  <c:v>533439.030921196</c:v>
                </c:pt>
                <c:pt idx="82">
                  <c:v>541067.0042723583</c:v>
                </c:pt>
                <c:pt idx="83">
                  <c:v>549999.7625388505</c:v>
                </c:pt>
                <c:pt idx="84">
                  <c:v>559089.0949951832</c:v>
                </c:pt>
                <c:pt idx="85">
                  <c:v>568523.693613726</c:v>
                </c:pt>
                <c:pt idx="86">
                  <c:v>599677.9426689991</c:v>
                </c:pt>
                <c:pt idx="87">
                  <c:v>609313.2774283616</c:v>
                </c:pt>
                <c:pt idx="88">
                  <c:v>680628.003232941</c:v>
                </c:pt>
                <c:pt idx="89">
                  <c:v>685868.4209251895</c:v>
                </c:pt>
                <c:pt idx="90">
                  <c:v>719993.5648645995</c:v>
                </c:pt>
                <c:pt idx="91">
                  <c:v>729841.6799332316</c:v>
                </c:pt>
                <c:pt idx="92">
                  <c:v>738633.9229011502</c:v>
                </c:pt>
                <c:pt idx="93">
                  <c:v>745057.4794073921</c:v>
                </c:pt>
                <c:pt idx="94">
                  <c:v>755415.4642737071</c:v>
                </c:pt>
                <c:pt idx="95">
                  <c:v>765452.2713147097</c:v>
                </c:pt>
                <c:pt idx="96">
                  <c:v>775529.225583877</c:v>
                </c:pt>
                <c:pt idx="97">
                  <c:v>785646.3270812078</c:v>
                </c:pt>
                <c:pt idx="98">
                  <c:v>795683.1341222108</c:v>
                </c:pt>
                <c:pt idx="99">
                  <c:v>805386.7191694517</c:v>
                </c:pt>
                <c:pt idx="100">
                  <c:v>813014.6925206144</c:v>
                </c:pt>
                <c:pt idx="101">
                  <c:v>822469.3647532394</c:v>
                </c:pt>
                <c:pt idx="102">
                  <c:v>833309.1163575225</c:v>
                </c:pt>
                <c:pt idx="103">
                  <c:v>841258.2675339968</c:v>
                </c:pt>
                <c:pt idx="104">
                  <c:v>885821.6907960499</c:v>
                </c:pt>
                <c:pt idx="105">
                  <c:v>897705.270332597</c:v>
                </c:pt>
                <c:pt idx="106">
                  <c:v>909749.4387818007</c:v>
                </c:pt>
                <c:pt idx="107">
                  <c:v>914836.0925901807</c:v>
                </c:pt>
                <c:pt idx="108">
                  <c:v>927137.2032996343</c:v>
                </c:pt>
                <c:pt idx="109">
                  <c:v>939542.696802314</c:v>
                </c:pt>
                <c:pt idx="110">
                  <c:v>951988.3375331576</c:v>
                </c:pt>
                <c:pt idx="111">
                  <c:v>963502.562570596</c:v>
                </c:pt>
                <c:pt idx="112">
                  <c:v>976068.6449859315</c:v>
                </c:pt>
                <c:pt idx="113">
                  <c:v>988851.5224333529</c:v>
                </c:pt>
                <c:pt idx="114">
                  <c:v>1.00148184041375E6</c:v>
                </c:pt>
                <c:pt idx="115">
                  <c:v>1.01443333621946E6</c:v>
                </c:pt>
                <c:pt idx="116">
                  <c:v>1.02740651152838E6</c:v>
                </c:pt>
                <c:pt idx="117">
                  <c:v>1.0366403740061E6</c:v>
                </c:pt>
                <c:pt idx="118">
                  <c:v>1.04979662067545E6</c:v>
                </c:pt>
                <c:pt idx="119">
                  <c:v>1.06304520596957E6</c:v>
                </c:pt>
                <c:pt idx="120">
                  <c:v>1.06964259997377E6</c:v>
                </c:pt>
                <c:pt idx="121">
                  <c:v>1.08267840495862E6</c:v>
                </c:pt>
                <c:pt idx="122">
                  <c:v>1.09606750555132E6</c:v>
                </c:pt>
                <c:pt idx="123">
                  <c:v>1.21329741179023E6</c:v>
                </c:pt>
                <c:pt idx="124">
                  <c:v>1.21799463748542E6</c:v>
                </c:pt>
                <c:pt idx="125">
                  <c:v>1.22253368310164E6</c:v>
                </c:pt>
                <c:pt idx="126">
                  <c:v>1.23096058629327E6</c:v>
                </c:pt>
                <c:pt idx="127">
                  <c:v>1.23501545633784E6</c:v>
                </c:pt>
                <c:pt idx="128">
                  <c:v>1.24273576831377E6</c:v>
                </c:pt>
                <c:pt idx="129">
                  <c:v>1.2495620015185E6</c:v>
                </c:pt>
                <c:pt idx="130">
                  <c:v>1.27646064438839E6</c:v>
                </c:pt>
                <c:pt idx="131">
                  <c:v>1.29023114364865E6</c:v>
                </c:pt>
                <c:pt idx="132">
                  <c:v>1.30428267350605E6</c:v>
                </c:pt>
                <c:pt idx="133">
                  <c:v>1.31070623001229E6</c:v>
                </c:pt>
                <c:pt idx="134">
                  <c:v>1.3153135259164E6</c:v>
                </c:pt>
                <c:pt idx="135">
                  <c:v>1.31977388296542E6</c:v>
                </c:pt>
                <c:pt idx="136">
                  <c:v>1.43151566311431E6</c:v>
                </c:pt>
                <c:pt idx="137">
                  <c:v>1.44494491093517E6</c:v>
                </c:pt>
                <c:pt idx="138">
                  <c:v>1.45458024569453E6</c:v>
                </c:pt>
                <c:pt idx="139">
                  <c:v>1.46180674676406E6</c:v>
                </c:pt>
                <c:pt idx="140">
                  <c:v>1.47653275005462E6</c:v>
                </c:pt>
                <c:pt idx="141">
                  <c:v>1.53895486482087E6</c:v>
                </c:pt>
                <c:pt idx="142">
                  <c:v>1.55502580025492E6</c:v>
                </c:pt>
                <c:pt idx="143">
                  <c:v>1.56706996870412E6</c:v>
                </c:pt>
                <c:pt idx="144">
                  <c:v>1.57790972030841E6</c:v>
                </c:pt>
                <c:pt idx="145">
                  <c:v>1.59292478364175E6</c:v>
                </c:pt>
                <c:pt idx="146">
                  <c:v>1.60217069028792E6</c:v>
                </c:pt>
                <c:pt idx="147">
                  <c:v>1.60649976590084E6</c:v>
                </c:pt>
                <c:pt idx="148">
                  <c:v>1.61171890556217E6</c:v>
                </c:pt>
                <c:pt idx="149">
                  <c:v>1.62155497646235E6</c:v>
                </c:pt>
                <c:pt idx="150">
                  <c:v>1.62657337998285E6</c:v>
                </c:pt>
                <c:pt idx="151">
                  <c:v>1.63094380724078E6</c:v>
                </c:pt>
                <c:pt idx="152">
                  <c:v>1.6409806142818E6</c:v>
                </c:pt>
                <c:pt idx="153">
                  <c:v>1.67671164734776E6</c:v>
                </c:pt>
                <c:pt idx="154">
                  <c:v>1.6816899036401E6</c:v>
                </c:pt>
                <c:pt idx="155">
                  <c:v>1.69212818296274E6</c:v>
                </c:pt>
                <c:pt idx="156">
                  <c:v>1.7855026062266E6</c:v>
                </c:pt>
                <c:pt idx="157">
                  <c:v>1.7915246904512E6</c:v>
                </c:pt>
                <c:pt idx="158">
                  <c:v>1.80790475954212E6</c:v>
                </c:pt>
                <c:pt idx="159">
                  <c:v>1.82396365080772E6</c:v>
                </c:pt>
                <c:pt idx="160">
                  <c:v>1.83472310795568E6</c:v>
                </c:pt>
                <c:pt idx="161">
                  <c:v>1.84022327821414E6</c:v>
                </c:pt>
                <c:pt idx="162">
                  <c:v>1.8521550344245E6</c:v>
                </c:pt>
                <c:pt idx="163">
                  <c:v>1.89792287453146E6</c:v>
                </c:pt>
                <c:pt idx="164">
                  <c:v>2.22391836722324E6</c:v>
                </c:pt>
                <c:pt idx="165">
                  <c:v>2.2279732372678E6</c:v>
                </c:pt>
                <c:pt idx="166">
                  <c:v>2.23226899068135E6</c:v>
                </c:pt>
                <c:pt idx="167">
                  <c:v>2.2365647440949E6</c:v>
                </c:pt>
                <c:pt idx="168">
                  <c:v>2.24218535603786E6</c:v>
                </c:pt>
                <c:pt idx="169">
                  <c:v>2.24981332938903E6</c:v>
                </c:pt>
                <c:pt idx="170">
                  <c:v>2.254967832013E6</c:v>
                </c:pt>
                <c:pt idx="171">
                  <c:v>2.2658075836173E6</c:v>
                </c:pt>
                <c:pt idx="172">
                  <c:v>2.27041648541051E6</c:v>
                </c:pt>
                <c:pt idx="173">
                  <c:v>2.27503341664938E6</c:v>
                </c:pt>
                <c:pt idx="174">
                  <c:v>2.27965034788824E6</c:v>
                </c:pt>
                <c:pt idx="175">
                  <c:v>2.28430742635526E6</c:v>
                </c:pt>
                <c:pt idx="176">
                  <c:v>2.2893358666828E6</c:v>
                </c:pt>
                <c:pt idx="177">
                  <c:v>2.29362760537354E6</c:v>
                </c:pt>
                <c:pt idx="178">
                  <c:v>2.29798357962933E6</c:v>
                </c:pt>
                <c:pt idx="179">
                  <c:v>2.30239977472737E6</c:v>
                </c:pt>
                <c:pt idx="180">
                  <c:v>2.30721744210706E6</c:v>
                </c:pt>
                <c:pt idx="181">
                  <c:v>2.31203510948674E6</c:v>
                </c:pt>
                <c:pt idx="182">
                  <c:v>2.31625056844396E6</c:v>
                </c:pt>
                <c:pt idx="183">
                  <c:v>2.32160018659681E6</c:v>
                </c:pt>
                <c:pt idx="184">
                  <c:v>2.32616492643906E6</c:v>
                </c:pt>
                <c:pt idx="185">
                  <c:v>2.33157476543416E6</c:v>
                </c:pt>
                <c:pt idx="186">
                  <c:v>2.34831615957855E6</c:v>
                </c:pt>
                <c:pt idx="187">
                  <c:v>2.35388337570806E6</c:v>
                </c:pt>
                <c:pt idx="188">
                  <c:v>2.35946785514567E6</c:v>
                </c:pt>
                <c:pt idx="189">
                  <c:v>2.36464684757883E6</c:v>
                </c:pt>
                <c:pt idx="190">
                  <c:v>2.36946451495851E6</c:v>
                </c:pt>
                <c:pt idx="191">
                  <c:v>2.37428218233819E6</c:v>
                </c:pt>
                <c:pt idx="192">
                  <c:v>2.37910386444069E6</c:v>
                </c:pt>
                <c:pt idx="193">
                  <c:v>2.38436315133018E6</c:v>
                </c:pt>
                <c:pt idx="194">
                  <c:v>2.38978302713232E6</c:v>
                </c:pt>
                <c:pt idx="195">
                  <c:v>2.39612628918223E6</c:v>
                </c:pt>
                <c:pt idx="196">
                  <c:v>2.44028824016264E6</c:v>
                </c:pt>
                <c:pt idx="197">
                  <c:v>2.4453186878516E6</c:v>
                </c:pt>
                <c:pt idx="198">
                  <c:v>2.4979476892518E6</c:v>
                </c:pt>
                <c:pt idx="199">
                  <c:v>2.56619797713062E6</c:v>
                </c:pt>
                <c:pt idx="200">
                  <c:v>2.60317357426967E6</c:v>
                </c:pt>
                <c:pt idx="201">
                  <c:v>2.6513502480665E6</c:v>
                </c:pt>
                <c:pt idx="202">
                  <c:v>2.71197256259414E6</c:v>
                </c:pt>
                <c:pt idx="203">
                  <c:v>2.7505139016316E6</c:v>
                </c:pt>
                <c:pt idx="204">
                  <c:v>2.78565075572074E6</c:v>
                </c:pt>
                <c:pt idx="205">
                  <c:v>2.7912713676637E6</c:v>
                </c:pt>
                <c:pt idx="206">
                  <c:v>2.79689197960666E6</c:v>
                </c:pt>
                <c:pt idx="207">
                  <c:v>2.80205089842574E6</c:v>
                </c:pt>
                <c:pt idx="208">
                  <c:v>2.83617604236515E6</c:v>
                </c:pt>
                <c:pt idx="209">
                  <c:v>2.86427910207996E6</c:v>
                </c:pt>
                <c:pt idx="210">
                  <c:v>2.89619614847035E6</c:v>
                </c:pt>
                <c:pt idx="211">
                  <c:v>2.92791245871992E6</c:v>
                </c:pt>
                <c:pt idx="212">
                  <c:v>2.95200079561832E6</c:v>
                </c:pt>
                <c:pt idx="213">
                  <c:v>2.95721993527964E6</c:v>
                </c:pt>
                <c:pt idx="214">
                  <c:v>2.98612593955773E6</c:v>
                </c:pt>
                <c:pt idx="215">
                  <c:v>2.99238208212253E6</c:v>
                </c:pt>
                <c:pt idx="216">
                  <c:v>2.997685530963E6</c:v>
                </c:pt>
                <c:pt idx="217">
                  <c:v>3.00290467062432E6</c:v>
                </c:pt>
                <c:pt idx="218">
                  <c:v>3.00876616593626E6</c:v>
                </c:pt>
                <c:pt idx="219">
                  <c:v>3.01412180617334E6</c:v>
                </c:pt>
                <c:pt idx="220">
                  <c:v>3.0195938733721E6</c:v>
                </c:pt>
                <c:pt idx="221">
                  <c:v>3.14405028068053E6</c:v>
                </c:pt>
                <c:pt idx="222">
                  <c:v>3.15059066562073E6</c:v>
                </c:pt>
                <c:pt idx="223">
                  <c:v>3.15610689477047E6</c:v>
                </c:pt>
                <c:pt idx="224">
                  <c:v>3.16172750671343E6</c:v>
                </c:pt>
                <c:pt idx="225">
                  <c:v>3.1679101798507E6</c:v>
                </c:pt>
                <c:pt idx="226">
                  <c:v>3.17369539542912E6</c:v>
                </c:pt>
                <c:pt idx="227">
                  <c:v>3.18533809159668E6</c:v>
                </c:pt>
                <c:pt idx="228">
                  <c:v>3.1924357200638E6</c:v>
                </c:pt>
                <c:pt idx="229">
                  <c:v>3.19906001271086E6</c:v>
                </c:pt>
                <c:pt idx="230">
                  <c:v>3.23820356017077E6</c:v>
                </c:pt>
                <c:pt idx="231">
                  <c:v>3.24441273047862E6</c:v>
                </c:pt>
                <c:pt idx="232">
                  <c:v>3.2512377592665E6</c:v>
                </c:pt>
                <c:pt idx="233">
                  <c:v>3.25822337696704E6</c:v>
                </c:pt>
                <c:pt idx="234">
                  <c:v>3.26524914189574E6</c:v>
                </c:pt>
                <c:pt idx="235">
                  <c:v>3.27290883155715E6</c:v>
                </c:pt>
                <c:pt idx="236">
                  <c:v>3.27940465307409E6</c:v>
                </c:pt>
                <c:pt idx="237">
                  <c:v>3.28590850403666E6</c:v>
                </c:pt>
                <c:pt idx="238">
                  <c:v>3.29313500510618E6</c:v>
                </c:pt>
                <c:pt idx="239">
                  <c:v>3.30101389863337E6</c:v>
                </c:pt>
                <c:pt idx="240">
                  <c:v>3.30775542118667E6</c:v>
                </c:pt>
                <c:pt idx="241">
                  <c:v>3.31619436854675E6</c:v>
                </c:pt>
                <c:pt idx="242">
                  <c:v>3.32471561772456E6</c:v>
                </c:pt>
                <c:pt idx="243">
                  <c:v>3.33324690370941E6</c:v>
                </c:pt>
                <c:pt idx="244">
                  <c:v>3.3418123148382E6</c:v>
                </c:pt>
                <c:pt idx="245">
                  <c:v>3.34903881590772E6</c:v>
                </c:pt>
                <c:pt idx="246">
                  <c:v>3.35626531697725E6</c:v>
                </c:pt>
                <c:pt idx="247">
                  <c:v>3.36372828522065E6</c:v>
                </c:pt>
                <c:pt idx="248">
                  <c:v>3.3713827557424E6</c:v>
                </c:pt>
                <c:pt idx="249">
                  <c:v>3.38904753613457E6</c:v>
                </c:pt>
                <c:pt idx="250">
                  <c:v>3.3982312145771E6</c:v>
                </c:pt>
                <c:pt idx="251">
                  <c:v>3.40678257417602E6</c:v>
                </c:pt>
                <c:pt idx="252">
                  <c:v>3.41481201980882E6</c:v>
                </c:pt>
                <c:pt idx="253">
                  <c:v>3.42364441000491E6</c:v>
                </c:pt>
                <c:pt idx="254">
                  <c:v>3.4332877742099E6</c:v>
                </c:pt>
                <c:pt idx="255">
                  <c:v>3.44295643116864E6</c:v>
                </c:pt>
                <c:pt idx="256">
                  <c:v>3.45129902518112E6</c:v>
                </c:pt>
                <c:pt idx="257">
                  <c:v>3.46049274043068E6</c:v>
                </c:pt>
                <c:pt idx="258">
                  <c:v>3.46972660290841E6</c:v>
                </c:pt>
                <c:pt idx="259">
                  <c:v>3.47821814313738E6</c:v>
                </c:pt>
                <c:pt idx="260">
                  <c:v>3.48761259452775E6</c:v>
                </c:pt>
                <c:pt idx="261">
                  <c:v>3.49724792928712E6</c:v>
                </c:pt>
                <c:pt idx="262">
                  <c:v>3.506521938993E6</c:v>
                </c:pt>
                <c:pt idx="263">
                  <c:v>3.51842960686645E6</c:v>
                </c:pt>
                <c:pt idx="264">
                  <c:v>3.52902847510175E6</c:v>
                </c:pt>
                <c:pt idx="265">
                  <c:v>3.53409907001886E6</c:v>
                </c:pt>
                <c:pt idx="266">
                  <c:v>3.53891673739854E6</c:v>
                </c:pt>
                <c:pt idx="267">
                  <c:v>3.55096090584775E6</c:v>
                </c:pt>
                <c:pt idx="268">
                  <c:v>3.56300507429695E6</c:v>
                </c:pt>
                <c:pt idx="269">
                  <c:v>3.57423425401443E6</c:v>
                </c:pt>
                <c:pt idx="270">
                  <c:v>3.58556781652513E6</c:v>
                </c:pt>
                <c:pt idx="271">
                  <c:v>3.59900027612424E6</c:v>
                </c:pt>
                <c:pt idx="272">
                  <c:v>3.61266237786845E6</c:v>
                </c:pt>
                <c:pt idx="273">
                  <c:v>3.62430507403602E6</c:v>
                </c:pt>
                <c:pt idx="274">
                  <c:v>3.65682432884887E6</c:v>
                </c:pt>
                <c:pt idx="275">
                  <c:v>3.66987217800217E6</c:v>
                </c:pt>
                <c:pt idx="276">
                  <c:v>3.68295736407767E6</c:v>
                </c:pt>
                <c:pt idx="277">
                  <c:v>3.69728992453222E6</c:v>
                </c:pt>
                <c:pt idx="278">
                  <c:v>3.71057865705451E6</c:v>
                </c:pt>
                <c:pt idx="279">
                  <c:v>3.72422871463027E6</c:v>
                </c:pt>
                <c:pt idx="280">
                  <c:v>3.7322139983121E6</c:v>
                </c:pt>
                <c:pt idx="281">
                  <c:v>3.74606479202868E6</c:v>
                </c:pt>
                <c:pt idx="282">
                  <c:v>3.76112000259018E6</c:v>
                </c:pt>
                <c:pt idx="283">
                  <c:v>3.77635989040124E6</c:v>
                </c:pt>
                <c:pt idx="284">
                  <c:v>3.79098151089857E6</c:v>
                </c:pt>
                <c:pt idx="285">
                  <c:v>3.80683966602336E6</c:v>
                </c:pt>
                <c:pt idx="286">
                  <c:v>3.82490190397435E6</c:v>
                </c:pt>
                <c:pt idx="287">
                  <c:v>3.8413622675216E6</c:v>
                </c:pt>
                <c:pt idx="288">
                  <c:v>3.8574211587872E6</c:v>
                </c:pt>
                <c:pt idx="289">
                  <c:v>3.87531678574131E6</c:v>
                </c:pt>
                <c:pt idx="290">
                  <c:v>3.89458745526003E6</c:v>
                </c:pt>
                <c:pt idx="291">
                  <c:v>3.90060953948463E6</c:v>
                </c:pt>
                <c:pt idx="292">
                  <c:v>3.91120800624765E6</c:v>
                </c:pt>
                <c:pt idx="293">
                  <c:v>3.91883597959881E6</c:v>
                </c:pt>
                <c:pt idx="294">
                  <c:v>3.93890959368082E6</c:v>
                </c:pt>
                <c:pt idx="295">
                  <c:v>3.96019444963653E6</c:v>
                </c:pt>
                <c:pt idx="296">
                  <c:v>3.96621653386113E6</c:v>
                </c:pt>
                <c:pt idx="297">
                  <c:v>3.98548720337986E6</c:v>
                </c:pt>
                <c:pt idx="298">
                  <c:v>4.0057615536027E6</c:v>
                </c:pt>
                <c:pt idx="299">
                  <c:v>4.02499207589325E6</c:v>
                </c:pt>
                <c:pt idx="300">
                  <c:v>4.03406695534744E6</c:v>
                </c:pt>
                <c:pt idx="301">
                  <c:v>4.0569777740438E6</c:v>
                </c:pt>
                <c:pt idx="302">
                  <c:v>4.06368236114719E6</c:v>
                </c:pt>
                <c:pt idx="303">
                  <c:v>4.08482389149835E6</c:v>
                </c:pt>
                <c:pt idx="304">
                  <c:v>4.10891222839676E6</c:v>
                </c:pt>
                <c:pt idx="305">
                  <c:v>4.11487409177912E6</c:v>
                </c:pt>
                <c:pt idx="306">
                  <c:v>4.13938798929606E6</c:v>
                </c:pt>
                <c:pt idx="307">
                  <c:v>4.16187043706791E6</c:v>
                </c:pt>
                <c:pt idx="308">
                  <c:v>4.16598191470419E6</c:v>
                </c:pt>
                <c:pt idx="309">
                  <c:v>4.18196452623628E6</c:v>
                </c:pt>
                <c:pt idx="310">
                  <c:v>4.20524991857141E6</c:v>
                </c:pt>
                <c:pt idx="311">
                  <c:v>4.23096823293327E6</c:v>
                </c:pt>
                <c:pt idx="312">
                  <c:v>4.24381534594576E6</c:v>
                </c:pt>
                <c:pt idx="313">
                  <c:v>4.25585951439496E6</c:v>
                </c:pt>
                <c:pt idx="314">
                  <c:v>4.27553165619532E6</c:v>
                </c:pt>
                <c:pt idx="315">
                  <c:v>4.28034932357501E6</c:v>
                </c:pt>
                <c:pt idx="316">
                  <c:v>4.3052406050367E6</c:v>
                </c:pt>
                <c:pt idx="317">
                  <c:v>4.33380656229223E6</c:v>
                </c:pt>
                <c:pt idx="318">
                  <c:v>4.34239405439651E6</c:v>
                </c:pt>
                <c:pt idx="319">
                  <c:v>4.34881761090276E6</c:v>
                </c:pt>
                <c:pt idx="320">
                  <c:v>4.35507254905071E6</c:v>
                </c:pt>
                <c:pt idx="321">
                  <c:v>4.38417928946962E6</c:v>
                </c:pt>
                <c:pt idx="322">
                  <c:v>4.39140579053914E6</c:v>
                </c:pt>
                <c:pt idx="323">
                  <c:v>4.39951793946196E6</c:v>
                </c:pt>
                <c:pt idx="324">
                  <c:v>4.43140607984807E6</c:v>
                </c:pt>
                <c:pt idx="325">
                  <c:v>4.4366252195094E6</c:v>
                </c:pt>
                <c:pt idx="326">
                  <c:v>4.46826525002545E6</c:v>
                </c:pt>
                <c:pt idx="327">
                  <c:v>4.47582979075611E6</c:v>
                </c:pt>
                <c:pt idx="328">
                  <c:v>4.4815306971554E6</c:v>
                </c:pt>
                <c:pt idx="329">
                  <c:v>4.51634637341923E6</c:v>
                </c:pt>
                <c:pt idx="330">
                  <c:v>4.55131059442727E6</c:v>
                </c:pt>
                <c:pt idx="331">
                  <c:v>4.55556258736212E6</c:v>
                </c:pt>
                <c:pt idx="332">
                  <c:v>4.59293564206E6</c:v>
                </c:pt>
                <c:pt idx="333">
                  <c:v>4.62987109197089E6</c:v>
                </c:pt>
                <c:pt idx="334">
                  <c:v>4.63669612075877E6</c:v>
                </c:pt>
                <c:pt idx="335">
                  <c:v>4.67527359230157E6</c:v>
                </c:pt>
                <c:pt idx="336">
                  <c:v>4.71341345905738E6</c:v>
                </c:pt>
                <c:pt idx="337">
                  <c:v>4.75195479809483E6</c:v>
                </c:pt>
                <c:pt idx="338">
                  <c:v>4.76453412909546E6</c:v>
                </c:pt>
                <c:pt idx="339">
                  <c:v>4.83720061207233E6</c:v>
                </c:pt>
                <c:pt idx="340">
                  <c:v>4.91107151189411E6</c:v>
                </c:pt>
                <c:pt idx="341">
                  <c:v>4.97169382642176E6</c:v>
                </c:pt>
                <c:pt idx="342">
                  <c:v>5.03793675289238E6</c:v>
                </c:pt>
                <c:pt idx="343">
                  <c:v>5.07326631367672E6</c:v>
                </c:pt>
                <c:pt idx="344">
                  <c:v>5.13079729163574E6</c:v>
                </c:pt>
                <c:pt idx="345">
                  <c:v>5.20976688943435E6</c:v>
                </c:pt>
                <c:pt idx="346">
                  <c:v>5.24332997217947E6</c:v>
                </c:pt>
                <c:pt idx="347">
                  <c:v>5.25040391378197E6</c:v>
                </c:pt>
                <c:pt idx="348">
                  <c:v>5.31142770059127E6</c:v>
                </c:pt>
                <c:pt idx="349">
                  <c:v>5.37726915478024E6</c:v>
                </c:pt>
                <c:pt idx="350">
                  <c:v>5.40938693731145E6</c:v>
                </c:pt>
                <c:pt idx="351">
                  <c:v>5.44150471984266E6</c:v>
                </c:pt>
                <c:pt idx="352">
                  <c:v>5.52119696774823E6</c:v>
                </c:pt>
                <c:pt idx="353">
                  <c:v>5.54709192991401E6</c:v>
                </c:pt>
                <c:pt idx="354">
                  <c:v>5.57720235103702E6</c:v>
                </c:pt>
                <c:pt idx="355">
                  <c:v>5.61526192333651E6</c:v>
                </c:pt>
                <c:pt idx="356">
                  <c:v>5.63894878795327E6</c:v>
                </c:pt>
                <c:pt idx="357">
                  <c:v>5.72069657394083E6</c:v>
                </c:pt>
                <c:pt idx="358">
                  <c:v>5.74277754943104E6</c:v>
                </c:pt>
                <c:pt idx="359">
                  <c:v>5.77031453322874E6</c:v>
                </c:pt>
                <c:pt idx="360">
                  <c:v>5.90079302476177E6</c:v>
                </c:pt>
                <c:pt idx="361">
                  <c:v>5.93090344588478E6</c:v>
                </c:pt>
                <c:pt idx="362">
                  <c:v>5.94820690122347E6</c:v>
                </c:pt>
                <c:pt idx="363">
                  <c:v>5.97229523812188E6</c:v>
                </c:pt>
                <c:pt idx="364">
                  <c:v>6.00240565924489E6</c:v>
                </c:pt>
                <c:pt idx="365">
                  <c:v>6.05143345427878E6</c:v>
                </c:pt>
                <c:pt idx="366">
                  <c:v>6.08395270909163E6</c:v>
                </c:pt>
                <c:pt idx="367">
                  <c:v>6.14015882852124E6</c:v>
                </c:pt>
                <c:pt idx="368">
                  <c:v>6.15561551136439E6</c:v>
                </c:pt>
                <c:pt idx="369">
                  <c:v>6.17689354229132E6</c:v>
                </c:pt>
                <c:pt idx="370">
                  <c:v>6.19836427991343E6</c:v>
                </c:pt>
                <c:pt idx="371">
                  <c:v>6.2139012572129E6</c:v>
                </c:pt>
                <c:pt idx="372">
                  <c:v>6.22947838174054E6</c:v>
                </c:pt>
                <c:pt idx="373">
                  <c:v>6.24232549475302E6</c:v>
                </c:pt>
                <c:pt idx="374">
                  <c:v>6.25518063721114E6</c:v>
                </c:pt>
                <c:pt idx="375">
                  <c:v>6.27324688988494E6</c:v>
                </c:pt>
                <c:pt idx="376">
                  <c:v>6.2880210698493E6</c:v>
                </c:pt>
                <c:pt idx="377">
                  <c:v>6.31210940674771E6</c:v>
                </c:pt>
                <c:pt idx="378">
                  <c:v>6.32555872818265E6</c:v>
                </c:pt>
                <c:pt idx="379">
                  <c:v>6.34579293117731E6</c:v>
                </c:pt>
                <c:pt idx="380">
                  <c:v>6.36169524825308E6</c:v>
                </c:pt>
                <c:pt idx="381">
                  <c:v>6.3790789980481E6</c:v>
                </c:pt>
                <c:pt idx="382">
                  <c:v>6.5151781015241E6</c:v>
                </c:pt>
                <c:pt idx="383">
                  <c:v>6.52770403671127E6</c:v>
                </c:pt>
                <c:pt idx="384">
                  <c:v>6.53814231603391E6</c:v>
                </c:pt>
                <c:pt idx="385">
                  <c:v>6.55367929333338E6</c:v>
                </c:pt>
                <c:pt idx="386">
                  <c:v>6.56419786711235E6</c:v>
                </c:pt>
                <c:pt idx="387">
                  <c:v>6.57483688257582E6</c:v>
                </c:pt>
                <c:pt idx="388">
                  <c:v>6.59398711041005E6</c:v>
                </c:pt>
                <c:pt idx="389">
                  <c:v>6.60041066691629E6</c:v>
                </c:pt>
                <c:pt idx="390">
                  <c:v>6.61406072449205E6</c:v>
                </c:pt>
                <c:pt idx="391">
                  <c:v>6.62767063483965E6</c:v>
                </c:pt>
                <c:pt idx="392">
                  <c:v>6.64158164939849E6</c:v>
                </c:pt>
                <c:pt idx="393">
                  <c:v>6.65302360942523E6</c:v>
                </c:pt>
                <c:pt idx="394">
                  <c:v>6.66587072243771E6</c:v>
                </c:pt>
                <c:pt idx="395">
                  <c:v>6.67779444920242E6</c:v>
                </c:pt>
                <c:pt idx="396">
                  <c:v>6.69074193028532E6</c:v>
                </c:pt>
                <c:pt idx="397">
                  <c:v>6.7015816818896E6</c:v>
                </c:pt>
                <c:pt idx="398">
                  <c:v>6.7136258503388E6</c:v>
                </c:pt>
                <c:pt idx="399">
                  <c:v>6.72486707422473E6</c:v>
                </c:pt>
                <c:pt idx="400">
                  <c:v>6.77453080135274E6</c:v>
                </c:pt>
                <c:pt idx="401">
                  <c:v>6.7929543643572E6</c:v>
                </c:pt>
                <c:pt idx="402">
                  <c:v>6.80419558824313E6</c:v>
                </c:pt>
                <c:pt idx="403">
                  <c:v>6.81545688574313E6</c:v>
                </c:pt>
                <c:pt idx="404">
                  <c:v>6.82386773004349E6</c:v>
                </c:pt>
                <c:pt idx="405">
                  <c:v>6.83229864795793E6</c:v>
                </c:pt>
                <c:pt idx="406">
                  <c:v>6.8409303020132E6</c:v>
                </c:pt>
                <c:pt idx="407">
                  <c:v>6.85723690167657E6</c:v>
                </c:pt>
                <c:pt idx="408">
                  <c:v>7.00578164588342E6</c:v>
                </c:pt>
                <c:pt idx="409">
                  <c:v>7.01457388885133E6</c:v>
                </c:pt>
                <c:pt idx="410">
                  <c:v>7.02348657350375E6</c:v>
                </c:pt>
                <c:pt idx="411">
                  <c:v>7.03589206700642E6</c:v>
                </c:pt>
                <c:pt idx="412">
                  <c:v>7.04488504611516E6</c:v>
                </c:pt>
                <c:pt idx="413">
                  <c:v>7.05937819548237E6</c:v>
                </c:pt>
                <c:pt idx="414">
                  <c:v>7.06857953870528E6</c:v>
                </c:pt>
                <c:pt idx="415">
                  <c:v>7.0798207625912E6</c:v>
                </c:pt>
                <c:pt idx="416">
                  <c:v>7.1308077423595E6</c:v>
                </c:pt>
                <c:pt idx="417">
                  <c:v>7.1393751608497E6</c:v>
                </c:pt>
                <c:pt idx="418">
                  <c:v>7.14925137897805E6</c:v>
                </c:pt>
                <c:pt idx="419">
                  <c:v>7.16129554742725E6</c:v>
                </c:pt>
                <c:pt idx="420">
                  <c:v>7.17012793762333E6</c:v>
                </c:pt>
                <c:pt idx="421">
                  <c:v>7.17847856108145E6</c:v>
                </c:pt>
                <c:pt idx="422">
                  <c:v>7.18959934328288E6</c:v>
                </c:pt>
                <c:pt idx="423">
                  <c:v>7.19855217516345E6</c:v>
                </c:pt>
                <c:pt idx="424">
                  <c:v>7.25038626144601E6</c:v>
                </c:pt>
                <c:pt idx="425">
                  <c:v>7.26271547521518E6</c:v>
                </c:pt>
                <c:pt idx="426">
                  <c:v>7.27172049849236E6</c:v>
                </c:pt>
                <c:pt idx="427">
                  <c:v>7.28207848335868E6</c:v>
                </c:pt>
                <c:pt idx="428">
                  <c:v>7.29311897110378E6</c:v>
                </c:pt>
                <c:pt idx="429">
                  <c:v>7.3016904043168E6</c:v>
                </c:pt>
                <c:pt idx="430">
                  <c:v>7.313734572766E6</c:v>
                </c:pt>
                <c:pt idx="431">
                  <c:v>7.32256696296208E6</c:v>
                </c:pt>
                <c:pt idx="432">
                  <c:v>7.33178476654854E6</c:v>
                </c:pt>
                <c:pt idx="433">
                  <c:v>7.34151404582181E6</c:v>
                </c:pt>
                <c:pt idx="434">
                  <c:v>7.35118631603108E6</c:v>
                </c:pt>
                <c:pt idx="435">
                  <c:v>7.36122312307208E6</c:v>
                </c:pt>
                <c:pt idx="436">
                  <c:v>7.36749612747271E6</c:v>
                </c:pt>
                <c:pt idx="437">
                  <c:v>7.37412042011977E6</c:v>
                </c:pt>
                <c:pt idx="438">
                  <c:v>7.38288857475079E6</c:v>
                </c:pt>
                <c:pt idx="439">
                  <c:v>7.38983404522317E6</c:v>
                </c:pt>
                <c:pt idx="440">
                  <c:v>7.39677951569554E6</c:v>
                </c:pt>
                <c:pt idx="441">
                  <c:v>7.40605352540143E6</c:v>
                </c:pt>
                <c:pt idx="442">
                  <c:v>7.41307929033013E6</c:v>
                </c:pt>
                <c:pt idx="443">
                  <c:v>7.42042623308414E6</c:v>
                </c:pt>
                <c:pt idx="444">
                  <c:v>7.42765273415367E6</c:v>
                </c:pt>
                <c:pt idx="445">
                  <c:v>7.43712748000037E6</c:v>
                </c:pt>
                <c:pt idx="446">
                  <c:v>7.44341453593086E6</c:v>
                </c:pt>
                <c:pt idx="447">
                  <c:v>7.44979794520894E6</c:v>
                </c:pt>
                <c:pt idx="448">
                  <c:v>7.45624157532926E6</c:v>
                </c:pt>
                <c:pt idx="449">
                  <c:v>7.46306660411714E6</c:v>
                </c:pt>
                <c:pt idx="450">
                  <c:v>7.4712566386626E6</c:v>
                </c:pt>
                <c:pt idx="451">
                  <c:v>7.47808166745048E6</c:v>
                </c:pt>
                <c:pt idx="452">
                  <c:v>7.48490669623837E6</c:v>
                </c:pt>
                <c:pt idx="453">
                  <c:v>7.49213319730789E6</c:v>
                </c:pt>
                <c:pt idx="454">
                  <c:v>7.49935969837741E6</c:v>
                </c:pt>
                <c:pt idx="455">
                  <c:v>7.50738914401021E6</c:v>
                </c:pt>
                <c:pt idx="456">
                  <c:v>7.51549085465371E6</c:v>
                </c:pt>
                <c:pt idx="457">
                  <c:v>7.52280166490238E6</c:v>
                </c:pt>
                <c:pt idx="458">
                  <c:v>7.52914492695229E6</c:v>
                </c:pt>
                <c:pt idx="459">
                  <c:v>7.53576921959935E6</c:v>
                </c:pt>
                <c:pt idx="460">
                  <c:v>7.54275001963251E6</c:v>
                </c:pt>
                <c:pt idx="461">
                  <c:v>7.55003272682146E6</c:v>
                </c:pt>
                <c:pt idx="462">
                  <c:v>7.5565767250122E6</c:v>
                </c:pt>
                <c:pt idx="463">
                  <c:v>7.56340175380008E6</c:v>
                </c:pt>
                <c:pt idx="464">
                  <c:v>7.57007823784375E6</c:v>
                </c:pt>
                <c:pt idx="465">
                  <c:v>7.57690326663163E6</c:v>
                </c:pt>
                <c:pt idx="466">
                  <c:v>7.5825238785746E6</c:v>
                </c:pt>
                <c:pt idx="467">
                  <c:v>7.58673933753182E6</c:v>
                </c:pt>
                <c:pt idx="468">
                  <c:v>7.59105516455945E6</c:v>
                </c:pt>
                <c:pt idx="469">
                  <c:v>7.59543121242933E6</c:v>
                </c:pt>
                <c:pt idx="470">
                  <c:v>7.59983536335892E6</c:v>
                </c:pt>
                <c:pt idx="471">
                  <c:v>7.60425155845696E6</c:v>
                </c:pt>
                <c:pt idx="472">
                  <c:v>7.60875206273415E6</c:v>
                </c:pt>
                <c:pt idx="473">
                  <c:v>7.61328869951668E6</c:v>
                </c:pt>
                <c:pt idx="474">
                  <c:v>7.61810636689636E6</c:v>
                </c:pt>
                <c:pt idx="475">
                  <c:v>7.62300432873237E6</c:v>
                </c:pt>
                <c:pt idx="476">
                  <c:v>7.6281030267092E6</c:v>
                </c:pt>
                <c:pt idx="477">
                  <c:v>7.6332418719142E6</c:v>
                </c:pt>
                <c:pt idx="478">
                  <c:v>7.63850115880368E6</c:v>
                </c:pt>
                <c:pt idx="479">
                  <c:v>7.64392103460582E6</c:v>
                </c:pt>
                <c:pt idx="480">
                  <c:v>7.6494212048643E6</c:v>
                </c:pt>
                <c:pt idx="481">
                  <c:v>7.65496152235092E6</c:v>
                </c:pt>
                <c:pt idx="482">
                  <c:v>7.66058213429388E6</c:v>
                </c:pt>
                <c:pt idx="483">
                  <c:v>7.66628304069317E6</c:v>
                </c:pt>
                <c:pt idx="484">
                  <c:v>7.67230512491778E6</c:v>
                </c:pt>
                <c:pt idx="485">
                  <c:v>7.67832720914238E6</c:v>
                </c:pt>
                <c:pt idx="486">
                  <c:v>7.6844777644971E6</c:v>
                </c:pt>
                <c:pt idx="487">
                  <c:v>7.69066043763436E6</c:v>
                </c:pt>
                <c:pt idx="488">
                  <c:v>7.69668252185896E6</c:v>
                </c:pt>
                <c:pt idx="489">
                  <c:v>7.70230313380193E6</c:v>
                </c:pt>
                <c:pt idx="490">
                  <c:v>7.70827302662992E6</c:v>
                </c:pt>
                <c:pt idx="491">
                  <c:v>7.71396590358357E6</c:v>
                </c:pt>
                <c:pt idx="492">
                  <c:v>7.71926533770122E6</c:v>
                </c:pt>
                <c:pt idx="493">
                  <c:v>7.72488193492137E6</c:v>
                </c:pt>
                <c:pt idx="494">
                  <c:v>7.73030181072351E6</c:v>
                </c:pt>
                <c:pt idx="495">
                  <c:v>7.73552095038483E6</c:v>
                </c:pt>
                <c:pt idx="496">
                  <c:v>7.7405795011335E6</c:v>
                </c:pt>
                <c:pt idx="497">
                  <c:v>7.74563805188216E6</c:v>
                </c:pt>
                <c:pt idx="498">
                  <c:v>7.75045571926184E6</c:v>
                </c:pt>
                <c:pt idx="499">
                  <c:v>7.7551690038483E6</c:v>
                </c:pt>
                <c:pt idx="500">
                  <c:v>7.75978593508716E6</c:v>
                </c:pt>
                <c:pt idx="501">
                  <c:v>7.76547078259518E6</c:v>
                </c:pt>
                <c:pt idx="502">
                  <c:v>7.77093080562549E6</c:v>
                </c:pt>
                <c:pt idx="503">
                  <c:v>7.77574847300517E6</c:v>
                </c:pt>
                <c:pt idx="504">
                  <c:v>7.78071468512906E6</c:v>
                </c:pt>
                <c:pt idx="505">
                  <c:v>7.78493014408628E6</c:v>
                </c:pt>
                <c:pt idx="506">
                  <c:v>7.79100843443031E6</c:v>
                </c:pt>
                <c:pt idx="507">
                  <c:v>7.7952640406157E6</c:v>
                </c:pt>
                <c:pt idx="508">
                  <c:v>7.8001206508067E6</c:v>
                </c:pt>
                <c:pt idx="509">
                  <c:v>7.80489817095821E6</c:v>
                </c:pt>
                <c:pt idx="510">
                  <c:v>7.80979613279422E6</c:v>
                </c:pt>
                <c:pt idx="511">
                  <c:v>7.81541674473719E6</c:v>
                </c:pt>
                <c:pt idx="512">
                  <c:v>7.82103735668015E6</c:v>
                </c:pt>
                <c:pt idx="513">
                  <c:v>7.82646927665074E6</c:v>
                </c:pt>
                <c:pt idx="514">
                  <c:v>7.83186104939317E6</c:v>
                </c:pt>
                <c:pt idx="515">
                  <c:v>7.83724077796714E6</c:v>
                </c:pt>
                <c:pt idx="516">
                  <c:v>7.84262050654112E6</c:v>
                </c:pt>
                <c:pt idx="517">
                  <c:v>7.84678377410173E6</c:v>
                </c:pt>
                <c:pt idx="518">
                  <c:v>7.85106346862401E6</c:v>
                </c:pt>
                <c:pt idx="519">
                  <c:v>7.90682796854382E6</c:v>
                </c:pt>
                <c:pt idx="520">
                  <c:v>7.91790458879428E6</c:v>
                </c:pt>
                <c:pt idx="521">
                  <c:v>7.92232078389232E6</c:v>
                </c:pt>
                <c:pt idx="522">
                  <c:v>7.92673697899036E6</c:v>
                </c:pt>
                <c:pt idx="523">
                  <c:v>7.93234153204205E6</c:v>
                </c:pt>
                <c:pt idx="524">
                  <c:v>7.93715919942174E6</c:v>
                </c:pt>
                <c:pt idx="525">
                  <c:v>7.94132648170516E6</c:v>
                </c:pt>
                <c:pt idx="526">
                  <c:v>7.94718797701711E6</c:v>
                </c:pt>
                <c:pt idx="527">
                  <c:v>7.95200564439679E6</c:v>
                </c:pt>
                <c:pt idx="528">
                  <c:v>7.95738537297076E6</c:v>
                </c:pt>
                <c:pt idx="529">
                  <c:v>7.9616048466508E6</c:v>
                </c:pt>
                <c:pt idx="530">
                  <c:v>7.96582030560802E6</c:v>
                </c:pt>
                <c:pt idx="531">
                  <c:v>7.97003576456525E6</c:v>
                </c:pt>
                <c:pt idx="532">
                  <c:v>7.97926962704297E6</c:v>
                </c:pt>
                <c:pt idx="533">
                  <c:v>8.03908899700735E6</c:v>
                </c:pt>
                <c:pt idx="534">
                  <c:v>8.0431157639922E6</c:v>
                </c:pt>
                <c:pt idx="535">
                  <c:v>8.04722282543337E6</c:v>
                </c:pt>
                <c:pt idx="536">
                  <c:v>8.0525864951161E6</c:v>
                </c:pt>
                <c:pt idx="537">
                  <c:v>8.1136102819254E6</c:v>
                </c:pt>
                <c:pt idx="538">
                  <c:v>8.1818605698042E6</c:v>
                </c:pt>
                <c:pt idx="539">
                  <c:v>8.4470330118275E6</c:v>
                </c:pt>
                <c:pt idx="540">
                  <c:v>8.45110594812474E6</c:v>
                </c:pt>
                <c:pt idx="541">
                  <c:v>8.46515747798215E6</c:v>
                </c:pt>
                <c:pt idx="542">
                  <c:v>8.55026960168985E6</c:v>
                </c:pt>
                <c:pt idx="543">
                  <c:v>8.55437786754787E6</c:v>
                </c:pt>
                <c:pt idx="544">
                  <c:v>8.6547459379579E6</c:v>
                </c:pt>
                <c:pt idx="545">
                  <c:v>8.7636493090756E6</c:v>
                </c:pt>
                <c:pt idx="546">
                  <c:v>8.7682260930863E6</c:v>
                </c:pt>
                <c:pt idx="547">
                  <c:v>8.77456935513621E6</c:v>
                </c:pt>
                <c:pt idx="548">
                  <c:v>8.78163526729308E6</c:v>
                </c:pt>
                <c:pt idx="549">
                  <c:v>8.7937886362029E6</c:v>
                </c:pt>
                <c:pt idx="550">
                  <c:v>8.807814070362E6</c:v>
                </c:pt>
                <c:pt idx="551">
                  <c:v>8.8339097686686E6</c:v>
                </c:pt>
                <c:pt idx="552">
                  <c:v>8.83864312686913E6</c:v>
                </c:pt>
                <c:pt idx="553">
                  <c:v>8.84406300267127E6</c:v>
                </c:pt>
                <c:pt idx="554">
                  <c:v>8.880958305354E6</c:v>
                </c:pt>
                <c:pt idx="555">
                  <c:v>8.91709081070161E6</c:v>
                </c:pt>
                <c:pt idx="556">
                  <c:v>8.94539460655724E6</c:v>
                </c:pt>
              </c:numCache>
            </c:numRef>
          </c:xVal>
          <c:yVal>
            <c:numRef>
              <c:f>'dw-st'!$F$2:$F$558</c:f>
              <c:numCache>
                <c:formatCode>General</c:formatCode>
                <c:ptCount val="557"/>
                <c:pt idx="0">
                  <c:v>-114.37065081823</c:v>
                </c:pt>
                <c:pt idx="1">
                  <c:v>-113.939109037136</c:v>
                </c:pt>
                <c:pt idx="2">
                  <c:v>-111.244112936949</c:v>
                </c:pt>
                <c:pt idx="3">
                  <c:v>-110.518602445618</c:v>
                </c:pt>
                <c:pt idx="4">
                  <c:v>-110.351264585659</c:v>
                </c:pt>
                <c:pt idx="5">
                  <c:v>-110.300664067182</c:v>
                </c:pt>
                <c:pt idx="6">
                  <c:v>-110.131804908439</c:v>
                </c:pt>
                <c:pt idx="7">
                  <c:v>-109.583244293918</c:v>
                </c:pt>
                <c:pt idx="8">
                  <c:v>-109.380932529736</c:v>
                </c:pt>
                <c:pt idx="9">
                  <c:v>-109.065506274996</c:v>
                </c:pt>
                <c:pt idx="10">
                  <c:v>-109.042530134774</c:v>
                </c:pt>
                <c:pt idx="11">
                  <c:v>-108.927539109622</c:v>
                </c:pt>
                <c:pt idx="12">
                  <c:v>-108.908440496628</c:v>
                </c:pt>
                <c:pt idx="13">
                  <c:v>-108.527220066263</c:v>
                </c:pt>
                <c:pt idx="14">
                  <c:v>-107.861840752789</c:v>
                </c:pt>
                <c:pt idx="15">
                  <c:v>-107.861840752789</c:v>
                </c:pt>
                <c:pt idx="16">
                  <c:v>-107.861840752789</c:v>
                </c:pt>
                <c:pt idx="17">
                  <c:v>-107.55012198024</c:v>
                </c:pt>
                <c:pt idx="18">
                  <c:v>-107.375735903654</c:v>
                </c:pt>
                <c:pt idx="19">
                  <c:v>-107.055010152983</c:v>
                </c:pt>
                <c:pt idx="20">
                  <c:v>-106.901504799893</c:v>
                </c:pt>
                <c:pt idx="21">
                  <c:v>-106.648528880533</c:v>
                </c:pt>
                <c:pt idx="22">
                  <c:v>-106.639790605863</c:v>
                </c:pt>
                <c:pt idx="23">
                  <c:v>-106.415980632009</c:v>
                </c:pt>
                <c:pt idx="24">
                  <c:v>-106.385853314931</c:v>
                </c:pt>
                <c:pt idx="25">
                  <c:v>-105.938843646618</c:v>
                </c:pt>
                <c:pt idx="26">
                  <c:v>-105.880852133929</c:v>
                </c:pt>
                <c:pt idx="27">
                  <c:v>-105.451317169455</c:v>
                </c:pt>
                <c:pt idx="28">
                  <c:v>-105.352553099348</c:v>
                </c:pt>
                <c:pt idx="29">
                  <c:v>-105.285647881136</c:v>
                </c:pt>
                <c:pt idx="30">
                  <c:v>-104.716794123678</c:v>
                </c:pt>
                <c:pt idx="31">
                  <c:v>-104.716794123678</c:v>
                </c:pt>
                <c:pt idx="32">
                  <c:v>-104.266526133576</c:v>
                </c:pt>
                <c:pt idx="33">
                  <c:v>-104.266526133576</c:v>
                </c:pt>
                <c:pt idx="34">
                  <c:v>-104.263862759019</c:v>
                </c:pt>
                <c:pt idx="35">
                  <c:v>-104.06968698664</c:v>
                </c:pt>
                <c:pt idx="36">
                  <c:v>-104.046069878138</c:v>
                </c:pt>
                <c:pt idx="37">
                  <c:v>-103.86437332633</c:v>
                </c:pt>
                <c:pt idx="38">
                  <c:v>-103.371711289259</c:v>
                </c:pt>
                <c:pt idx="39">
                  <c:v>-103.341095751696</c:v>
                </c:pt>
                <c:pt idx="40">
                  <c:v>-103.158876555186</c:v>
                </c:pt>
                <c:pt idx="41">
                  <c:v>-103.158876555186</c:v>
                </c:pt>
                <c:pt idx="42">
                  <c:v>-102.844317607696</c:v>
                </c:pt>
                <c:pt idx="43">
                  <c:v>-102.068614797662</c:v>
                </c:pt>
                <c:pt idx="44">
                  <c:v>-101.919930897542</c:v>
                </c:pt>
                <c:pt idx="45">
                  <c:v>-101.904003993133</c:v>
                </c:pt>
                <c:pt idx="46">
                  <c:v>-101.76381546103</c:v>
                </c:pt>
                <c:pt idx="47">
                  <c:v>-101.371079390607</c:v>
                </c:pt>
                <c:pt idx="48">
                  <c:v>-101.113927651845</c:v>
                </c:pt>
                <c:pt idx="49">
                  <c:v>-101.067035593333</c:v>
                </c:pt>
                <c:pt idx="50">
                  <c:v>-100.987017336505</c:v>
                </c:pt>
                <c:pt idx="51">
                  <c:v>-100.55942316504</c:v>
                </c:pt>
                <c:pt idx="52">
                  <c:v>-100.523478406311</c:v>
                </c:pt>
                <c:pt idx="53">
                  <c:v>-100.1529362288</c:v>
                </c:pt>
                <c:pt idx="54">
                  <c:v>-99.5121592045451</c:v>
                </c:pt>
                <c:pt idx="55">
                  <c:v>-99.4472148574922</c:v>
                </c:pt>
                <c:pt idx="56">
                  <c:v>-99.0465429901997</c:v>
                </c:pt>
                <c:pt idx="57">
                  <c:v>-98.9875665629781</c:v>
                </c:pt>
                <c:pt idx="58">
                  <c:v>-98.9875665629781</c:v>
                </c:pt>
                <c:pt idx="59">
                  <c:v>-98.7414101712393</c:v>
                </c:pt>
                <c:pt idx="60">
                  <c:v>-98.44549510686898</c:v>
                </c:pt>
                <c:pt idx="61">
                  <c:v>-98.44549510686898</c:v>
                </c:pt>
                <c:pt idx="62">
                  <c:v>-98.4025231321874</c:v>
                </c:pt>
                <c:pt idx="63">
                  <c:v>-97.9866774622418</c:v>
                </c:pt>
                <c:pt idx="64">
                  <c:v>-97.9211102349748</c:v>
                </c:pt>
                <c:pt idx="65">
                  <c:v>-97.84205229849876</c:v>
                </c:pt>
                <c:pt idx="66">
                  <c:v>-96.82827488488105</c:v>
                </c:pt>
                <c:pt idx="67">
                  <c:v>-96.19514934267106</c:v>
                </c:pt>
                <c:pt idx="68">
                  <c:v>-95.8559536097327</c:v>
                </c:pt>
                <c:pt idx="69">
                  <c:v>-95.8062550341976</c:v>
                </c:pt>
                <c:pt idx="70">
                  <c:v>-95.4196368456368</c:v>
                </c:pt>
                <c:pt idx="71">
                  <c:v>-95.2211909920702</c:v>
                </c:pt>
                <c:pt idx="72">
                  <c:v>-95.2211909920702</c:v>
                </c:pt>
                <c:pt idx="73">
                  <c:v>-94.75104534270351</c:v>
                </c:pt>
                <c:pt idx="74">
                  <c:v>-94.23624880575176</c:v>
                </c:pt>
                <c:pt idx="75">
                  <c:v>-94.09679138260164</c:v>
                </c:pt>
                <c:pt idx="76">
                  <c:v>-94.0465819903121</c:v>
                </c:pt>
                <c:pt idx="77">
                  <c:v>-93.4809950609697</c:v>
                </c:pt>
                <c:pt idx="78">
                  <c:v>-93.15899981990994</c:v>
                </c:pt>
                <c:pt idx="79">
                  <c:v>-93.000594015286</c:v>
                </c:pt>
                <c:pt idx="80">
                  <c:v>-92.9653999603471</c:v>
                </c:pt>
                <c:pt idx="81">
                  <c:v>-92.86207905263613</c:v>
                </c:pt>
                <c:pt idx="82">
                  <c:v>-91.7535630447033</c:v>
                </c:pt>
                <c:pt idx="83">
                  <c:v>-90.8841636086247</c:v>
                </c:pt>
                <c:pt idx="84">
                  <c:v>-90.4562996677491</c:v>
                </c:pt>
                <c:pt idx="85">
                  <c:v>-89.3410632523139</c:v>
                </c:pt>
                <c:pt idx="86">
                  <c:v>-88.68313186962413</c:v>
                </c:pt>
                <c:pt idx="87">
                  <c:v>-88.47270889080735</c:v>
                </c:pt>
                <c:pt idx="88">
                  <c:v>-88.3508945811758</c:v>
                </c:pt>
                <c:pt idx="89">
                  <c:v>-88.2975744966778</c:v>
                </c:pt>
                <c:pt idx="90">
                  <c:v>-88.22552417178956</c:v>
                </c:pt>
                <c:pt idx="91">
                  <c:v>-87.69621581445718</c:v>
                </c:pt>
                <c:pt idx="92">
                  <c:v>-87.13388891675801</c:v>
                </c:pt>
                <c:pt idx="93">
                  <c:v>-87.08949434056908</c:v>
                </c:pt>
                <c:pt idx="94">
                  <c:v>-86.86059645612416</c:v>
                </c:pt>
                <c:pt idx="95">
                  <c:v>-86.7131051950865</c:v>
                </c:pt>
                <c:pt idx="96">
                  <c:v>-86.53543514124388</c:v>
                </c:pt>
                <c:pt idx="97">
                  <c:v>-86.52523986665584</c:v>
                </c:pt>
                <c:pt idx="98">
                  <c:v>-86.4646368431068</c:v>
                </c:pt>
                <c:pt idx="99">
                  <c:v>-86.2253536691012</c:v>
                </c:pt>
                <c:pt idx="100">
                  <c:v>-84.67267133933593</c:v>
                </c:pt>
                <c:pt idx="101">
                  <c:v>-84.4225506252244</c:v>
                </c:pt>
                <c:pt idx="102">
                  <c:v>-83.0989104414453</c:v>
                </c:pt>
                <c:pt idx="103">
                  <c:v>-80.3900006641244</c:v>
                </c:pt>
                <c:pt idx="104">
                  <c:v>-79.4511612870612</c:v>
                </c:pt>
                <c:pt idx="105">
                  <c:v>-78.77143072102588</c:v>
                </c:pt>
                <c:pt idx="106">
                  <c:v>-77.46557615747614</c:v>
                </c:pt>
                <c:pt idx="107">
                  <c:v>-76.3212622563115</c:v>
                </c:pt>
                <c:pt idx="108">
                  <c:v>-76.2570970929409</c:v>
                </c:pt>
                <c:pt idx="109">
                  <c:v>-75.8466600515401</c:v>
                </c:pt>
                <c:pt idx="110">
                  <c:v>-75.61828863003061</c:v>
                </c:pt>
                <c:pt idx="111">
                  <c:v>-75.53683644283268</c:v>
                </c:pt>
                <c:pt idx="112">
                  <c:v>-74.3845779481553</c:v>
                </c:pt>
                <c:pt idx="113">
                  <c:v>-73.9553044713346</c:v>
                </c:pt>
                <c:pt idx="114">
                  <c:v>-73.62700173412546</c:v>
                </c:pt>
                <c:pt idx="115">
                  <c:v>-73.13851572263501</c:v>
                </c:pt>
                <c:pt idx="116">
                  <c:v>-73.03307755041163</c:v>
                </c:pt>
                <c:pt idx="117">
                  <c:v>-72.3468859383379</c:v>
                </c:pt>
                <c:pt idx="118">
                  <c:v>-72.13885997469494</c:v>
                </c:pt>
                <c:pt idx="119">
                  <c:v>-72.12907744499708</c:v>
                </c:pt>
                <c:pt idx="120">
                  <c:v>-72.0489233695754</c:v>
                </c:pt>
                <c:pt idx="121">
                  <c:v>-71.2791989851092</c:v>
                </c:pt>
                <c:pt idx="122">
                  <c:v>-71.24547602669516</c:v>
                </c:pt>
                <c:pt idx="123">
                  <c:v>-70.7675941514304</c:v>
                </c:pt>
                <c:pt idx="124">
                  <c:v>-70.71469209862498</c:v>
                </c:pt>
                <c:pt idx="125">
                  <c:v>-70.11472259359493</c:v>
                </c:pt>
                <c:pt idx="126">
                  <c:v>-69.16407848163668</c:v>
                </c:pt>
                <c:pt idx="127">
                  <c:v>-68.4365904701716</c:v>
                </c:pt>
                <c:pt idx="128">
                  <c:v>-68.253138879037</c:v>
                </c:pt>
                <c:pt idx="129">
                  <c:v>-67.8655679069164</c:v>
                </c:pt>
                <c:pt idx="130">
                  <c:v>-67.7847697139774</c:v>
                </c:pt>
                <c:pt idx="131">
                  <c:v>-67.7092074716685</c:v>
                </c:pt>
                <c:pt idx="132">
                  <c:v>-66.2044006703781</c:v>
                </c:pt>
                <c:pt idx="133">
                  <c:v>-66.16949434056906</c:v>
                </c:pt>
                <c:pt idx="134">
                  <c:v>-65.62963610508923</c:v>
                </c:pt>
                <c:pt idx="135">
                  <c:v>-65.32268789629421</c:v>
                </c:pt>
                <c:pt idx="136">
                  <c:v>-65.17724361706948</c:v>
                </c:pt>
                <c:pt idx="137">
                  <c:v>-64.7806978931275</c:v>
                </c:pt>
                <c:pt idx="138">
                  <c:v>-64.65149266656536</c:v>
                </c:pt>
                <c:pt idx="139">
                  <c:v>-64.118726404326</c:v>
                </c:pt>
                <c:pt idx="140">
                  <c:v>-62.5173991864841</c:v>
                </c:pt>
                <c:pt idx="141">
                  <c:v>-61.2815337366783</c:v>
                </c:pt>
                <c:pt idx="142">
                  <c:v>-60.1772394065457</c:v>
                </c:pt>
                <c:pt idx="143">
                  <c:v>-60.0801823837573</c:v>
                </c:pt>
                <c:pt idx="144">
                  <c:v>-60.0436272458583</c:v>
                </c:pt>
                <c:pt idx="145">
                  <c:v>-59.9755379266731</c:v>
                </c:pt>
                <c:pt idx="146">
                  <c:v>-59.45547435011319</c:v>
                </c:pt>
                <c:pt idx="147">
                  <c:v>-59.2681324032023</c:v>
                </c:pt>
                <c:pt idx="148">
                  <c:v>-59.2667531026092</c:v>
                </c:pt>
                <c:pt idx="149">
                  <c:v>-58.9710057964113</c:v>
                </c:pt>
                <c:pt idx="150">
                  <c:v>-58.7708280627763</c:v>
                </c:pt>
                <c:pt idx="151">
                  <c:v>-58.5590408871378</c:v>
                </c:pt>
                <c:pt idx="152">
                  <c:v>-58.5365320687578</c:v>
                </c:pt>
                <c:pt idx="153">
                  <c:v>-58.2965001702496</c:v>
                </c:pt>
                <c:pt idx="154">
                  <c:v>-58.05731656623317</c:v>
                </c:pt>
                <c:pt idx="155">
                  <c:v>-58.0279461980577</c:v>
                </c:pt>
                <c:pt idx="156">
                  <c:v>-56.7953023989532</c:v>
                </c:pt>
                <c:pt idx="157">
                  <c:v>-56.45972996119857</c:v>
                </c:pt>
                <c:pt idx="158">
                  <c:v>-56.3923629700498</c:v>
                </c:pt>
                <c:pt idx="159">
                  <c:v>-56.2221316990858</c:v>
                </c:pt>
                <c:pt idx="160">
                  <c:v>-55.2362251596307</c:v>
                </c:pt>
                <c:pt idx="161">
                  <c:v>-54.88180506574804</c:v>
                </c:pt>
                <c:pt idx="162">
                  <c:v>-53.9101966526592</c:v>
                </c:pt>
                <c:pt idx="163">
                  <c:v>-53.50182345140354</c:v>
                </c:pt>
                <c:pt idx="164">
                  <c:v>-52.39123118739089</c:v>
                </c:pt>
                <c:pt idx="165">
                  <c:v>-51.48806609711837</c:v>
                </c:pt>
                <c:pt idx="166">
                  <c:v>-51.2326018424451</c:v>
                </c:pt>
                <c:pt idx="167">
                  <c:v>-51.2326018424451</c:v>
                </c:pt>
                <c:pt idx="168">
                  <c:v>-51.22426767121314</c:v>
                </c:pt>
                <c:pt idx="169">
                  <c:v>-50.9788653126309</c:v>
                </c:pt>
                <c:pt idx="170">
                  <c:v>-50.9323851980141</c:v>
                </c:pt>
                <c:pt idx="171">
                  <c:v>-50.8962086343382</c:v>
                </c:pt>
                <c:pt idx="172">
                  <c:v>-50.38542716004927</c:v>
                </c:pt>
                <c:pt idx="173">
                  <c:v>-50.3655248437537</c:v>
                </c:pt>
                <c:pt idx="174">
                  <c:v>-50.3655248437537</c:v>
                </c:pt>
                <c:pt idx="175">
                  <c:v>-50.2895224971587</c:v>
                </c:pt>
                <c:pt idx="176">
                  <c:v>-50.2747850191297</c:v>
                </c:pt>
                <c:pt idx="177">
                  <c:v>-50.25735555356719</c:v>
                </c:pt>
                <c:pt idx="178">
                  <c:v>-50.08380011173317</c:v>
                </c:pt>
                <c:pt idx="179">
                  <c:v>-49.92497930526</c:v>
                </c:pt>
                <c:pt idx="180">
                  <c:v>-49.8858562313232</c:v>
                </c:pt>
                <c:pt idx="181">
                  <c:v>-49.8858562313232</c:v>
                </c:pt>
                <c:pt idx="182">
                  <c:v>-49.77763219065</c:v>
                </c:pt>
                <c:pt idx="183">
                  <c:v>-49.603612898641</c:v>
                </c:pt>
                <c:pt idx="184">
                  <c:v>-49.54834541669749</c:v>
                </c:pt>
                <c:pt idx="185">
                  <c:v>-49.48481127744446</c:v>
                </c:pt>
                <c:pt idx="186">
                  <c:v>-49.4323060493796</c:v>
                </c:pt>
                <c:pt idx="187">
                  <c:v>-49.1838303491718</c:v>
                </c:pt>
                <c:pt idx="188">
                  <c:v>-49.1823348357097</c:v>
                </c:pt>
                <c:pt idx="189">
                  <c:v>-49.0996201635352</c:v>
                </c:pt>
                <c:pt idx="190">
                  <c:v>-48.95183379994927</c:v>
                </c:pt>
                <c:pt idx="191">
                  <c:v>-48.95183379994927</c:v>
                </c:pt>
                <c:pt idx="192">
                  <c:v>-48.9427821128813</c:v>
                </c:pt>
                <c:pt idx="193">
                  <c:v>-48.9367322243402</c:v>
                </c:pt>
                <c:pt idx="194">
                  <c:v>-48.6224321363789</c:v>
                </c:pt>
                <c:pt idx="195">
                  <c:v>-48.6073629841155</c:v>
                </c:pt>
                <c:pt idx="196">
                  <c:v>-48.5113525006696</c:v>
                </c:pt>
                <c:pt idx="197">
                  <c:v>-48.4883822930982</c:v>
                </c:pt>
                <c:pt idx="198">
                  <c:v>-48.47582761243227</c:v>
                </c:pt>
                <c:pt idx="199">
                  <c:v>-48.4652527115647</c:v>
                </c:pt>
                <c:pt idx="200">
                  <c:v>-48.43361750219439</c:v>
                </c:pt>
                <c:pt idx="201">
                  <c:v>-48.4254059465152</c:v>
                </c:pt>
                <c:pt idx="202">
                  <c:v>-48.4150753874937</c:v>
                </c:pt>
                <c:pt idx="203">
                  <c:v>-48.2994309092563</c:v>
                </c:pt>
                <c:pt idx="204">
                  <c:v>-48.2882758766399</c:v>
                </c:pt>
                <c:pt idx="205">
                  <c:v>-48.2716329339969</c:v>
                </c:pt>
                <c:pt idx="206">
                  <c:v>-48.2493876460824</c:v>
                </c:pt>
                <c:pt idx="207">
                  <c:v>-48.2235889201573</c:v>
                </c:pt>
                <c:pt idx="208">
                  <c:v>-48.2189748869128</c:v>
                </c:pt>
                <c:pt idx="209">
                  <c:v>-48.1844318961459</c:v>
                </c:pt>
                <c:pt idx="210">
                  <c:v>-48.17177398349349</c:v>
                </c:pt>
                <c:pt idx="211">
                  <c:v>-48.16720784591359</c:v>
                </c:pt>
                <c:pt idx="212">
                  <c:v>-48.1507757329696</c:v>
                </c:pt>
                <c:pt idx="213">
                  <c:v>-48.10306278029699</c:v>
                </c:pt>
                <c:pt idx="214">
                  <c:v>-48.0976703850022</c:v>
                </c:pt>
                <c:pt idx="215">
                  <c:v>-48.0044540225887</c:v>
                </c:pt>
                <c:pt idx="216">
                  <c:v>-47.93798402702559</c:v>
                </c:pt>
                <c:pt idx="217">
                  <c:v>-47.8668956319794</c:v>
                </c:pt>
                <c:pt idx="218">
                  <c:v>-47.8499967485326</c:v>
                </c:pt>
                <c:pt idx="219">
                  <c:v>-47.8378526344305</c:v>
                </c:pt>
                <c:pt idx="220">
                  <c:v>-47.6198981014312</c:v>
                </c:pt>
                <c:pt idx="221">
                  <c:v>-47.59427394526219</c:v>
                </c:pt>
                <c:pt idx="222">
                  <c:v>-47.5721197252155</c:v>
                </c:pt>
                <c:pt idx="223">
                  <c:v>-47.539106765472</c:v>
                </c:pt>
                <c:pt idx="224">
                  <c:v>-47.35206478222057</c:v>
                </c:pt>
                <c:pt idx="225">
                  <c:v>-47.30462358199956</c:v>
                </c:pt>
                <c:pt idx="226">
                  <c:v>-47.06770166354827</c:v>
                </c:pt>
                <c:pt idx="227">
                  <c:v>-46.9379115145137</c:v>
                </c:pt>
                <c:pt idx="228">
                  <c:v>-46.8863122492056</c:v>
                </c:pt>
                <c:pt idx="229">
                  <c:v>-46.6467514291832</c:v>
                </c:pt>
                <c:pt idx="230">
                  <c:v>-46.53294048963809</c:v>
                </c:pt>
                <c:pt idx="231">
                  <c:v>-46.3883224840947</c:v>
                </c:pt>
                <c:pt idx="232">
                  <c:v>-46.3679652401102</c:v>
                </c:pt>
                <c:pt idx="233">
                  <c:v>-46.1530048719709</c:v>
                </c:pt>
                <c:pt idx="234">
                  <c:v>-46.1003217148493</c:v>
                </c:pt>
                <c:pt idx="235">
                  <c:v>-46.0939468604067</c:v>
                </c:pt>
                <c:pt idx="236">
                  <c:v>-45.9664469439224</c:v>
                </c:pt>
                <c:pt idx="237">
                  <c:v>-45.9550171257947</c:v>
                </c:pt>
                <c:pt idx="238">
                  <c:v>-45.84289717974814</c:v>
                </c:pt>
                <c:pt idx="239">
                  <c:v>-45.83776910451049</c:v>
                </c:pt>
                <c:pt idx="240">
                  <c:v>-45.6255044770412</c:v>
                </c:pt>
                <c:pt idx="241">
                  <c:v>-45.2217164594619</c:v>
                </c:pt>
                <c:pt idx="242">
                  <c:v>-45.1353779733906</c:v>
                </c:pt>
                <c:pt idx="243">
                  <c:v>-45.1249168182571</c:v>
                </c:pt>
                <c:pt idx="244">
                  <c:v>-45.08945773383029</c:v>
                </c:pt>
                <c:pt idx="245">
                  <c:v>-45.00067400021817</c:v>
                </c:pt>
                <c:pt idx="246">
                  <c:v>-45.00067400021817</c:v>
                </c:pt>
                <c:pt idx="247">
                  <c:v>-44.7162060944182</c:v>
                </c:pt>
                <c:pt idx="248">
                  <c:v>-44.4943797284669</c:v>
                </c:pt>
                <c:pt idx="249">
                  <c:v>-44.4793397276835</c:v>
                </c:pt>
                <c:pt idx="250">
                  <c:v>-44.4740739318214</c:v>
                </c:pt>
                <c:pt idx="251">
                  <c:v>-44.37014721701199</c:v>
                </c:pt>
                <c:pt idx="252">
                  <c:v>-44.0799851531081</c:v>
                </c:pt>
                <c:pt idx="253">
                  <c:v>-44.0682539159898</c:v>
                </c:pt>
                <c:pt idx="254">
                  <c:v>-44.0459738618947</c:v>
                </c:pt>
                <c:pt idx="255">
                  <c:v>-44.0230656882767</c:v>
                </c:pt>
                <c:pt idx="256">
                  <c:v>-43.75204441474447</c:v>
                </c:pt>
                <c:pt idx="257">
                  <c:v>-43.743653882117</c:v>
                </c:pt>
                <c:pt idx="258">
                  <c:v>-43.68491648936627</c:v>
                </c:pt>
                <c:pt idx="259">
                  <c:v>-43.60128656567087</c:v>
                </c:pt>
                <c:pt idx="260">
                  <c:v>-43.53679375139247</c:v>
                </c:pt>
                <c:pt idx="261">
                  <c:v>-43.31973465952247</c:v>
                </c:pt>
                <c:pt idx="262">
                  <c:v>-42.85726599524214</c:v>
                </c:pt>
                <c:pt idx="263">
                  <c:v>-42.7211892139515</c:v>
                </c:pt>
                <c:pt idx="264">
                  <c:v>-41.7425729666171</c:v>
                </c:pt>
                <c:pt idx="265">
                  <c:v>-41.65110981919359</c:v>
                </c:pt>
                <c:pt idx="266">
                  <c:v>-41.628497525953</c:v>
                </c:pt>
                <c:pt idx="267">
                  <c:v>-41.4302581890803</c:v>
                </c:pt>
                <c:pt idx="268">
                  <c:v>-41.409552062528</c:v>
                </c:pt>
                <c:pt idx="269">
                  <c:v>-41.2608892221942</c:v>
                </c:pt>
                <c:pt idx="270">
                  <c:v>-41.1836068624919</c:v>
                </c:pt>
                <c:pt idx="271">
                  <c:v>-41.13142512128757</c:v>
                </c:pt>
                <c:pt idx="272">
                  <c:v>-40.9786727882186</c:v>
                </c:pt>
                <c:pt idx="273">
                  <c:v>-40.9585142505763</c:v>
                </c:pt>
                <c:pt idx="274">
                  <c:v>-40.796807335024</c:v>
                </c:pt>
                <c:pt idx="275">
                  <c:v>-39.99694480586209</c:v>
                </c:pt>
                <c:pt idx="276">
                  <c:v>-39.9725922824121</c:v>
                </c:pt>
                <c:pt idx="277">
                  <c:v>-39.8850243915007</c:v>
                </c:pt>
                <c:pt idx="278">
                  <c:v>-39.84079150025317</c:v>
                </c:pt>
                <c:pt idx="279">
                  <c:v>-39.610651070431</c:v>
                </c:pt>
                <c:pt idx="280">
                  <c:v>-39.5309427030195</c:v>
                </c:pt>
                <c:pt idx="281">
                  <c:v>-39.48479759938734</c:v>
                </c:pt>
                <c:pt idx="282">
                  <c:v>-39.4417537368711</c:v>
                </c:pt>
                <c:pt idx="283">
                  <c:v>-39.3308213406716</c:v>
                </c:pt>
                <c:pt idx="284">
                  <c:v>-39.01364916816047</c:v>
                </c:pt>
                <c:pt idx="285">
                  <c:v>-38.9657605179546</c:v>
                </c:pt>
                <c:pt idx="286">
                  <c:v>-38.7423427297076</c:v>
                </c:pt>
                <c:pt idx="287">
                  <c:v>-38.6387761637769</c:v>
                </c:pt>
                <c:pt idx="288">
                  <c:v>-38.17918841328029</c:v>
                </c:pt>
                <c:pt idx="289">
                  <c:v>-37.98090509579779</c:v>
                </c:pt>
                <c:pt idx="290">
                  <c:v>-37.6839964200893</c:v>
                </c:pt>
                <c:pt idx="291">
                  <c:v>-37.38752764354117</c:v>
                </c:pt>
                <c:pt idx="292">
                  <c:v>-37.0003912364147</c:v>
                </c:pt>
                <c:pt idx="293">
                  <c:v>-36.7788622582399</c:v>
                </c:pt>
                <c:pt idx="294">
                  <c:v>-36.6750153775333</c:v>
                </c:pt>
                <c:pt idx="295">
                  <c:v>-36.6339273888728</c:v>
                </c:pt>
                <c:pt idx="296">
                  <c:v>-36.60986141767157</c:v>
                </c:pt>
                <c:pt idx="297">
                  <c:v>-36.5825137341253</c:v>
                </c:pt>
                <c:pt idx="298">
                  <c:v>-36.5725773970021</c:v>
                </c:pt>
                <c:pt idx="299">
                  <c:v>-36.48826964901707</c:v>
                </c:pt>
                <c:pt idx="300">
                  <c:v>-36.44927249538707</c:v>
                </c:pt>
                <c:pt idx="301">
                  <c:v>-35.81859547525627</c:v>
                </c:pt>
                <c:pt idx="302">
                  <c:v>-35.78498711916367</c:v>
                </c:pt>
                <c:pt idx="303">
                  <c:v>-35.5378176157197</c:v>
                </c:pt>
                <c:pt idx="304">
                  <c:v>-35.24304485438059</c:v>
                </c:pt>
                <c:pt idx="305">
                  <c:v>-35.1343571356285</c:v>
                </c:pt>
                <c:pt idx="306">
                  <c:v>-35.0377789940765</c:v>
                </c:pt>
                <c:pt idx="307">
                  <c:v>-34.8980575304498</c:v>
                </c:pt>
                <c:pt idx="308">
                  <c:v>-34.7323641253598</c:v>
                </c:pt>
                <c:pt idx="309">
                  <c:v>-34.54056311461949</c:v>
                </c:pt>
                <c:pt idx="310">
                  <c:v>-34.51874642481729</c:v>
                </c:pt>
                <c:pt idx="311">
                  <c:v>-34.4640199172557</c:v>
                </c:pt>
                <c:pt idx="312">
                  <c:v>-34.2178781268459</c:v>
                </c:pt>
                <c:pt idx="313">
                  <c:v>-34.1334231908821</c:v>
                </c:pt>
                <c:pt idx="314">
                  <c:v>-33.95667170820207</c:v>
                </c:pt>
                <c:pt idx="315">
                  <c:v>-33.9398016408256</c:v>
                </c:pt>
                <c:pt idx="316">
                  <c:v>-33.7494479551593</c:v>
                </c:pt>
                <c:pt idx="317">
                  <c:v>-33.1443735199331</c:v>
                </c:pt>
                <c:pt idx="318">
                  <c:v>-33.0160736115412</c:v>
                </c:pt>
                <c:pt idx="319">
                  <c:v>-32.89726607141927</c:v>
                </c:pt>
                <c:pt idx="320">
                  <c:v>-32.7463020734273</c:v>
                </c:pt>
                <c:pt idx="321">
                  <c:v>-32.41754369720507</c:v>
                </c:pt>
                <c:pt idx="322">
                  <c:v>-32.18400868833739</c:v>
                </c:pt>
                <c:pt idx="323">
                  <c:v>-31.6815119283185</c:v>
                </c:pt>
                <c:pt idx="324">
                  <c:v>-31.6586680535793</c:v>
                </c:pt>
                <c:pt idx="325">
                  <c:v>-31.5085597073912</c:v>
                </c:pt>
                <c:pt idx="326">
                  <c:v>-30.8519766485716</c:v>
                </c:pt>
                <c:pt idx="327">
                  <c:v>-30.6001682218204</c:v>
                </c:pt>
                <c:pt idx="328">
                  <c:v>-30.5439946316368</c:v>
                </c:pt>
                <c:pt idx="329">
                  <c:v>-30.38843507397478</c:v>
                </c:pt>
                <c:pt idx="330">
                  <c:v>-30.3248389674528</c:v>
                </c:pt>
                <c:pt idx="331">
                  <c:v>-29.8265177047361</c:v>
                </c:pt>
                <c:pt idx="332">
                  <c:v>-29.3040569136569</c:v>
                </c:pt>
                <c:pt idx="333">
                  <c:v>-29.090921115421</c:v>
                </c:pt>
                <c:pt idx="334">
                  <c:v>-28.8057463098882</c:v>
                </c:pt>
                <c:pt idx="335">
                  <c:v>-28.800672551631</c:v>
                </c:pt>
                <c:pt idx="336">
                  <c:v>-28.59863323506157</c:v>
                </c:pt>
                <c:pt idx="337">
                  <c:v>-28.05814490237378</c:v>
                </c:pt>
                <c:pt idx="338">
                  <c:v>-26.8991984825947</c:v>
                </c:pt>
                <c:pt idx="339">
                  <c:v>-25.34730230273098</c:v>
                </c:pt>
                <c:pt idx="340">
                  <c:v>-25.2902291138914</c:v>
                </c:pt>
                <c:pt idx="341">
                  <c:v>-25.2615858023051</c:v>
                </c:pt>
                <c:pt idx="342">
                  <c:v>-25.2125911534242</c:v>
                </c:pt>
                <c:pt idx="343">
                  <c:v>-25.1911710194919</c:v>
                </c:pt>
                <c:pt idx="344">
                  <c:v>-25.1698593278378</c:v>
                </c:pt>
                <c:pt idx="345">
                  <c:v>-25.1549262981039</c:v>
                </c:pt>
                <c:pt idx="346">
                  <c:v>-25.1291282439301</c:v>
                </c:pt>
                <c:pt idx="347">
                  <c:v>-25.1069636340505</c:v>
                </c:pt>
                <c:pt idx="348">
                  <c:v>-25.0636548561489</c:v>
                </c:pt>
                <c:pt idx="349">
                  <c:v>-25.0432407233671</c:v>
                </c:pt>
                <c:pt idx="350">
                  <c:v>-25.02963437778978</c:v>
                </c:pt>
                <c:pt idx="351">
                  <c:v>-25.02963437778978</c:v>
                </c:pt>
                <c:pt idx="352">
                  <c:v>-25.0089233721083</c:v>
                </c:pt>
                <c:pt idx="353">
                  <c:v>-25.0003944853751</c:v>
                </c:pt>
                <c:pt idx="354">
                  <c:v>-24.9773629105528</c:v>
                </c:pt>
                <c:pt idx="355">
                  <c:v>-24.9642807416763</c:v>
                </c:pt>
                <c:pt idx="356">
                  <c:v>-24.93882544782</c:v>
                </c:pt>
                <c:pt idx="357">
                  <c:v>-24.8961439893294</c:v>
                </c:pt>
                <c:pt idx="358">
                  <c:v>-24.7988643767558</c:v>
                </c:pt>
                <c:pt idx="359">
                  <c:v>-24.7890581241514</c:v>
                </c:pt>
                <c:pt idx="360">
                  <c:v>-24.7574046860867</c:v>
                </c:pt>
                <c:pt idx="361">
                  <c:v>-24.7388937728197</c:v>
                </c:pt>
                <c:pt idx="362">
                  <c:v>-24.6779590421841</c:v>
                </c:pt>
                <c:pt idx="363">
                  <c:v>-24.6565486062524</c:v>
                </c:pt>
                <c:pt idx="364">
                  <c:v>-24.6369633916524</c:v>
                </c:pt>
                <c:pt idx="365">
                  <c:v>-24.5982156379483</c:v>
                </c:pt>
                <c:pt idx="366">
                  <c:v>-24.5751372897184</c:v>
                </c:pt>
                <c:pt idx="367">
                  <c:v>-24.5223176650565</c:v>
                </c:pt>
                <c:pt idx="368">
                  <c:v>-24.5010776193227</c:v>
                </c:pt>
                <c:pt idx="369">
                  <c:v>-24.48468917220988</c:v>
                </c:pt>
                <c:pt idx="370">
                  <c:v>-24.4744093513581</c:v>
                </c:pt>
                <c:pt idx="371">
                  <c:v>-24.4722654326356</c:v>
                </c:pt>
                <c:pt idx="372">
                  <c:v>-24.4658611089897</c:v>
                </c:pt>
                <c:pt idx="373">
                  <c:v>-24.38579643072448</c:v>
                </c:pt>
                <c:pt idx="374">
                  <c:v>-24.384410707304</c:v>
                </c:pt>
                <c:pt idx="375">
                  <c:v>-24.3466110385568</c:v>
                </c:pt>
                <c:pt idx="376">
                  <c:v>-24.3404507650167</c:v>
                </c:pt>
                <c:pt idx="377">
                  <c:v>-24.3383777385044</c:v>
                </c:pt>
                <c:pt idx="378">
                  <c:v>-24.2780350001834</c:v>
                </c:pt>
                <c:pt idx="379">
                  <c:v>-24.2759520924784</c:v>
                </c:pt>
                <c:pt idx="380">
                  <c:v>-24.2587633546089</c:v>
                </c:pt>
                <c:pt idx="381">
                  <c:v>-24.2460281538451</c:v>
                </c:pt>
                <c:pt idx="382">
                  <c:v>-24.2409646319812</c:v>
                </c:pt>
                <c:pt idx="383">
                  <c:v>-24.20527965092117</c:v>
                </c:pt>
                <c:pt idx="384">
                  <c:v>-24.1946626137702</c:v>
                </c:pt>
                <c:pt idx="385">
                  <c:v>-24.1926690978405</c:v>
                </c:pt>
                <c:pt idx="386">
                  <c:v>-24.1776646853697</c:v>
                </c:pt>
                <c:pt idx="387">
                  <c:v>-24.152654069111</c:v>
                </c:pt>
                <c:pt idx="388">
                  <c:v>-24.1035677058043</c:v>
                </c:pt>
                <c:pt idx="389">
                  <c:v>-24.0932168438498</c:v>
                </c:pt>
                <c:pt idx="390">
                  <c:v>-24.0892451790604</c:v>
                </c:pt>
                <c:pt idx="391">
                  <c:v>-24.0444233610459</c:v>
                </c:pt>
                <c:pt idx="392">
                  <c:v>-24.0107503024536</c:v>
                </c:pt>
                <c:pt idx="393">
                  <c:v>-23.9995177260919</c:v>
                </c:pt>
                <c:pt idx="394">
                  <c:v>-23.979536152456</c:v>
                </c:pt>
                <c:pt idx="395">
                  <c:v>-23.96250720876717</c:v>
                </c:pt>
                <c:pt idx="396">
                  <c:v>-23.95754245507328</c:v>
                </c:pt>
                <c:pt idx="397">
                  <c:v>-23.94342366664118</c:v>
                </c:pt>
                <c:pt idx="398">
                  <c:v>-23.89821683693258</c:v>
                </c:pt>
                <c:pt idx="399">
                  <c:v>-23.84568050353597</c:v>
                </c:pt>
                <c:pt idx="400">
                  <c:v>-23.8427705850179</c:v>
                </c:pt>
                <c:pt idx="401">
                  <c:v>-23.8392538633797</c:v>
                </c:pt>
                <c:pt idx="402">
                  <c:v>-23.8230435869962</c:v>
                </c:pt>
                <c:pt idx="403">
                  <c:v>-23.8206509599163</c:v>
                </c:pt>
                <c:pt idx="404">
                  <c:v>-23.8044155880465</c:v>
                </c:pt>
                <c:pt idx="405">
                  <c:v>-23.8000189841145</c:v>
                </c:pt>
                <c:pt idx="406">
                  <c:v>-23.7571909921888</c:v>
                </c:pt>
                <c:pt idx="407">
                  <c:v>-23.7570470226664</c:v>
                </c:pt>
                <c:pt idx="408">
                  <c:v>-23.7509010464628</c:v>
                </c:pt>
                <c:pt idx="409">
                  <c:v>-23.7243536534721</c:v>
                </c:pt>
                <c:pt idx="410">
                  <c:v>-23.700511905433</c:v>
                </c:pt>
                <c:pt idx="411">
                  <c:v>-23.69724803196328</c:v>
                </c:pt>
                <c:pt idx="412">
                  <c:v>-23.6849767386947</c:v>
                </c:pt>
                <c:pt idx="413">
                  <c:v>-23.6722893858461</c:v>
                </c:pt>
                <c:pt idx="414">
                  <c:v>-23.6708068939787</c:v>
                </c:pt>
                <c:pt idx="415">
                  <c:v>-23.6562972928095</c:v>
                </c:pt>
                <c:pt idx="416">
                  <c:v>-23.5885819909394</c:v>
                </c:pt>
                <c:pt idx="417">
                  <c:v>-23.5801688460636</c:v>
                </c:pt>
                <c:pt idx="418">
                  <c:v>-23.5619347474786</c:v>
                </c:pt>
                <c:pt idx="419">
                  <c:v>-23.5590627560205</c:v>
                </c:pt>
                <c:pt idx="420">
                  <c:v>-23.5572774424327</c:v>
                </c:pt>
                <c:pt idx="421">
                  <c:v>-23.5489798961574</c:v>
                </c:pt>
                <c:pt idx="422">
                  <c:v>-23.543727999882</c:v>
                </c:pt>
                <c:pt idx="423">
                  <c:v>-23.5290504415825</c:v>
                </c:pt>
                <c:pt idx="424">
                  <c:v>-23.5136387507515</c:v>
                </c:pt>
                <c:pt idx="425">
                  <c:v>-23.49276857067898</c:v>
                </c:pt>
                <c:pt idx="426">
                  <c:v>-23.4706859774744</c:v>
                </c:pt>
                <c:pt idx="427">
                  <c:v>-23.4581976920145</c:v>
                </c:pt>
                <c:pt idx="428">
                  <c:v>-23.4433809319921</c:v>
                </c:pt>
                <c:pt idx="429">
                  <c:v>-23.3999093945204</c:v>
                </c:pt>
                <c:pt idx="430">
                  <c:v>-23.3494610068839</c:v>
                </c:pt>
                <c:pt idx="431">
                  <c:v>-23.3435497312883</c:v>
                </c:pt>
                <c:pt idx="432">
                  <c:v>-23.2831174888066</c:v>
                </c:pt>
                <c:pt idx="433">
                  <c:v>-23.2272094320078</c:v>
                </c:pt>
                <c:pt idx="434">
                  <c:v>-23.2104735404776</c:v>
                </c:pt>
                <c:pt idx="435">
                  <c:v>-23.195468022981</c:v>
                </c:pt>
                <c:pt idx="436">
                  <c:v>-23.1911669177787</c:v>
                </c:pt>
                <c:pt idx="437">
                  <c:v>-23.12518678492308</c:v>
                </c:pt>
                <c:pt idx="438">
                  <c:v>-23.1080061390807</c:v>
                </c:pt>
                <c:pt idx="439">
                  <c:v>-23.0707923162711</c:v>
                </c:pt>
                <c:pt idx="440">
                  <c:v>-23.0707923162711</c:v>
                </c:pt>
                <c:pt idx="441">
                  <c:v>-23.0594367292443</c:v>
                </c:pt>
                <c:pt idx="442">
                  <c:v>-23.057983800858</c:v>
                </c:pt>
                <c:pt idx="443">
                  <c:v>-23.053882906378</c:v>
                </c:pt>
                <c:pt idx="444">
                  <c:v>-23.0272297312865</c:v>
                </c:pt>
                <c:pt idx="445">
                  <c:v>-22.98587659591</c:v>
                </c:pt>
                <c:pt idx="446">
                  <c:v>-22.98377985672857</c:v>
                </c:pt>
                <c:pt idx="447">
                  <c:v>-22.97470338474188</c:v>
                </c:pt>
                <c:pt idx="448">
                  <c:v>-22.9096982624244</c:v>
                </c:pt>
                <c:pt idx="449">
                  <c:v>-22.9085858082314</c:v>
                </c:pt>
                <c:pt idx="450">
                  <c:v>-22.9009718522024</c:v>
                </c:pt>
                <c:pt idx="451">
                  <c:v>-22.8847675857581</c:v>
                </c:pt>
                <c:pt idx="452">
                  <c:v>-22.8847675857581</c:v>
                </c:pt>
                <c:pt idx="453">
                  <c:v>-22.88240362373518</c:v>
                </c:pt>
                <c:pt idx="454">
                  <c:v>-22.8614560018343</c:v>
                </c:pt>
                <c:pt idx="455">
                  <c:v>-22.83814063172327</c:v>
                </c:pt>
                <c:pt idx="456">
                  <c:v>-22.8189188335121</c:v>
                </c:pt>
                <c:pt idx="457">
                  <c:v>-22.79359489132107</c:v>
                </c:pt>
                <c:pt idx="458">
                  <c:v>-22.7735553286667</c:v>
                </c:pt>
                <c:pt idx="459">
                  <c:v>-22.7519836464218</c:v>
                </c:pt>
                <c:pt idx="460">
                  <c:v>-22.7240573826155</c:v>
                </c:pt>
                <c:pt idx="461">
                  <c:v>-22.6592987579277</c:v>
                </c:pt>
                <c:pt idx="462">
                  <c:v>-22.5373473637766</c:v>
                </c:pt>
                <c:pt idx="463">
                  <c:v>-22.5275401473151</c:v>
                </c:pt>
                <c:pt idx="464">
                  <c:v>-22.4773201615666</c:v>
                </c:pt>
                <c:pt idx="465">
                  <c:v>-22.4588180171922</c:v>
                </c:pt>
                <c:pt idx="466">
                  <c:v>-22.032107866383</c:v>
                </c:pt>
                <c:pt idx="467">
                  <c:v>-21.9499794689543</c:v>
                </c:pt>
                <c:pt idx="468">
                  <c:v>-21.94959794342618</c:v>
                </c:pt>
                <c:pt idx="469">
                  <c:v>-21.9493845610853</c:v>
                </c:pt>
                <c:pt idx="470">
                  <c:v>-21.9492887933088</c:v>
                </c:pt>
                <c:pt idx="471">
                  <c:v>-21.9492484748875</c:v>
                </c:pt>
                <c:pt idx="472">
                  <c:v>-21.9489780763945</c:v>
                </c:pt>
                <c:pt idx="473">
                  <c:v>-21.9488683376076</c:v>
                </c:pt>
                <c:pt idx="474">
                  <c:v>-21.94812983548137</c:v>
                </c:pt>
                <c:pt idx="475">
                  <c:v>-21.9479531178909</c:v>
                </c:pt>
                <c:pt idx="476">
                  <c:v>-21.9475703247375</c:v>
                </c:pt>
                <c:pt idx="477">
                  <c:v>-21.9475032180481</c:v>
                </c:pt>
                <c:pt idx="478">
                  <c:v>-21.9473194364347</c:v>
                </c:pt>
                <c:pt idx="479">
                  <c:v>-21.9471127580563</c:v>
                </c:pt>
                <c:pt idx="480">
                  <c:v>-21.9470247166104</c:v>
                </c:pt>
                <c:pt idx="481">
                  <c:v>-21.9469843140209</c:v>
                </c:pt>
                <c:pt idx="482">
                  <c:v>-21.9469104693367</c:v>
                </c:pt>
                <c:pt idx="483">
                  <c:v>-21.9468455557428</c:v>
                </c:pt>
                <c:pt idx="484">
                  <c:v>-21.94666754970088</c:v>
                </c:pt>
                <c:pt idx="485">
                  <c:v>-21.94666754970088</c:v>
                </c:pt>
                <c:pt idx="486">
                  <c:v>-21.94662952427727</c:v>
                </c:pt>
                <c:pt idx="487">
                  <c:v>-21.9466227291597</c:v>
                </c:pt>
                <c:pt idx="488">
                  <c:v>-21.92721968080178</c:v>
                </c:pt>
                <c:pt idx="489">
                  <c:v>-21.8911509436443</c:v>
                </c:pt>
                <c:pt idx="490">
                  <c:v>-21.8895555095556</c:v>
                </c:pt>
                <c:pt idx="491">
                  <c:v>-21.88268610487918</c:v>
                </c:pt>
                <c:pt idx="492">
                  <c:v>-21.8754200348614</c:v>
                </c:pt>
                <c:pt idx="493">
                  <c:v>-21.8748524600174</c:v>
                </c:pt>
                <c:pt idx="494">
                  <c:v>-21.8711615879473</c:v>
                </c:pt>
                <c:pt idx="495">
                  <c:v>-21.8674236127529</c:v>
                </c:pt>
                <c:pt idx="496">
                  <c:v>-21.8532679427005</c:v>
                </c:pt>
                <c:pt idx="497">
                  <c:v>-21.8515264496157</c:v>
                </c:pt>
                <c:pt idx="498">
                  <c:v>-21.8253000350456</c:v>
                </c:pt>
                <c:pt idx="499">
                  <c:v>-21.8131208236986</c:v>
                </c:pt>
                <c:pt idx="500">
                  <c:v>-21.8013996404512</c:v>
                </c:pt>
                <c:pt idx="501">
                  <c:v>-21.7996725560451</c:v>
                </c:pt>
                <c:pt idx="502">
                  <c:v>-21.7835053661644</c:v>
                </c:pt>
                <c:pt idx="503">
                  <c:v>-21.7782112345146</c:v>
                </c:pt>
                <c:pt idx="504">
                  <c:v>-21.7707076205878</c:v>
                </c:pt>
                <c:pt idx="505">
                  <c:v>-21.7617501864505</c:v>
                </c:pt>
                <c:pt idx="506">
                  <c:v>-21.7530166618325</c:v>
                </c:pt>
                <c:pt idx="507">
                  <c:v>-21.7528111196628</c:v>
                </c:pt>
                <c:pt idx="508">
                  <c:v>-21.7329667996519</c:v>
                </c:pt>
                <c:pt idx="509">
                  <c:v>-21.7254244668142</c:v>
                </c:pt>
                <c:pt idx="510">
                  <c:v>-21.72430953658737</c:v>
                </c:pt>
                <c:pt idx="511">
                  <c:v>-21.7187351781575</c:v>
                </c:pt>
                <c:pt idx="512">
                  <c:v>-21.7187351781575</c:v>
                </c:pt>
                <c:pt idx="513">
                  <c:v>-21.7029725127929</c:v>
                </c:pt>
                <c:pt idx="514">
                  <c:v>-21.6994804546623</c:v>
                </c:pt>
                <c:pt idx="515">
                  <c:v>-21.6984229518463</c:v>
                </c:pt>
                <c:pt idx="516">
                  <c:v>-21.6984229518463</c:v>
                </c:pt>
                <c:pt idx="517">
                  <c:v>-21.6719187591505</c:v>
                </c:pt>
                <c:pt idx="518">
                  <c:v>-21.6578838375983</c:v>
                </c:pt>
                <c:pt idx="519">
                  <c:v>-21.6490560220215</c:v>
                </c:pt>
                <c:pt idx="520">
                  <c:v>-21.6092162744055</c:v>
                </c:pt>
                <c:pt idx="521">
                  <c:v>-21.5956474068569</c:v>
                </c:pt>
                <c:pt idx="522">
                  <c:v>-21.5956474068569</c:v>
                </c:pt>
                <c:pt idx="523">
                  <c:v>-21.56763853631298</c:v>
                </c:pt>
                <c:pt idx="524">
                  <c:v>-21.5529642010107</c:v>
                </c:pt>
                <c:pt idx="525">
                  <c:v>-21.54260888653767</c:v>
                </c:pt>
                <c:pt idx="526">
                  <c:v>-21.53550934790178</c:v>
                </c:pt>
                <c:pt idx="527">
                  <c:v>-21.47843095211308</c:v>
                </c:pt>
                <c:pt idx="528">
                  <c:v>-21.4645046753895</c:v>
                </c:pt>
                <c:pt idx="529">
                  <c:v>-21.3597124231104</c:v>
                </c:pt>
                <c:pt idx="530">
                  <c:v>-21.35891403743</c:v>
                </c:pt>
                <c:pt idx="531">
                  <c:v>-21.35891403743</c:v>
                </c:pt>
                <c:pt idx="532">
                  <c:v>-20.9293906059224</c:v>
                </c:pt>
                <c:pt idx="533">
                  <c:v>-20.5153573176195</c:v>
                </c:pt>
                <c:pt idx="534">
                  <c:v>-20.1108679562449</c:v>
                </c:pt>
                <c:pt idx="535">
                  <c:v>-19.9400921701927</c:v>
                </c:pt>
                <c:pt idx="536">
                  <c:v>-19.9278576564211</c:v>
                </c:pt>
                <c:pt idx="537">
                  <c:v>-19.816468380953</c:v>
                </c:pt>
                <c:pt idx="538">
                  <c:v>-17.4794713956716</c:v>
                </c:pt>
                <c:pt idx="539">
                  <c:v>-17.20241227508147</c:v>
                </c:pt>
                <c:pt idx="540">
                  <c:v>-14.0040963915373</c:v>
                </c:pt>
                <c:pt idx="541">
                  <c:v>-12.3180525402354</c:v>
                </c:pt>
                <c:pt idx="542">
                  <c:v>-11.8800788175843</c:v>
                </c:pt>
                <c:pt idx="543">
                  <c:v>-11.3315349822195</c:v>
                </c:pt>
                <c:pt idx="544">
                  <c:v>-7.002336077496527</c:v>
                </c:pt>
                <c:pt idx="545">
                  <c:v>-4.49096511179309</c:v>
                </c:pt>
                <c:pt idx="546">
                  <c:v>-2.11358077750398</c:v>
                </c:pt>
                <c:pt idx="547">
                  <c:v>-2.0643911956718</c:v>
                </c:pt>
                <c:pt idx="548">
                  <c:v>-2.051896829445838</c:v>
                </c:pt>
                <c:pt idx="549">
                  <c:v>-2.01063824502795</c:v>
                </c:pt>
                <c:pt idx="550">
                  <c:v>-2.00456968827499</c:v>
                </c:pt>
                <c:pt idx="551">
                  <c:v>-1.99394162822763</c:v>
                </c:pt>
                <c:pt idx="552">
                  <c:v>-1.96318832118932</c:v>
                </c:pt>
                <c:pt idx="553">
                  <c:v>-1.94386492321904</c:v>
                </c:pt>
                <c:pt idx="554">
                  <c:v>-1.89421294246533</c:v>
                </c:pt>
                <c:pt idx="555">
                  <c:v>-1.89337757174674</c:v>
                </c:pt>
                <c:pt idx="556">
                  <c:v>-1.88977799931565</c:v>
                </c:pt>
              </c:numCache>
            </c:numRef>
          </c:yVal>
          <c:smooth val="1"/>
        </c:ser>
        <c:ser>
          <c:idx val="1"/>
          <c:order val="1"/>
          <c:tx>
            <c:v>No Dewatering or Storage Costs</c:v>
          </c:tx>
          <c:spPr>
            <a:ln w="19050" cap="rnd">
              <a:solidFill>
                <a:schemeClr val="accent2"/>
              </a:solidFill>
              <a:round/>
            </a:ln>
            <a:effectLst/>
          </c:spPr>
          <c:marker>
            <c:symbol val="none"/>
          </c:marker>
          <c:xVal>
            <c:numRef>
              <c:f>'No dw-st'!$H$2:$H$558</c:f>
              <c:numCache>
                <c:formatCode>General</c:formatCode>
                <c:ptCount val="557"/>
                <c:pt idx="0">
                  <c:v>4143.19394652602</c:v>
                </c:pt>
                <c:pt idx="1">
                  <c:v>8386.755963462048</c:v>
                </c:pt>
                <c:pt idx="2">
                  <c:v>13272.67363102229</c:v>
                </c:pt>
                <c:pt idx="3">
                  <c:v>17726.60712353776</c:v>
                </c:pt>
                <c:pt idx="4">
                  <c:v>21757.38883120454</c:v>
                </c:pt>
                <c:pt idx="5">
                  <c:v>25800.21470732053</c:v>
                </c:pt>
                <c:pt idx="6">
                  <c:v>29959.46754511215</c:v>
                </c:pt>
                <c:pt idx="7">
                  <c:v>34174.92650233339</c:v>
                </c:pt>
                <c:pt idx="8">
                  <c:v>38389.58251499135</c:v>
                </c:pt>
                <c:pt idx="9">
                  <c:v>42805.77761303265</c:v>
                </c:pt>
                <c:pt idx="10">
                  <c:v>47021.2365702539</c:v>
                </c:pt>
                <c:pt idx="11">
                  <c:v>51397.28444013117</c:v>
                </c:pt>
                <c:pt idx="12">
                  <c:v>56335.39350430462</c:v>
                </c:pt>
                <c:pt idx="13">
                  <c:v>61153.06088398604</c:v>
                </c:pt>
                <c:pt idx="14">
                  <c:v>65970.72826366744</c:v>
                </c:pt>
                <c:pt idx="15">
                  <c:v>70788.39564334886</c:v>
                </c:pt>
                <c:pt idx="16">
                  <c:v>75598.03357739739</c:v>
                </c:pt>
                <c:pt idx="17">
                  <c:v>80777.026010555</c:v>
                </c:pt>
                <c:pt idx="18">
                  <c:v>85691.04673783004</c:v>
                </c:pt>
                <c:pt idx="19">
                  <c:v>90643.60880414251</c:v>
                </c:pt>
                <c:pt idx="20">
                  <c:v>95662.012324644</c:v>
                </c:pt>
                <c:pt idx="21">
                  <c:v>100479.6797043254</c:v>
                </c:pt>
                <c:pt idx="22">
                  <c:v>105939.702734631</c:v>
                </c:pt>
                <c:pt idx="23">
                  <c:v>112005.9489102132</c:v>
                </c:pt>
                <c:pt idx="24">
                  <c:v>117201.401706918</c:v>
                </c:pt>
                <c:pt idx="25">
                  <c:v>140807.9718673569</c:v>
                </c:pt>
                <c:pt idx="26">
                  <c:v>145956.0509348281</c:v>
                </c:pt>
                <c:pt idx="27">
                  <c:v>151215.3378243136</c:v>
                </c:pt>
                <c:pt idx="28">
                  <c:v>157530.4968145127</c:v>
                </c:pt>
                <c:pt idx="29">
                  <c:v>163861.7146959773</c:v>
                </c:pt>
                <c:pt idx="30">
                  <c:v>169482.326638939</c:v>
                </c:pt>
                <c:pt idx="31">
                  <c:v>175102.9385819006</c:v>
                </c:pt>
                <c:pt idx="32">
                  <c:v>180723.5505248623</c:v>
                </c:pt>
                <c:pt idx="33">
                  <c:v>186344.1624678239</c:v>
                </c:pt>
                <c:pt idx="34">
                  <c:v>191784.1118840475</c:v>
                </c:pt>
                <c:pt idx="35">
                  <c:v>197454.9078622141</c:v>
                </c:pt>
                <c:pt idx="36">
                  <c:v>203131.7259246054</c:v>
                </c:pt>
                <c:pt idx="37">
                  <c:v>207740.627717834</c:v>
                </c:pt>
                <c:pt idx="38">
                  <c:v>213413.4310574088</c:v>
                </c:pt>
                <c:pt idx="39">
                  <c:v>219636.2514228307</c:v>
                </c:pt>
                <c:pt idx="40">
                  <c:v>225658.3356474324</c:v>
                </c:pt>
                <c:pt idx="41">
                  <c:v>231680.4198720342</c:v>
                </c:pt>
                <c:pt idx="42">
                  <c:v>237574.0329665111</c:v>
                </c:pt>
                <c:pt idx="43">
                  <c:v>242552.2892588486</c:v>
                </c:pt>
                <c:pt idx="44">
                  <c:v>247570.6927793501</c:v>
                </c:pt>
                <c:pt idx="45">
                  <c:v>253793.513144772</c:v>
                </c:pt>
                <c:pt idx="46">
                  <c:v>259815.5973693737</c:v>
                </c:pt>
                <c:pt idx="47">
                  <c:v>265034.7370306952</c:v>
                </c:pt>
                <c:pt idx="48">
                  <c:v>271458.2935369371</c:v>
                </c:pt>
                <c:pt idx="49">
                  <c:v>276797.8748827507</c:v>
                </c:pt>
                <c:pt idx="50">
                  <c:v>283221.4313889925</c:v>
                </c:pt>
                <c:pt idx="51">
                  <c:v>290010.327671527</c:v>
                </c:pt>
                <c:pt idx="52">
                  <c:v>295630.9396144886</c:v>
                </c:pt>
                <c:pt idx="53">
                  <c:v>308417.8317847264</c:v>
                </c:pt>
                <c:pt idx="54">
                  <c:v>314158.88541218</c:v>
                </c:pt>
                <c:pt idx="55">
                  <c:v>319899.9390396337</c:v>
                </c:pt>
                <c:pt idx="56">
                  <c:v>326853.4389576406</c:v>
                </c:pt>
                <c:pt idx="57">
                  <c:v>357040.1398141609</c:v>
                </c:pt>
                <c:pt idx="58">
                  <c:v>363865.1686020428</c:v>
                </c:pt>
                <c:pt idx="59">
                  <c:v>370886.9188079286</c:v>
                </c:pt>
                <c:pt idx="60">
                  <c:v>378113.4198774507</c:v>
                </c:pt>
                <c:pt idx="61">
                  <c:v>385339.9209469728</c:v>
                </c:pt>
                <c:pt idx="62">
                  <c:v>392437.9508863701</c:v>
                </c:pt>
                <c:pt idx="63">
                  <c:v>399664.451955892</c:v>
                </c:pt>
                <c:pt idx="64">
                  <c:v>407007.37998709</c:v>
                </c:pt>
                <c:pt idx="65">
                  <c:v>414249.9399478777</c:v>
                </c:pt>
                <c:pt idx="66">
                  <c:v>421885.9427446728</c:v>
                </c:pt>
                <c:pt idx="67">
                  <c:v>425940.8127892378</c:v>
                </c:pt>
                <c:pt idx="68">
                  <c:v>433604.9186457478</c:v>
                </c:pt>
                <c:pt idx="69">
                  <c:v>441353.333681402</c:v>
                </c:pt>
                <c:pt idx="70">
                  <c:v>449382.7793142044</c:v>
                </c:pt>
                <c:pt idx="71">
                  <c:v>454842.80234451</c:v>
                </c:pt>
                <c:pt idx="72">
                  <c:v>462703.6296190238</c:v>
                </c:pt>
                <c:pt idx="73">
                  <c:v>470733.075251826</c:v>
                </c:pt>
                <c:pt idx="74">
                  <c:v>478762.5208846283</c:v>
                </c:pt>
                <c:pt idx="75">
                  <c:v>486791.9665174307</c:v>
                </c:pt>
                <c:pt idx="76">
                  <c:v>495062.295519217</c:v>
                </c:pt>
                <c:pt idx="77">
                  <c:v>503268.3889559408</c:v>
                </c:pt>
                <c:pt idx="78">
                  <c:v>509571.5037776909</c:v>
                </c:pt>
                <c:pt idx="79">
                  <c:v>517600.9494104933</c:v>
                </c:pt>
                <c:pt idx="80">
                  <c:v>524907.7449363435</c:v>
                </c:pt>
                <c:pt idx="81">
                  <c:v>533439.030921196</c:v>
                </c:pt>
                <c:pt idx="82">
                  <c:v>541067.0042723583</c:v>
                </c:pt>
                <c:pt idx="83">
                  <c:v>549999.7625388505</c:v>
                </c:pt>
                <c:pt idx="84">
                  <c:v>555240.180231099</c:v>
                </c:pt>
                <c:pt idx="85">
                  <c:v>564329.512687432</c:v>
                </c:pt>
                <c:pt idx="86">
                  <c:v>573764.1113059743</c:v>
                </c:pt>
                <c:pt idx="87">
                  <c:v>604918.3603612475</c:v>
                </c:pt>
                <c:pt idx="88">
                  <c:v>614553.6951206103</c:v>
                </c:pt>
                <c:pt idx="89">
                  <c:v>620977.2516268524</c:v>
                </c:pt>
                <c:pt idx="90">
                  <c:v>630825.3666954844</c:v>
                </c:pt>
                <c:pt idx="91">
                  <c:v>641183.3515617994</c:v>
                </c:pt>
                <c:pt idx="92">
                  <c:v>649975.5945297177</c:v>
                </c:pt>
                <c:pt idx="93">
                  <c:v>684100.738469128</c:v>
                </c:pt>
                <c:pt idx="94">
                  <c:v>755415.4642737071</c:v>
                </c:pt>
                <c:pt idx="95">
                  <c:v>765119.0493209487</c:v>
                </c:pt>
                <c:pt idx="96">
                  <c:v>775155.8563619516</c:v>
                </c:pt>
                <c:pt idx="97">
                  <c:v>785272.9578592826</c:v>
                </c:pt>
                <c:pt idx="98">
                  <c:v>795349.9121284493</c:v>
                </c:pt>
                <c:pt idx="99">
                  <c:v>805386.7191694517</c:v>
                </c:pt>
                <c:pt idx="100">
                  <c:v>813014.6925206144</c:v>
                </c:pt>
                <c:pt idx="101">
                  <c:v>822469.3647532394</c:v>
                </c:pt>
                <c:pt idx="102">
                  <c:v>833309.1163575225</c:v>
                </c:pt>
                <c:pt idx="103">
                  <c:v>841258.2675339968</c:v>
                </c:pt>
                <c:pt idx="104">
                  <c:v>853141.8470705442</c:v>
                </c:pt>
                <c:pt idx="105">
                  <c:v>858228.5008789243</c:v>
                </c:pt>
                <c:pt idx="106">
                  <c:v>902791.9241409771</c:v>
                </c:pt>
                <c:pt idx="107">
                  <c:v>914836.0925901807</c:v>
                </c:pt>
                <c:pt idx="108">
                  <c:v>927241.5860928607</c:v>
                </c:pt>
                <c:pt idx="109">
                  <c:v>939542.696802314</c:v>
                </c:pt>
                <c:pt idx="110">
                  <c:v>951988.3375331576</c:v>
                </c:pt>
                <c:pt idx="111">
                  <c:v>963502.562570596</c:v>
                </c:pt>
                <c:pt idx="112">
                  <c:v>976068.6449859315</c:v>
                </c:pt>
                <c:pt idx="113">
                  <c:v>980765.870681121</c:v>
                </c:pt>
                <c:pt idx="114">
                  <c:v>987363.264685313</c:v>
                </c:pt>
                <c:pt idx="115">
                  <c:v>1.00014614213273E6</c:v>
                </c:pt>
                <c:pt idx="116">
                  <c:v>1.01277646011313E6</c:v>
                </c:pt>
                <c:pt idx="117">
                  <c:v>1.01731550572936E6</c:v>
                </c:pt>
                <c:pt idx="118">
                  <c:v>1.02654936820708E6</c:v>
                </c:pt>
                <c:pt idx="119">
                  <c:v>1.0395008640128E6</c:v>
                </c:pt>
                <c:pt idx="120">
                  <c:v>1.05247403932171E6</c:v>
                </c:pt>
                <c:pt idx="121">
                  <c:v>1.05652890936627E6</c:v>
                </c:pt>
                <c:pt idx="122">
                  <c:v>1.06968515603562E6</c:v>
                </c:pt>
                <c:pt idx="123">
                  <c:v>1.08293374132974E6</c:v>
                </c:pt>
                <c:pt idx="124">
                  <c:v>1.0959695463146E6</c:v>
                </c:pt>
                <c:pt idx="125">
                  <c:v>1.1093586469073E6</c:v>
                </c:pt>
                <c:pt idx="126">
                  <c:v>1.11778555009892E6</c:v>
                </c:pt>
                <c:pt idx="127">
                  <c:v>1.23501545633784E6</c:v>
                </c:pt>
                <c:pt idx="128">
                  <c:v>1.24184168954256E6</c:v>
                </c:pt>
                <c:pt idx="129">
                  <c:v>1.2495620015185E6</c:v>
                </c:pt>
                <c:pt idx="130">
                  <c:v>1.2541692974226E6</c:v>
                </c:pt>
                <c:pt idx="131">
                  <c:v>1.25862965447163E6</c:v>
                </c:pt>
                <c:pt idx="132">
                  <c:v>1.26505321097787E6</c:v>
                </c:pt>
                <c:pt idx="133">
                  <c:v>1.27882371023812E6</c:v>
                </c:pt>
                <c:pt idx="134">
                  <c:v>1.30572235310801E6</c:v>
                </c:pt>
                <c:pt idx="135">
                  <c:v>1.31977388296542E6</c:v>
                </c:pt>
                <c:pt idx="136">
                  <c:v>1.32700038403494E6</c:v>
                </c:pt>
                <c:pt idx="137">
                  <c:v>1.3366357187943E6</c:v>
                </c:pt>
                <c:pt idx="138">
                  <c:v>1.35006496661516E6</c:v>
                </c:pt>
                <c:pt idx="139">
                  <c:v>1.46180674676406E6</c:v>
                </c:pt>
                <c:pt idx="140">
                  <c:v>1.46613582237698E6</c:v>
                </c:pt>
                <c:pt idx="141">
                  <c:v>1.48086182566754E6</c:v>
                </c:pt>
                <c:pt idx="142">
                  <c:v>1.48523225292548E6</c:v>
                </c:pt>
                <c:pt idx="143">
                  <c:v>1.4904513925868E6</c:v>
                </c:pt>
                <c:pt idx="144">
                  <c:v>1.4954697961073E6</c:v>
                </c:pt>
                <c:pt idx="145">
                  <c:v>1.82146528879907E6</c:v>
                </c:pt>
                <c:pt idx="146">
                  <c:v>1.82644354509141E6</c:v>
                </c:pt>
                <c:pt idx="147">
                  <c:v>1.83728329669569E6</c:v>
                </c:pt>
                <c:pt idx="148">
                  <c:v>1.85229836002903E6</c:v>
                </c:pt>
                <c:pt idx="149">
                  <c:v>1.91472047479529E6</c:v>
                </c:pt>
                <c:pt idx="150">
                  <c:v>1.92676464324449E6</c:v>
                </c:pt>
                <c:pt idx="151">
                  <c:v>1.93601054989066E6</c:v>
                </c:pt>
                <c:pt idx="152">
                  <c:v>1.95208148532471E6</c:v>
                </c:pt>
                <c:pt idx="153">
                  <c:v>1.9619175562249E6</c:v>
                </c:pt>
                <c:pt idx="154">
                  <c:v>1.9719543632659E6</c:v>
                </c:pt>
                <c:pt idx="155">
                  <c:v>1.9779764474905E6</c:v>
                </c:pt>
                <c:pt idx="156">
                  <c:v>1.98841472681314E6</c:v>
                </c:pt>
                <c:pt idx="157">
                  <c:v>2.02414575987912E6</c:v>
                </c:pt>
                <c:pt idx="158">
                  <c:v>2.02964593013759E6</c:v>
                </c:pt>
                <c:pt idx="159">
                  <c:v>2.0457048214032E6</c:v>
                </c:pt>
                <c:pt idx="160">
                  <c:v>2.06208489049411E6</c:v>
                </c:pt>
                <c:pt idx="161">
                  <c:v>2.15545931375797E6</c:v>
                </c:pt>
                <c:pt idx="162">
                  <c:v>2.16621877090592E6</c:v>
                </c:pt>
                <c:pt idx="163">
                  <c:v>2.1702736409505E6</c:v>
                </c:pt>
                <c:pt idx="164">
                  <c:v>2.17456939436403E6</c:v>
                </c:pt>
                <c:pt idx="165">
                  <c:v>2.17886514777758E6</c:v>
                </c:pt>
                <c:pt idx="166">
                  <c:v>2.19079690398793E6</c:v>
                </c:pt>
                <c:pt idx="167">
                  <c:v>2.19540580578116E6</c:v>
                </c:pt>
                <c:pt idx="168">
                  <c:v>2.20056030840513E6</c:v>
                </c:pt>
                <c:pt idx="169">
                  <c:v>2.205177239644E6</c:v>
                </c:pt>
                <c:pt idx="170">
                  <c:v>2.20979417088286E6</c:v>
                </c:pt>
                <c:pt idx="171">
                  <c:v>2.21445124934988E6</c:v>
                </c:pt>
                <c:pt idx="172">
                  <c:v>2.21874298804062E6</c:v>
                </c:pt>
                <c:pt idx="173">
                  <c:v>2.22377142836816E6</c:v>
                </c:pt>
                <c:pt idx="174">
                  <c:v>2.22939204031112E6</c:v>
                </c:pt>
                <c:pt idx="175">
                  <c:v>2.23360749926834E6</c:v>
                </c:pt>
                <c:pt idx="176">
                  <c:v>2.23796347352414E6</c:v>
                </c:pt>
                <c:pt idx="177">
                  <c:v>2.24237966862218E6</c:v>
                </c:pt>
                <c:pt idx="178">
                  <c:v>2.24719733600186E6</c:v>
                </c:pt>
                <c:pt idx="179">
                  <c:v>2.25201500338154E6</c:v>
                </c:pt>
                <c:pt idx="180">
                  <c:v>2.2573646215344E6</c:v>
                </c:pt>
                <c:pt idx="181">
                  <c:v>2.26192936137664E6</c:v>
                </c:pt>
                <c:pt idx="182">
                  <c:v>2.26733920037174E6</c:v>
                </c:pt>
                <c:pt idx="183">
                  <c:v>2.31310704047872E6</c:v>
                </c:pt>
                <c:pt idx="184">
                  <c:v>2.32073501382988E6</c:v>
                </c:pt>
                <c:pt idx="185">
                  <c:v>2.32630222995938E6</c:v>
                </c:pt>
                <c:pt idx="186">
                  <c:v>2.33148122239254E6</c:v>
                </c:pt>
                <c:pt idx="187">
                  <c:v>2.33629888977222E6</c:v>
                </c:pt>
                <c:pt idx="188">
                  <c:v>2.3411165571519E6</c:v>
                </c:pt>
                <c:pt idx="189">
                  <c:v>2.3459382392544E6</c:v>
                </c:pt>
                <c:pt idx="190">
                  <c:v>2.35152271869201E6</c:v>
                </c:pt>
                <c:pt idx="191">
                  <c:v>2.3567820055815E6</c:v>
                </c:pt>
                <c:pt idx="192">
                  <c:v>2.36762175718578E6</c:v>
                </c:pt>
                <c:pt idx="193">
                  <c:v>2.37304163298793E6</c:v>
                </c:pt>
                <c:pt idx="194">
                  <c:v>2.37807208067688E6</c:v>
                </c:pt>
                <c:pt idx="195">
                  <c:v>2.38369269261984E6</c:v>
                </c:pt>
                <c:pt idx="196">
                  <c:v>2.38885161143891E6</c:v>
                </c:pt>
                <c:pt idx="197">
                  <c:v>2.39447222338188E6</c:v>
                </c:pt>
                <c:pt idx="198">
                  <c:v>2.3996913630432E6</c:v>
                </c:pt>
                <c:pt idx="199">
                  <c:v>2.40491050270452E6</c:v>
                </c:pt>
                <c:pt idx="200">
                  <c:v>2.41125376475443E6</c:v>
                </c:pt>
                <c:pt idx="201">
                  <c:v>2.41750990731923E6</c:v>
                </c:pt>
                <c:pt idx="202">
                  <c:v>2.4228133561597E6</c:v>
                </c:pt>
                <c:pt idx="203">
                  <c:v>2.42867485147164E6</c:v>
                </c:pt>
                <c:pt idx="204">
                  <c:v>2.43403049170872E6</c:v>
                </c:pt>
                <c:pt idx="205">
                  <c:v>2.43950255890747E6</c:v>
                </c:pt>
                <c:pt idx="206">
                  <c:v>2.44604294384767E6</c:v>
                </c:pt>
                <c:pt idx="207">
                  <c:v>2.45155917299741E6</c:v>
                </c:pt>
                <c:pt idx="208">
                  <c:v>2.45717978494037E6</c:v>
                </c:pt>
                <c:pt idx="209">
                  <c:v>2.46336245807763E6</c:v>
                </c:pt>
                <c:pt idx="210">
                  <c:v>2.46914767365606E6</c:v>
                </c:pt>
                <c:pt idx="211">
                  <c:v>2.48588906780046E6</c:v>
                </c:pt>
                <c:pt idx="212">
                  <c:v>2.49298669626757E6</c:v>
                </c:pt>
                <c:pt idx="213">
                  <c:v>2.49961098891463E6</c:v>
                </c:pt>
                <c:pt idx="214">
                  <c:v>2.50582015922248E6</c:v>
                </c:pt>
                <c:pt idx="215">
                  <c:v>2.51264518801036E6</c:v>
                </c:pt>
                <c:pt idx="216">
                  <c:v>2.52030487767177E6</c:v>
                </c:pt>
                <c:pt idx="217">
                  <c:v>2.52729049537231E6</c:v>
                </c:pt>
                <c:pt idx="218">
                  <c:v>2.53431626030101E6</c:v>
                </c:pt>
                <c:pt idx="219">
                  <c:v>2.54081208181795E6</c:v>
                </c:pt>
                <c:pt idx="220">
                  <c:v>2.54731593278052E6</c:v>
                </c:pt>
                <c:pt idx="221">
                  <c:v>2.55519482630771E6</c:v>
                </c:pt>
                <c:pt idx="222">
                  <c:v>2.57928316320612E6</c:v>
                </c:pt>
                <c:pt idx="223">
                  <c:v>2.60738622292092E6</c:v>
                </c:pt>
                <c:pt idx="224">
                  <c:v>2.63629222719901E6</c:v>
                </c:pt>
                <c:pt idx="225">
                  <c:v>2.66800853744858E6</c:v>
                </c:pt>
                <c:pt idx="226">
                  <c:v>2.69992558383897E6</c:v>
                </c:pt>
                <c:pt idx="227">
                  <c:v>2.73405072777838E6</c:v>
                </c:pt>
                <c:pt idx="228">
                  <c:v>2.76918758186752E6</c:v>
                </c:pt>
                <c:pt idx="229">
                  <c:v>2.80616317900658E6</c:v>
                </c:pt>
                <c:pt idx="230">
                  <c:v>2.84470451804403E6</c:v>
                </c:pt>
                <c:pt idx="231">
                  <c:v>2.88886646902444E6</c:v>
                </c:pt>
                <c:pt idx="232">
                  <c:v>2.93704314282126E6</c:v>
                </c:pt>
                <c:pt idx="233">
                  <c:v>2.98967214422146E6</c:v>
                </c:pt>
                <c:pt idx="234">
                  <c:v>3.05029445874912E6</c:v>
                </c:pt>
                <c:pt idx="235">
                  <c:v>3.11854474662794E6</c:v>
                </c:pt>
                <c:pt idx="236">
                  <c:v>3.24300115393637E6</c:v>
                </c:pt>
                <c:pt idx="237">
                  <c:v>3.2502276550059E6</c:v>
                </c:pt>
                <c:pt idx="238">
                  <c:v>3.26187035117346E6</c:v>
                </c:pt>
                <c:pt idx="239">
                  <c:v>3.26861187372676E6</c:v>
                </c:pt>
                <c:pt idx="240">
                  <c:v>3.27705082108683E6</c:v>
                </c:pt>
                <c:pt idx="241">
                  <c:v>3.28557207026465E6</c:v>
                </c:pt>
                <c:pt idx="242">
                  <c:v>3.2941033562495E6</c:v>
                </c:pt>
                <c:pt idx="243">
                  <c:v>3.30266876737829E6</c:v>
                </c:pt>
                <c:pt idx="244">
                  <c:v>3.30989526844781E6</c:v>
                </c:pt>
                <c:pt idx="245">
                  <c:v>3.31712176951733E6</c:v>
                </c:pt>
                <c:pt idx="246">
                  <c:v>3.32458473776074E6</c:v>
                </c:pt>
                <c:pt idx="247">
                  <c:v>3.33376841620326E6</c:v>
                </c:pt>
                <c:pt idx="248">
                  <c:v>3.37291196366317E6</c:v>
                </c:pt>
                <c:pt idx="249">
                  <c:v>3.38056643418492E6</c:v>
                </c:pt>
                <c:pt idx="250">
                  <c:v>3.38911779378386E6</c:v>
                </c:pt>
                <c:pt idx="251">
                  <c:v>3.39876115798885E6</c:v>
                </c:pt>
                <c:pt idx="252">
                  <c:v>3.4084298149476E6</c:v>
                </c:pt>
                <c:pt idx="253">
                  <c:v>3.41645926058039E6</c:v>
                </c:pt>
                <c:pt idx="254">
                  <c:v>3.42529165077648E6</c:v>
                </c:pt>
                <c:pt idx="255">
                  <c:v>3.43448536602604E6</c:v>
                </c:pt>
                <c:pt idx="256">
                  <c:v>3.44282796003852E6</c:v>
                </c:pt>
                <c:pt idx="257">
                  <c:v>3.4476456274182E6</c:v>
                </c:pt>
                <c:pt idx="258">
                  <c:v>3.45687948989592E6</c:v>
                </c:pt>
                <c:pt idx="259">
                  <c:v>3.46537103012489E6</c:v>
                </c:pt>
                <c:pt idx="260">
                  <c:v>3.47044162504201E6</c:v>
                </c:pt>
                <c:pt idx="261">
                  <c:v>3.4798360764324E6</c:v>
                </c:pt>
                <c:pt idx="262">
                  <c:v>3.49750085682455E6</c:v>
                </c:pt>
                <c:pt idx="263">
                  <c:v>3.50713619158391E6</c:v>
                </c:pt>
                <c:pt idx="264">
                  <c:v>3.51904385945736E6</c:v>
                </c:pt>
                <c:pt idx="265">
                  <c:v>3.52831786916325E6</c:v>
                </c:pt>
                <c:pt idx="266">
                  <c:v>3.53891673739855E6</c:v>
                </c:pt>
                <c:pt idx="267">
                  <c:v>3.55096090584775E6</c:v>
                </c:pt>
                <c:pt idx="268">
                  <c:v>3.56300507429695E6</c:v>
                </c:pt>
                <c:pt idx="269">
                  <c:v>3.57643753389607E6</c:v>
                </c:pt>
                <c:pt idx="270">
                  <c:v>3.58766671361354E6</c:v>
                </c:pt>
                <c:pt idx="271">
                  <c:v>3.60132881535775E6</c:v>
                </c:pt>
                <c:pt idx="272">
                  <c:v>3.61266237786845E6</c:v>
                </c:pt>
                <c:pt idx="273">
                  <c:v>3.62430507403602E6</c:v>
                </c:pt>
                <c:pt idx="274">
                  <c:v>3.63229035771784E6</c:v>
                </c:pt>
                <c:pt idx="275">
                  <c:v>3.64533820687114E6</c:v>
                </c:pt>
                <c:pt idx="276">
                  <c:v>3.65842339294664E6</c:v>
                </c:pt>
                <c:pt idx="277">
                  <c:v>3.6909426477595E6</c:v>
                </c:pt>
                <c:pt idx="278">
                  <c:v>3.70527520821404E6</c:v>
                </c:pt>
                <c:pt idx="279">
                  <c:v>3.71856394073633E6</c:v>
                </c:pt>
                <c:pt idx="280">
                  <c:v>3.7322139983121E6</c:v>
                </c:pt>
                <c:pt idx="281">
                  <c:v>3.7382360825367E6</c:v>
                </c:pt>
                <c:pt idx="282">
                  <c:v>3.75208687625328E6</c:v>
                </c:pt>
                <c:pt idx="283">
                  <c:v>3.76714208681478E6</c:v>
                </c:pt>
                <c:pt idx="284">
                  <c:v>3.78238197462584E6</c:v>
                </c:pt>
                <c:pt idx="285">
                  <c:v>3.80044421257683E6</c:v>
                </c:pt>
                <c:pt idx="286">
                  <c:v>3.81506583307417E6</c:v>
                </c:pt>
                <c:pt idx="287">
                  <c:v>3.83092398819895E6</c:v>
                </c:pt>
                <c:pt idx="288">
                  <c:v>3.83694607242355E6</c:v>
                </c:pt>
                <c:pt idx="289">
                  <c:v>3.8534064359708E6</c:v>
                </c:pt>
                <c:pt idx="290">
                  <c:v>3.85751791360707E6</c:v>
                </c:pt>
                <c:pt idx="291">
                  <c:v>3.86514588695823E6</c:v>
                </c:pt>
                <c:pt idx="292">
                  <c:v>3.88120477822384E6</c:v>
                </c:pt>
                <c:pt idx="293">
                  <c:v>3.89910040517795E6</c:v>
                </c:pt>
                <c:pt idx="294">
                  <c:v>3.91837107469667E6</c:v>
                </c:pt>
                <c:pt idx="295">
                  <c:v>3.92507566180006E6</c:v>
                </c:pt>
                <c:pt idx="296">
                  <c:v>3.93567412856308E6</c:v>
                </c:pt>
                <c:pt idx="297">
                  <c:v>3.94049179594276E6</c:v>
                </c:pt>
                <c:pt idx="298">
                  <c:v>3.94956667539696E6</c:v>
                </c:pt>
                <c:pt idx="299">
                  <c:v>3.95552853877931E6</c:v>
                </c:pt>
                <c:pt idx="300">
                  <c:v>3.97681339473502E6</c:v>
                </c:pt>
                <c:pt idx="301">
                  <c:v>3.99608406425375E6</c:v>
                </c:pt>
                <c:pt idx="302">
                  <c:v>4.01615767833576E6</c:v>
                </c:pt>
                <c:pt idx="303">
                  <c:v>4.03643202855858E6</c:v>
                </c:pt>
                <c:pt idx="304">
                  <c:v>4.05566255084914E6</c:v>
                </c:pt>
                <c:pt idx="305">
                  <c:v>4.0785733695455E6</c:v>
                </c:pt>
                <c:pt idx="306">
                  <c:v>4.10266170644391E6</c:v>
                </c:pt>
                <c:pt idx="307">
                  <c:v>4.10908526295015E6</c:v>
                </c:pt>
                <c:pt idx="308">
                  <c:v>4.13022679330132E6</c:v>
                </c:pt>
                <c:pt idx="309">
                  <c:v>4.15474069081826E6</c:v>
                </c:pt>
                <c:pt idx="310">
                  <c:v>4.16099562896622E6</c:v>
                </c:pt>
                <c:pt idx="311">
                  <c:v>4.17697824049831E6</c:v>
                </c:pt>
                <c:pt idx="312">
                  <c:v>4.18902240894751E6</c:v>
                </c:pt>
                <c:pt idx="313">
                  <c:v>4.20186952196E6</c:v>
                </c:pt>
                <c:pt idx="314">
                  <c:v>4.22435196973184E6</c:v>
                </c:pt>
                <c:pt idx="315">
                  <c:v>4.22957110939316E6</c:v>
                </c:pt>
                <c:pt idx="316">
                  <c:v>4.25528942375503E6</c:v>
                </c:pt>
                <c:pt idx="317">
                  <c:v>4.26387691585931E6</c:v>
                </c:pt>
                <c:pt idx="318">
                  <c:v>4.28716230819444E6</c:v>
                </c:pt>
                <c:pt idx="319">
                  <c:v>4.29438880926396E6</c:v>
                </c:pt>
                <c:pt idx="320">
                  <c:v>4.31406095106433E6</c:v>
                </c:pt>
                <c:pt idx="321">
                  <c:v>4.31831294399918E6</c:v>
                </c:pt>
                <c:pt idx="322">
                  <c:v>4.34320422546086E6</c:v>
                </c:pt>
                <c:pt idx="323">
                  <c:v>4.34890513186015E6</c:v>
                </c:pt>
                <c:pt idx="324">
                  <c:v>4.37747108911569E6</c:v>
                </c:pt>
                <c:pt idx="325">
                  <c:v>4.38558323803851E6</c:v>
                </c:pt>
                <c:pt idx="326">
                  <c:v>4.39314777876918E6</c:v>
                </c:pt>
                <c:pt idx="327">
                  <c:v>4.42225451918808E6</c:v>
                </c:pt>
                <c:pt idx="328">
                  <c:v>4.4541426595742E6</c:v>
                </c:pt>
                <c:pt idx="329">
                  <c:v>4.46096768836208E6</c:v>
                </c:pt>
                <c:pt idx="330">
                  <c:v>4.49578336462591E6</c:v>
                </c:pt>
                <c:pt idx="331">
                  <c:v>4.52742339514197E6</c:v>
                </c:pt>
                <c:pt idx="332">
                  <c:v>4.56238761615E6</c:v>
                </c:pt>
                <c:pt idx="333">
                  <c:v>4.59976067084788E6</c:v>
                </c:pt>
                <c:pt idx="334">
                  <c:v>4.63833814239068E6</c:v>
                </c:pt>
                <c:pt idx="335">
                  <c:v>4.67527359230157E6</c:v>
                </c:pt>
                <c:pt idx="336">
                  <c:v>4.71341345905738E6</c:v>
                </c:pt>
                <c:pt idx="337">
                  <c:v>4.72599279005801E6</c:v>
                </c:pt>
                <c:pt idx="338">
                  <c:v>4.76453412909547E6</c:v>
                </c:pt>
                <c:pt idx="339">
                  <c:v>4.77160807069796E6</c:v>
                </c:pt>
                <c:pt idx="340">
                  <c:v>4.77582352965519E6</c:v>
                </c:pt>
                <c:pt idx="341">
                  <c:v>4.78013935668282E6</c:v>
                </c:pt>
                <c:pt idx="342">
                  <c:v>4.78451540455269E6</c:v>
                </c:pt>
                <c:pt idx="343">
                  <c:v>4.78891955548229E6</c:v>
                </c:pt>
                <c:pt idx="344">
                  <c:v>4.79333575058033E6</c:v>
                </c:pt>
                <c:pt idx="345">
                  <c:v>4.79783625485751E6</c:v>
                </c:pt>
                <c:pt idx="346">
                  <c:v>4.80237289164005E6</c:v>
                </c:pt>
                <c:pt idx="347">
                  <c:v>4.80879644814629E6</c:v>
                </c:pt>
                <c:pt idx="348">
                  <c:v>4.81506945254691E6</c:v>
                </c:pt>
                <c:pt idx="349">
                  <c:v>4.8198871199266E6</c:v>
                </c:pt>
                <c:pt idx="350">
                  <c:v>4.82976333805494E6</c:v>
                </c:pt>
                <c:pt idx="351">
                  <c:v>4.83466129989095E6</c:v>
                </c:pt>
                <c:pt idx="352">
                  <c:v>4.84128559253801E6</c:v>
                </c:pt>
                <c:pt idx="353">
                  <c:v>4.84550105149524E6</c:v>
                </c:pt>
                <c:pt idx="354">
                  <c:v>4.8539118957956E6</c:v>
                </c:pt>
                <c:pt idx="355">
                  <c:v>4.86234281371004E6</c:v>
                </c:pt>
                <c:pt idx="356">
                  <c:v>4.86651009599346E6</c:v>
                </c:pt>
                <c:pt idx="357">
                  <c:v>4.8716087939703E6</c:v>
                </c:pt>
                <c:pt idx="358">
                  <c:v>4.87674763917529E6</c:v>
                </c:pt>
                <c:pt idx="359">
                  <c:v>4.88100324536067E6</c:v>
                </c:pt>
                <c:pt idx="360">
                  <c:v>4.88963489941593E6</c:v>
                </c:pt>
                <c:pt idx="361">
                  <c:v>4.89658036988831E6</c:v>
                </c:pt>
                <c:pt idx="362">
                  <c:v>4.90352584036068E6</c:v>
                </c:pt>
                <c:pt idx="363">
                  <c:v>4.91396411968332E6</c:v>
                </c:pt>
                <c:pt idx="364">
                  <c:v>4.91922340657281E6</c:v>
                </c:pt>
                <c:pt idx="365">
                  <c:v>4.92974198035178E6</c:v>
                </c:pt>
                <c:pt idx="366">
                  <c:v>4.93676774528048E6</c:v>
                </c:pt>
                <c:pt idx="367">
                  <c:v>4.9455599882484E6</c:v>
                </c:pt>
                <c:pt idx="368">
                  <c:v>4.95619900371186E6</c:v>
                </c:pt>
                <c:pt idx="369">
                  <c:v>4.96511168836428E6</c:v>
                </c:pt>
                <c:pt idx="370">
                  <c:v>4.96927495592488E6</c:v>
                </c:pt>
                <c:pt idx="371">
                  <c:v>4.97826793503362E6</c:v>
                </c:pt>
                <c:pt idx="372">
                  <c:v>4.98368781083576E6</c:v>
                </c:pt>
                <c:pt idx="373">
                  <c:v>4.99091431190529E6</c:v>
                </c:pt>
                <c:pt idx="374">
                  <c:v>4.99533050700333E6</c:v>
                </c:pt>
                <c:pt idx="375">
                  <c:v>4.99974670210137E6</c:v>
                </c:pt>
                <c:pt idx="376">
                  <c:v>5.00524687235984E6</c:v>
                </c:pt>
                <c:pt idx="377">
                  <c:v>5.01381830557286E6</c:v>
                </c:pt>
                <c:pt idx="378">
                  <c:v>5.02666541858534E6</c:v>
                </c:pt>
                <c:pt idx="379">
                  <c:v>5.03220573607197E6</c:v>
                </c:pt>
                <c:pt idx="380">
                  <c:v>5.03918653610513E6</c:v>
                </c:pt>
                <c:pt idx="381">
                  <c:v>5.04380346734399E6</c:v>
                </c:pt>
                <c:pt idx="382">
                  <c:v>5.04808316186628E6</c:v>
                </c:pt>
                <c:pt idx="383">
                  <c:v>5.05370377380924E6</c:v>
                </c:pt>
                <c:pt idx="384">
                  <c:v>5.05940468020853E6</c:v>
                </c:pt>
                <c:pt idx="385">
                  <c:v>5.07084664023527E6</c:v>
                </c:pt>
                <c:pt idx="386">
                  <c:v>5.07555992482173E6</c:v>
                </c:pt>
                <c:pt idx="387">
                  <c:v>5.08184698075221E6</c:v>
                </c:pt>
                <c:pt idx="388">
                  <c:v>5.08662450090373E6</c:v>
                </c:pt>
                <c:pt idx="389">
                  <c:v>5.10007382233867E6</c:v>
                </c:pt>
                <c:pt idx="390">
                  <c:v>5.10645723161675E6</c:v>
                </c:pt>
                <c:pt idx="391">
                  <c:v>5.12199420891622E6</c:v>
                </c:pt>
                <c:pt idx="392">
                  <c:v>5.12685081910722E6</c:v>
                </c:pt>
                <c:pt idx="393">
                  <c:v>5.14242794363486E6</c:v>
                </c:pt>
                <c:pt idx="394">
                  <c:v>5.14664340259208E6</c:v>
                </c:pt>
                <c:pt idx="395">
                  <c:v>5.1508588615493E6</c:v>
                </c:pt>
                <c:pt idx="396">
                  <c:v>5.15507833522934E6</c:v>
                </c:pt>
                <c:pt idx="397">
                  <c:v>5.15989600260902E6</c:v>
                </c:pt>
                <c:pt idx="398">
                  <c:v>5.19522556339335E6</c:v>
                </c:pt>
                <c:pt idx="399">
                  <c:v>5.21891242801012E6</c:v>
                </c:pt>
                <c:pt idx="400">
                  <c:v>5.25247551075523E6</c:v>
                </c:pt>
                <c:pt idx="401">
                  <c:v>5.2616933143417E6</c:v>
                </c:pt>
                <c:pt idx="402">
                  <c:v>5.26675186509035E6</c:v>
                </c:pt>
                <c:pt idx="403">
                  <c:v>5.27277394931496E6</c:v>
                </c:pt>
                <c:pt idx="404">
                  <c:v>5.27879603353956E6</c:v>
                </c:pt>
                <c:pt idx="405">
                  <c:v>5.29084020198876E6</c:v>
                </c:pt>
                <c:pt idx="406">
                  <c:v>5.31292117747897E6</c:v>
                </c:pt>
                <c:pt idx="407">
                  <c:v>5.34303159860198E6</c:v>
                </c:pt>
                <c:pt idx="408">
                  <c:v>5.3751493811332E6</c:v>
                </c:pt>
                <c:pt idx="409">
                  <c:v>5.4072671636644E6</c:v>
                </c:pt>
                <c:pt idx="410">
                  <c:v>5.47993364664126E6</c:v>
                </c:pt>
                <c:pt idx="411">
                  <c:v>5.54055596116892E6</c:v>
                </c:pt>
                <c:pt idx="412">
                  <c:v>5.54689922321883E6</c:v>
                </c:pt>
                <c:pt idx="413">
                  <c:v>5.55179718505484E6</c:v>
                </c:pt>
                <c:pt idx="414">
                  <c:v>5.5599872196003E6</c:v>
                </c:pt>
                <c:pt idx="415">
                  <c:v>5.56613777495502E6</c:v>
                </c:pt>
                <c:pt idx="416">
                  <c:v>5.64000867477681E6</c:v>
                </c:pt>
                <c:pt idx="417">
                  <c:v>5.64506722552547E6</c:v>
                </c:pt>
                <c:pt idx="418">
                  <c:v>5.7025982034845E6</c:v>
                </c:pt>
                <c:pt idx="419">
                  <c:v>5.70878087662176E6</c:v>
                </c:pt>
                <c:pt idx="420">
                  <c:v>5.84487998009776E6</c:v>
                </c:pt>
                <c:pt idx="421">
                  <c:v>5.85150427274482E6</c:v>
                </c:pt>
                <c:pt idx="422">
                  <c:v>5.8563219401245E6</c:v>
                </c:pt>
                <c:pt idx="423">
                  <c:v>5.92256486659512E6</c:v>
                </c:pt>
                <c:pt idx="424">
                  <c:v>5.92778400625644E6</c:v>
                </c:pt>
                <c:pt idx="425">
                  <c:v>6.05826249778948E6</c:v>
                </c:pt>
                <c:pt idx="426">
                  <c:v>6.0686204826558E6</c:v>
                </c:pt>
                <c:pt idx="427">
                  <c:v>6.07829275286507E6</c:v>
                </c:pt>
                <c:pt idx="428">
                  <c:v>6.08473638298539E6</c:v>
                </c:pt>
                <c:pt idx="429">
                  <c:v>6.09330380147559E6</c:v>
                </c:pt>
                <c:pt idx="430">
                  <c:v>6.11477453909771E6</c:v>
                </c:pt>
                <c:pt idx="431">
                  <c:v>6.12360692929379E6</c:v>
                </c:pt>
                <c:pt idx="432">
                  <c:v>6.1364620717519E6</c:v>
                </c:pt>
                <c:pt idx="433">
                  <c:v>6.14380901450592E6</c:v>
                </c:pt>
                <c:pt idx="434">
                  <c:v>6.15301035772883E6</c:v>
                </c:pt>
                <c:pt idx="435">
                  <c:v>6.15983538651671E6</c:v>
                </c:pt>
                <c:pt idx="436">
                  <c:v>6.16545599845967E6</c:v>
                </c:pt>
                <c:pt idx="437">
                  <c:v>6.17629575006396E6</c:v>
                </c:pt>
                <c:pt idx="438">
                  <c:v>6.18159518418161E6</c:v>
                </c:pt>
                <c:pt idx="439">
                  <c:v>6.18994580763972E6</c:v>
                </c:pt>
                <c:pt idx="440">
                  <c:v>6.1953255362137E6</c:v>
                </c:pt>
                <c:pt idx="441">
                  <c:v>6.2002917483376E6</c:v>
                </c:pt>
                <c:pt idx="442">
                  <c:v>6.20924458021816E6</c:v>
                </c:pt>
                <c:pt idx="443">
                  <c:v>6.21470460324847E6</c:v>
                </c:pt>
                <c:pt idx="444">
                  <c:v>6.22152963203635E6</c:v>
                </c:pt>
                <c:pt idx="445">
                  <c:v>6.22835466082423E6</c:v>
                </c:pt>
                <c:pt idx="446">
                  <c:v>6.2356654710729E6</c:v>
                </c:pt>
                <c:pt idx="447">
                  <c:v>6.24799468484207E6</c:v>
                </c:pt>
                <c:pt idx="448">
                  <c:v>6.26529814018075E6</c:v>
                </c:pt>
                <c:pt idx="449">
                  <c:v>6.2807548230239E6</c:v>
                </c:pt>
                <c:pt idx="450">
                  <c:v>6.28803753021285E6</c:v>
                </c:pt>
                <c:pt idx="451">
                  <c:v>6.29341725878683E6</c:v>
                </c:pt>
                <c:pt idx="452">
                  <c:v>6.2987969873608E6</c:v>
                </c:pt>
                <c:pt idx="453">
                  <c:v>6.30418876010323E6</c:v>
                </c:pt>
                <c:pt idx="454">
                  <c:v>6.3167146952904E6</c:v>
                </c:pt>
                <c:pt idx="455">
                  <c:v>6.32214661526099E6</c:v>
                </c:pt>
                <c:pt idx="456">
                  <c:v>6.32756649106314E6</c:v>
                </c:pt>
                <c:pt idx="457">
                  <c:v>6.33479299213266E6</c:v>
                </c:pt>
                <c:pt idx="458">
                  <c:v>6.34671671889737E6</c:v>
                </c:pt>
                <c:pt idx="459">
                  <c:v>6.35619146474408E6</c:v>
                </c:pt>
                <c:pt idx="460">
                  <c:v>6.36100913212376E6</c:v>
                </c:pt>
                <c:pt idx="461">
                  <c:v>6.36669397963178E6</c:v>
                </c:pt>
                <c:pt idx="462">
                  <c:v>6.39258894179757E6</c:v>
                </c:pt>
                <c:pt idx="463">
                  <c:v>6.4117391696318E6</c:v>
                </c:pt>
                <c:pt idx="464">
                  <c:v>6.4246866507147E6</c:v>
                </c:pt>
                <c:pt idx="465">
                  <c:v>6.43369167399188E6</c:v>
                </c:pt>
                <c:pt idx="466">
                  <c:v>6.44023567218262E6</c:v>
                </c:pt>
                <c:pt idx="467">
                  <c:v>6.44746217325214E6</c:v>
                </c:pt>
                <c:pt idx="468">
                  <c:v>6.45227984063182E6</c:v>
                </c:pt>
                <c:pt idx="469">
                  <c:v>6.46781681793129E6</c:v>
                </c:pt>
                <c:pt idx="470">
                  <c:v>6.47343742987426E6</c:v>
                </c:pt>
                <c:pt idx="471">
                  <c:v>6.47905804181722E6</c:v>
                </c:pt>
                <c:pt idx="472">
                  <c:v>6.49029926570314E6</c:v>
                </c:pt>
                <c:pt idx="473">
                  <c:v>6.4959198776461E6</c:v>
                </c:pt>
                <c:pt idx="474">
                  <c:v>6.50716110153203E6</c:v>
                </c:pt>
                <c:pt idx="475">
                  <c:v>6.51599349172811E6</c:v>
                </c:pt>
                <c:pt idx="476">
                  <c:v>6.52964354930387E6</c:v>
                </c:pt>
                <c:pt idx="477">
                  <c:v>6.53632003334755E6</c:v>
                </c:pt>
                <c:pt idx="478">
                  <c:v>6.5510942133119E6</c:v>
                </c:pt>
                <c:pt idx="479">
                  <c:v>6.5786311971096E6</c:v>
                </c:pt>
                <c:pt idx="480">
                  <c:v>6.72717594131644E6</c:v>
                </c:pt>
                <c:pt idx="481">
                  <c:v>6.74455969111146E6</c:v>
                </c:pt>
                <c:pt idx="482">
                  <c:v>6.75017628833161E6</c:v>
                </c:pt>
                <c:pt idx="483">
                  <c:v>6.76141751221753E6</c:v>
                </c:pt>
                <c:pt idx="484">
                  <c:v>6.77731982929329E6</c:v>
                </c:pt>
                <c:pt idx="485">
                  <c:v>6.8383436161026E6</c:v>
                </c:pt>
                <c:pt idx="486">
                  <c:v>6.8496049136026E6</c:v>
                </c:pt>
                <c:pt idx="487">
                  <c:v>6.85642994239048E6</c:v>
                </c:pt>
                <c:pt idx="488">
                  <c:v>6.86615922166375E6</c:v>
                </c:pt>
                <c:pt idx="489">
                  <c:v>6.90421879396323E6</c:v>
                </c:pt>
                <c:pt idx="490">
                  <c:v>6.91298694859425E6</c:v>
                </c:pt>
                <c:pt idx="491">
                  <c:v>6.92583406160673E6</c:v>
                </c:pt>
                <c:pt idx="492">
                  <c:v>6.9315269385604E6</c:v>
                </c:pt>
                <c:pt idx="493">
                  <c:v>6.93555370554524E6</c:v>
                </c:pt>
                <c:pt idx="494">
                  <c:v>7.01452330334385E6</c:v>
                </c:pt>
                <c:pt idx="495">
                  <c:v>7.09627108933141E6</c:v>
                </c:pt>
                <c:pt idx="496">
                  <c:v>7.10309611811929E6</c:v>
                </c:pt>
                <c:pt idx="497">
                  <c:v>7.18278836602486E6</c:v>
                </c:pt>
                <c:pt idx="498">
                  <c:v>7.23181616105875E6</c:v>
                </c:pt>
                <c:pt idx="499">
                  <c:v>7.29765761524773E6</c:v>
                </c:pt>
                <c:pt idx="500">
                  <c:v>7.31126752559533E6</c:v>
                </c:pt>
                <c:pt idx="501">
                  <c:v>7.32130433263633E6</c:v>
                </c:pt>
                <c:pt idx="502">
                  <c:v>7.33334850108553E6</c:v>
                </c:pt>
                <c:pt idx="503">
                  <c:v>7.36345892220854E6</c:v>
                </c:pt>
                <c:pt idx="504">
                  <c:v>7.36948100643314E6</c:v>
                </c:pt>
                <c:pt idx="505">
                  <c:v>7.37751045206595E6</c:v>
                </c:pt>
                <c:pt idx="506">
                  <c:v>7.39774465506061E6</c:v>
                </c:pt>
                <c:pt idx="507">
                  <c:v>7.40382294540464E6</c:v>
                </c:pt>
                <c:pt idx="508">
                  <c:v>7.4363422002175E6</c:v>
                </c:pt>
                <c:pt idx="509">
                  <c:v>7.45025321477632E6</c:v>
                </c:pt>
                <c:pt idx="510">
                  <c:v>7.47153124570325E6</c:v>
                </c:pt>
                <c:pt idx="511">
                  <c:v>7.48080525540913E6</c:v>
                </c:pt>
                <c:pt idx="512">
                  <c:v>7.74597769743243E6</c:v>
                </c:pt>
                <c:pt idx="513">
                  <c:v>7.76404395010624E6</c:v>
                </c:pt>
                <c:pt idx="514">
                  <c:v>7.78813228700464E6</c:v>
                </c:pt>
                <c:pt idx="515">
                  <c:v>7.81824270812765E6</c:v>
                </c:pt>
                <c:pt idx="516">
                  <c:v>7.82384726117935E6</c:v>
                </c:pt>
                <c:pt idx="517">
                  <c:v>7.83488774892445E6</c:v>
                </c:pt>
                <c:pt idx="518">
                  <c:v>7.8407492442364E6</c:v>
                </c:pt>
                <c:pt idx="519">
                  <c:v>7.8467191370644E6</c:v>
                </c:pt>
                <c:pt idx="520">
                  <c:v>7.85482084770788E6</c:v>
                </c:pt>
                <c:pt idx="521">
                  <c:v>7.86722634121056E6</c:v>
                </c:pt>
                <c:pt idx="522">
                  <c:v>7.878347123412E6</c:v>
                </c:pt>
                <c:pt idx="523">
                  <c:v>7.89465372307537E6</c:v>
                </c:pt>
                <c:pt idx="524">
                  <c:v>7.90669789152457E6</c:v>
                </c:pt>
                <c:pt idx="525">
                  <c:v>7.96290401095419E6</c:v>
                </c:pt>
                <c:pt idx="526">
                  <c:v>7.96701107239537E6</c:v>
                </c:pt>
                <c:pt idx="527">
                  <c:v>7.99109940929378E6</c:v>
                </c:pt>
                <c:pt idx="528">
                  <c:v>8.00952297229824E6</c:v>
                </c:pt>
                <c:pt idx="529">
                  <c:v>8.02401612166545E6</c:v>
                </c:pt>
                <c:pt idx="530">
                  <c:v>8.07585020794801E6</c:v>
                </c:pt>
                <c:pt idx="531">
                  <c:v>8.12551393507601E6</c:v>
                </c:pt>
                <c:pt idx="532">
                  <c:v>8.13087760475873E6</c:v>
                </c:pt>
                <c:pt idx="533">
                  <c:v>8.18186458452702E6</c:v>
                </c:pt>
                <c:pt idx="534">
                  <c:v>8.19109844700474E6</c:v>
                </c:pt>
                <c:pt idx="535">
                  <c:v>8.2021750672552E6</c:v>
                </c:pt>
                <c:pt idx="536">
                  <c:v>8.25793956717501E6</c:v>
                </c:pt>
                <c:pt idx="537">
                  <c:v>8.3177589371394E6</c:v>
                </c:pt>
                <c:pt idx="538">
                  <c:v>8.37878272394868E6</c:v>
                </c:pt>
                <c:pt idx="539">
                  <c:v>8.38285566024592E6</c:v>
                </c:pt>
                <c:pt idx="540">
                  <c:v>8.45110594812474E6</c:v>
                </c:pt>
                <c:pt idx="541">
                  <c:v>8.45521421398276E6</c:v>
                </c:pt>
                <c:pt idx="542">
                  <c:v>8.46926574384017E6</c:v>
                </c:pt>
                <c:pt idx="543">
                  <c:v>8.55437786754787E6</c:v>
                </c:pt>
                <c:pt idx="544">
                  <c:v>8.6547459379579E6</c:v>
                </c:pt>
                <c:pt idx="545">
                  <c:v>8.6593227219686E6</c:v>
                </c:pt>
                <c:pt idx="546">
                  <c:v>8.66405608016914E6</c:v>
                </c:pt>
                <c:pt idx="547">
                  <c:v>8.66947595597128E6</c:v>
                </c:pt>
                <c:pt idx="548">
                  <c:v>8.77837932708897E6</c:v>
                </c:pt>
                <c:pt idx="549">
                  <c:v>8.78472258913889E6</c:v>
                </c:pt>
                <c:pt idx="550">
                  <c:v>8.79178850129576E6</c:v>
                </c:pt>
                <c:pt idx="551">
                  <c:v>8.80394187020556E6</c:v>
                </c:pt>
                <c:pt idx="552">
                  <c:v>8.81796730436466E6</c:v>
                </c:pt>
                <c:pt idx="553">
                  <c:v>8.84406300267127E6</c:v>
                </c:pt>
                <c:pt idx="554">
                  <c:v>8.8723667985269E6</c:v>
                </c:pt>
                <c:pt idx="555">
                  <c:v>8.90849930387451E6</c:v>
                </c:pt>
                <c:pt idx="556">
                  <c:v>8.94539460655724E6</c:v>
                </c:pt>
              </c:numCache>
            </c:numRef>
          </c:xVal>
          <c:yVal>
            <c:numRef>
              <c:f>'dw-st'!$F$2:$F$558</c:f>
              <c:numCache>
                <c:formatCode>General</c:formatCode>
                <c:ptCount val="557"/>
                <c:pt idx="0">
                  <c:v>-114.37065081823</c:v>
                </c:pt>
                <c:pt idx="1">
                  <c:v>-113.939109037136</c:v>
                </c:pt>
                <c:pt idx="2">
                  <c:v>-111.244112936949</c:v>
                </c:pt>
                <c:pt idx="3">
                  <c:v>-110.518602445618</c:v>
                </c:pt>
                <c:pt idx="4">
                  <c:v>-110.351264585659</c:v>
                </c:pt>
                <c:pt idx="5">
                  <c:v>-110.300664067182</c:v>
                </c:pt>
                <c:pt idx="6">
                  <c:v>-110.131804908439</c:v>
                </c:pt>
                <c:pt idx="7">
                  <c:v>-109.583244293918</c:v>
                </c:pt>
                <c:pt idx="8">
                  <c:v>-109.380932529736</c:v>
                </c:pt>
                <c:pt idx="9">
                  <c:v>-109.065506274996</c:v>
                </c:pt>
                <c:pt idx="10">
                  <c:v>-109.042530134774</c:v>
                </c:pt>
                <c:pt idx="11">
                  <c:v>-108.927539109622</c:v>
                </c:pt>
                <c:pt idx="12">
                  <c:v>-108.908440496628</c:v>
                </c:pt>
                <c:pt idx="13">
                  <c:v>-108.527220066263</c:v>
                </c:pt>
                <c:pt idx="14">
                  <c:v>-107.861840752789</c:v>
                </c:pt>
                <c:pt idx="15">
                  <c:v>-107.861840752789</c:v>
                </c:pt>
                <c:pt idx="16">
                  <c:v>-107.861840752789</c:v>
                </c:pt>
                <c:pt idx="17">
                  <c:v>-107.55012198024</c:v>
                </c:pt>
                <c:pt idx="18">
                  <c:v>-107.375735903654</c:v>
                </c:pt>
                <c:pt idx="19">
                  <c:v>-107.055010152983</c:v>
                </c:pt>
                <c:pt idx="20">
                  <c:v>-106.901504799893</c:v>
                </c:pt>
                <c:pt idx="21">
                  <c:v>-106.648528880533</c:v>
                </c:pt>
                <c:pt idx="22">
                  <c:v>-106.639790605863</c:v>
                </c:pt>
                <c:pt idx="23">
                  <c:v>-106.415980632009</c:v>
                </c:pt>
                <c:pt idx="24">
                  <c:v>-106.385853314931</c:v>
                </c:pt>
                <c:pt idx="25">
                  <c:v>-105.938843646618</c:v>
                </c:pt>
                <c:pt idx="26">
                  <c:v>-105.880852133929</c:v>
                </c:pt>
                <c:pt idx="27">
                  <c:v>-105.451317169455</c:v>
                </c:pt>
                <c:pt idx="28">
                  <c:v>-105.352553099348</c:v>
                </c:pt>
                <c:pt idx="29">
                  <c:v>-105.285647881136</c:v>
                </c:pt>
                <c:pt idx="30">
                  <c:v>-104.716794123678</c:v>
                </c:pt>
                <c:pt idx="31">
                  <c:v>-104.716794123678</c:v>
                </c:pt>
                <c:pt idx="32">
                  <c:v>-104.266526133576</c:v>
                </c:pt>
                <c:pt idx="33">
                  <c:v>-104.266526133576</c:v>
                </c:pt>
                <c:pt idx="34">
                  <c:v>-104.263862759019</c:v>
                </c:pt>
                <c:pt idx="35">
                  <c:v>-104.06968698664</c:v>
                </c:pt>
                <c:pt idx="36">
                  <c:v>-104.046069878138</c:v>
                </c:pt>
                <c:pt idx="37">
                  <c:v>-103.86437332633</c:v>
                </c:pt>
                <c:pt idx="38">
                  <c:v>-103.371711289259</c:v>
                </c:pt>
                <c:pt idx="39">
                  <c:v>-103.341095751696</c:v>
                </c:pt>
                <c:pt idx="40">
                  <c:v>-103.158876555186</c:v>
                </c:pt>
                <c:pt idx="41">
                  <c:v>-103.158876555186</c:v>
                </c:pt>
                <c:pt idx="42">
                  <c:v>-102.844317607696</c:v>
                </c:pt>
                <c:pt idx="43">
                  <c:v>-102.068614797662</c:v>
                </c:pt>
                <c:pt idx="44">
                  <c:v>-101.919930897542</c:v>
                </c:pt>
                <c:pt idx="45">
                  <c:v>-101.904003993133</c:v>
                </c:pt>
                <c:pt idx="46">
                  <c:v>-101.76381546103</c:v>
                </c:pt>
                <c:pt idx="47">
                  <c:v>-101.371079390607</c:v>
                </c:pt>
                <c:pt idx="48">
                  <c:v>-101.113927651845</c:v>
                </c:pt>
                <c:pt idx="49">
                  <c:v>-101.067035593333</c:v>
                </c:pt>
                <c:pt idx="50">
                  <c:v>-100.987017336505</c:v>
                </c:pt>
                <c:pt idx="51">
                  <c:v>-100.55942316504</c:v>
                </c:pt>
                <c:pt idx="52">
                  <c:v>-100.523478406311</c:v>
                </c:pt>
                <c:pt idx="53">
                  <c:v>-100.1529362288</c:v>
                </c:pt>
                <c:pt idx="54">
                  <c:v>-99.5121592045451</c:v>
                </c:pt>
                <c:pt idx="55">
                  <c:v>-99.4472148574922</c:v>
                </c:pt>
                <c:pt idx="56">
                  <c:v>-99.0465429901997</c:v>
                </c:pt>
                <c:pt idx="57">
                  <c:v>-98.9875665629781</c:v>
                </c:pt>
                <c:pt idx="58">
                  <c:v>-98.9875665629781</c:v>
                </c:pt>
                <c:pt idx="59">
                  <c:v>-98.7414101712393</c:v>
                </c:pt>
                <c:pt idx="60">
                  <c:v>-98.44549510686898</c:v>
                </c:pt>
                <c:pt idx="61">
                  <c:v>-98.44549510686898</c:v>
                </c:pt>
                <c:pt idx="62">
                  <c:v>-98.4025231321874</c:v>
                </c:pt>
                <c:pt idx="63">
                  <c:v>-97.9866774622418</c:v>
                </c:pt>
                <c:pt idx="64">
                  <c:v>-97.9211102349748</c:v>
                </c:pt>
                <c:pt idx="65">
                  <c:v>-97.84205229849876</c:v>
                </c:pt>
                <c:pt idx="66">
                  <c:v>-96.82827488488105</c:v>
                </c:pt>
                <c:pt idx="67">
                  <c:v>-96.19514934267106</c:v>
                </c:pt>
                <c:pt idx="68">
                  <c:v>-95.8559536097327</c:v>
                </c:pt>
                <c:pt idx="69">
                  <c:v>-95.8062550341976</c:v>
                </c:pt>
                <c:pt idx="70">
                  <c:v>-95.4196368456368</c:v>
                </c:pt>
                <c:pt idx="71">
                  <c:v>-95.2211909920702</c:v>
                </c:pt>
                <c:pt idx="72">
                  <c:v>-95.2211909920702</c:v>
                </c:pt>
                <c:pt idx="73">
                  <c:v>-94.75104534270351</c:v>
                </c:pt>
                <c:pt idx="74">
                  <c:v>-94.23624880575176</c:v>
                </c:pt>
                <c:pt idx="75">
                  <c:v>-94.09679138260164</c:v>
                </c:pt>
                <c:pt idx="76">
                  <c:v>-94.0465819903121</c:v>
                </c:pt>
                <c:pt idx="77">
                  <c:v>-93.4809950609697</c:v>
                </c:pt>
                <c:pt idx="78">
                  <c:v>-93.15899981990994</c:v>
                </c:pt>
                <c:pt idx="79">
                  <c:v>-93.000594015286</c:v>
                </c:pt>
                <c:pt idx="80">
                  <c:v>-92.9653999603471</c:v>
                </c:pt>
                <c:pt idx="81">
                  <c:v>-92.86207905263613</c:v>
                </c:pt>
                <c:pt idx="82">
                  <c:v>-91.7535630447033</c:v>
                </c:pt>
                <c:pt idx="83">
                  <c:v>-90.8841636086247</c:v>
                </c:pt>
                <c:pt idx="84">
                  <c:v>-90.4562996677491</c:v>
                </c:pt>
                <c:pt idx="85">
                  <c:v>-89.3410632523139</c:v>
                </c:pt>
                <c:pt idx="86">
                  <c:v>-88.68313186962413</c:v>
                </c:pt>
                <c:pt idx="87">
                  <c:v>-88.47270889080735</c:v>
                </c:pt>
                <c:pt idx="88">
                  <c:v>-88.3508945811758</c:v>
                </c:pt>
                <c:pt idx="89">
                  <c:v>-88.2975744966778</c:v>
                </c:pt>
                <c:pt idx="90">
                  <c:v>-88.22552417178956</c:v>
                </c:pt>
                <c:pt idx="91">
                  <c:v>-87.69621581445718</c:v>
                </c:pt>
                <c:pt idx="92">
                  <c:v>-87.13388891675801</c:v>
                </c:pt>
                <c:pt idx="93">
                  <c:v>-87.08949434056908</c:v>
                </c:pt>
                <c:pt idx="94">
                  <c:v>-86.86059645612416</c:v>
                </c:pt>
                <c:pt idx="95">
                  <c:v>-86.7131051950865</c:v>
                </c:pt>
                <c:pt idx="96">
                  <c:v>-86.53543514124388</c:v>
                </c:pt>
                <c:pt idx="97">
                  <c:v>-86.52523986665584</c:v>
                </c:pt>
                <c:pt idx="98">
                  <c:v>-86.4646368431068</c:v>
                </c:pt>
                <c:pt idx="99">
                  <c:v>-86.2253536691012</c:v>
                </c:pt>
                <c:pt idx="100">
                  <c:v>-84.67267133933593</c:v>
                </c:pt>
                <c:pt idx="101">
                  <c:v>-84.4225506252244</c:v>
                </c:pt>
                <c:pt idx="102">
                  <c:v>-83.0989104414453</c:v>
                </c:pt>
                <c:pt idx="103">
                  <c:v>-80.3900006641244</c:v>
                </c:pt>
                <c:pt idx="104">
                  <c:v>-79.4511612870612</c:v>
                </c:pt>
                <c:pt idx="105">
                  <c:v>-78.77143072102588</c:v>
                </c:pt>
                <c:pt idx="106">
                  <c:v>-77.46557615747614</c:v>
                </c:pt>
                <c:pt idx="107">
                  <c:v>-76.3212622563115</c:v>
                </c:pt>
                <c:pt idx="108">
                  <c:v>-76.2570970929409</c:v>
                </c:pt>
                <c:pt idx="109">
                  <c:v>-75.8466600515401</c:v>
                </c:pt>
                <c:pt idx="110">
                  <c:v>-75.61828863003061</c:v>
                </c:pt>
                <c:pt idx="111">
                  <c:v>-75.53683644283268</c:v>
                </c:pt>
                <c:pt idx="112">
                  <c:v>-74.3845779481553</c:v>
                </c:pt>
                <c:pt idx="113">
                  <c:v>-73.9553044713346</c:v>
                </c:pt>
                <c:pt idx="114">
                  <c:v>-73.62700173412546</c:v>
                </c:pt>
                <c:pt idx="115">
                  <c:v>-73.13851572263501</c:v>
                </c:pt>
                <c:pt idx="116">
                  <c:v>-73.03307755041163</c:v>
                </c:pt>
                <c:pt idx="117">
                  <c:v>-72.3468859383379</c:v>
                </c:pt>
                <c:pt idx="118">
                  <c:v>-72.13885997469494</c:v>
                </c:pt>
                <c:pt idx="119">
                  <c:v>-72.12907744499708</c:v>
                </c:pt>
                <c:pt idx="120">
                  <c:v>-72.0489233695754</c:v>
                </c:pt>
                <c:pt idx="121">
                  <c:v>-71.2791989851092</c:v>
                </c:pt>
                <c:pt idx="122">
                  <c:v>-71.24547602669516</c:v>
                </c:pt>
                <c:pt idx="123">
                  <c:v>-70.7675941514304</c:v>
                </c:pt>
                <c:pt idx="124">
                  <c:v>-70.71469209862498</c:v>
                </c:pt>
                <c:pt idx="125">
                  <c:v>-70.11472259359493</c:v>
                </c:pt>
                <c:pt idx="126">
                  <c:v>-69.16407848163668</c:v>
                </c:pt>
                <c:pt idx="127">
                  <c:v>-68.4365904701716</c:v>
                </c:pt>
                <c:pt idx="128">
                  <c:v>-68.253138879037</c:v>
                </c:pt>
                <c:pt idx="129">
                  <c:v>-67.8655679069164</c:v>
                </c:pt>
                <c:pt idx="130">
                  <c:v>-67.7847697139774</c:v>
                </c:pt>
                <c:pt idx="131">
                  <c:v>-67.7092074716685</c:v>
                </c:pt>
                <c:pt idx="132">
                  <c:v>-66.2044006703781</c:v>
                </c:pt>
                <c:pt idx="133">
                  <c:v>-66.16949434056906</c:v>
                </c:pt>
                <c:pt idx="134">
                  <c:v>-65.62963610508923</c:v>
                </c:pt>
                <c:pt idx="135">
                  <c:v>-65.32268789629421</c:v>
                </c:pt>
                <c:pt idx="136">
                  <c:v>-65.17724361706948</c:v>
                </c:pt>
                <c:pt idx="137">
                  <c:v>-64.7806978931275</c:v>
                </c:pt>
                <c:pt idx="138">
                  <c:v>-64.65149266656536</c:v>
                </c:pt>
                <c:pt idx="139">
                  <c:v>-64.118726404326</c:v>
                </c:pt>
                <c:pt idx="140">
                  <c:v>-62.5173991864841</c:v>
                </c:pt>
                <c:pt idx="141">
                  <c:v>-61.2815337366783</c:v>
                </c:pt>
                <c:pt idx="142">
                  <c:v>-60.1772394065457</c:v>
                </c:pt>
                <c:pt idx="143">
                  <c:v>-60.0801823837573</c:v>
                </c:pt>
                <c:pt idx="144">
                  <c:v>-60.0436272458583</c:v>
                </c:pt>
                <c:pt idx="145">
                  <c:v>-59.9755379266731</c:v>
                </c:pt>
                <c:pt idx="146">
                  <c:v>-59.45547435011319</c:v>
                </c:pt>
                <c:pt idx="147">
                  <c:v>-59.2681324032023</c:v>
                </c:pt>
                <c:pt idx="148">
                  <c:v>-59.2667531026092</c:v>
                </c:pt>
                <c:pt idx="149">
                  <c:v>-58.9710057964113</c:v>
                </c:pt>
                <c:pt idx="150">
                  <c:v>-58.7708280627763</c:v>
                </c:pt>
                <c:pt idx="151">
                  <c:v>-58.5590408871378</c:v>
                </c:pt>
                <c:pt idx="152">
                  <c:v>-58.5365320687578</c:v>
                </c:pt>
                <c:pt idx="153">
                  <c:v>-58.2965001702496</c:v>
                </c:pt>
                <c:pt idx="154">
                  <c:v>-58.05731656623317</c:v>
                </c:pt>
                <c:pt idx="155">
                  <c:v>-58.0279461980577</c:v>
                </c:pt>
                <c:pt idx="156">
                  <c:v>-56.7953023989532</c:v>
                </c:pt>
                <c:pt idx="157">
                  <c:v>-56.45972996119857</c:v>
                </c:pt>
                <c:pt idx="158">
                  <c:v>-56.3923629700498</c:v>
                </c:pt>
                <c:pt idx="159">
                  <c:v>-56.2221316990858</c:v>
                </c:pt>
                <c:pt idx="160">
                  <c:v>-55.2362251596307</c:v>
                </c:pt>
                <c:pt idx="161">
                  <c:v>-54.88180506574804</c:v>
                </c:pt>
                <c:pt idx="162">
                  <c:v>-53.9101966526592</c:v>
                </c:pt>
                <c:pt idx="163">
                  <c:v>-53.50182345140354</c:v>
                </c:pt>
                <c:pt idx="164">
                  <c:v>-52.39123118739089</c:v>
                </c:pt>
                <c:pt idx="165">
                  <c:v>-51.48806609711837</c:v>
                </c:pt>
                <c:pt idx="166">
                  <c:v>-51.2326018424451</c:v>
                </c:pt>
                <c:pt idx="167">
                  <c:v>-51.2326018424451</c:v>
                </c:pt>
                <c:pt idx="168">
                  <c:v>-51.22426767121314</c:v>
                </c:pt>
                <c:pt idx="169">
                  <c:v>-50.9788653126309</c:v>
                </c:pt>
                <c:pt idx="170">
                  <c:v>-50.9323851980141</c:v>
                </c:pt>
                <c:pt idx="171">
                  <c:v>-50.8962086343382</c:v>
                </c:pt>
                <c:pt idx="172">
                  <c:v>-50.38542716004927</c:v>
                </c:pt>
                <c:pt idx="173">
                  <c:v>-50.3655248437537</c:v>
                </c:pt>
                <c:pt idx="174">
                  <c:v>-50.3655248437537</c:v>
                </c:pt>
                <c:pt idx="175">
                  <c:v>-50.2895224971587</c:v>
                </c:pt>
                <c:pt idx="176">
                  <c:v>-50.2747850191297</c:v>
                </c:pt>
                <c:pt idx="177">
                  <c:v>-50.25735555356719</c:v>
                </c:pt>
                <c:pt idx="178">
                  <c:v>-50.08380011173317</c:v>
                </c:pt>
                <c:pt idx="179">
                  <c:v>-49.92497930526</c:v>
                </c:pt>
                <c:pt idx="180">
                  <c:v>-49.8858562313232</c:v>
                </c:pt>
                <c:pt idx="181">
                  <c:v>-49.8858562313232</c:v>
                </c:pt>
                <c:pt idx="182">
                  <c:v>-49.77763219065</c:v>
                </c:pt>
                <c:pt idx="183">
                  <c:v>-49.603612898641</c:v>
                </c:pt>
                <c:pt idx="184">
                  <c:v>-49.54834541669749</c:v>
                </c:pt>
                <c:pt idx="185">
                  <c:v>-49.48481127744446</c:v>
                </c:pt>
                <c:pt idx="186">
                  <c:v>-49.4323060493796</c:v>
                </c:pt>
                <c:pt idx="187">
                  <c:v>-49.1838303491718</c:v>
                </c:pt>
                <c:pt idx="188">
                  <c:v>-49.1823348357097</c:v>
                </c:pt>
                <c:pt idx="189">
                  <c:v>-49.0996201635352</c:v>
                </c:pt>
                <c:pt idx="190">
                  <c:v>-48.95183379994927</c:v>
                </c:pt>
                <c:pt idx="191">
                  <c:v>-48.95183379994927</c:v>
                </c:pt>
                <c:pt idx="192">
                  <c:v>-48.9427821128813</c:v>
                </c:pt>
                <c:pt idx="193">
                  <c:v>-48.9367322243402</c:v>
                </c:pt>
                <c:pt idx="194">
                  <c:v>-48.6224321363789</c:v>
                </c:pt>
                <c:pt idx="195">
                  <c:v>-48.6073629841155</c:v>
                </c:pt>
                <c:pt idx="196">
                  <c:v>-48.5113525006696</c:v>
                </c:pt>
                <c:pt idx="197">
                  <c:v>-48.4883822930982</c:v>
                </c:pt>
                <c:pt idx="198">
                  <c:v>-48.47582761243227</c:v>
                </c:pt>
                <c:pt idx="199">
                  <c:v>-48.4652527115647</c:v>
                </c:pt>
                <c:pt idx="200">
                  <c:v>-48.43361750219439</c:v>
                </c:pt>
                <c:pt idx="201">
                  <c:v>-48.4254059465152</c:v>
                </c:pt>
                <c:pt idx="202">
                  <c:v>-48.4150753874937</c:v>
                </c:pt>
                <c:pt idx="203">
                  <c:v>-48.2994309092563</c:v>
                </c:pt>
                <c:pt idx="204">
                  <c:v>-48.2882758766399</c:v>
                </c:pt>
                <c:pt idx="205">
                  <c:v>-48.2716329339969</c:v>
                </c:pt>
                <c:pt idx="206">
                  <c:v>-48.2493876460824</c:v>
                </c:pt>
                <c:pt idx="207">
                  <c:v>-48.2235889201573</c:v>
                </c:pt>
                <c:pt idx="208">
                  <c:v>-48.2189748869128</c:v>
                </c:pt>
                <c:pt idx="209">
                  <c:v>-48.1844318961459</c:v>
                </c:pt>
                <c:pt idx="210">
                  <c:v>-48.17177398349349</c:v>
                </c:pt>
                <c:pt idx="211">
                  <c:v>-48.16720784591359</c:v>
                </c:pt>
                <c:pt idx="212">
                  <c:v>-48.1507757329696</c:v>
                </c:pt>
                <c:pt idx="213">
                  <c:v>-48.10306278029699</c:v>
                </c:pt>
                <c:pt idx="214">
                  <c:v>-48.0976703850022</c:v>
                </c:pt>
                <c:pt idx="215">
                  <c:v>-48.0044540225887</c:v>
                </c:pt>
                <c:pt idx="216">
                  <c:v>-47.93798402702559</c:v>
                </c:pt>
                <c:pt idx="217">
                  <c:v>-47.8668956319794</c:v>
                </c:pt>
                <c:pt idx="218">
                  <c:v>-47.8499967485326</c:v>
                </c:pt>
                <c:pt idx="219">
                  <c:v>-47.8378526344305</c:v>
                </c:pt>
                <c:pt idx="220">
                  <c:v>-47.6198981014312</c:v>
                </c:pt>
                <c:pt idx="221">
                  <c:v>-47.59427394526219</c:v>
                </c:pt>
                <c:pt idx="222">
                  <c:v>-47.5721197252155</c:v>
                </c:pt>
                <c:pt idx="223">
                  <c:v>-47.539106765472</c:v>
                </c:pt>
                <c:pt idx="224">
                  <c:v>-47.35206478222057</c:v>
                </c:pt>
                <c:pt idx="225">
                  <c:v>-47.30462358199956</c:v>
                </c:pt>
                <c:pt idx="226">
                  <c:v>-47.06770166354827</c:v>
                </c:pt>
                <c:pt idx="227">
                  <c:v>-46.9379115145137</c:v>
                </c:pt>
                <c:pt idx="228">
                  <c:v>-46.8863122492056</c:v>
                </c:pt>
                <c:pt idx="229">
                  <c:v>-46.6467514291832</c:v>
                </c:pt>
                <c:pt idx="230">
                  <c:v>-46.53294048963809</c:v>
                </c:pt>
                <c:pt idx="231">
                  <c:v>-46.3883224840947</c:v>
                </c:pt>
                <c:pt idx="232">
                  <c:v>-46.3679652401102</c:v>
                </c:pt>
                <c:pt idx="233">
                  <c:v>-46.1530048719709</c:v>
                </c:pt>
                <c:pt idx="234">
                  <c:v>-46.1003217148493</c:v>
                </c:pt>
                <c:pt idx="235">
                  <c:v>-46.0939468604067</c:v>
                </c:pt>
                <c:pt idx="236">
                  <c:v>-45.9664469439224</c:v>
                </c:pt>
                <c:pt idx="237">
                  <c:v>-45.9550171257947</c:v>
                </c:pt>
                <c:pt idx="238">
                  <c:v>-45.84289717974814</c:v>
                </c:pt>
                <c:pt idx="239">
                  <c:v>-45.83776910451049</c:v>
                </c:pt>
                <c:pt idx="240">
                  <c:v>-45.6255044770412</c:v>
                </c:pt>
                <c:pt idx="241">
                  <c:v>-45.2217164594619</c:v>
                </c:pt>
                <c:pt idx="242">
                  <c:v>-45.1353779733906</c:v>
                </c:pt>
                <c:pt idx="243">
                  <c:v>-45.1249168182571</c:v>
                </c:pt>
                <c:pt idx="244">
                  <c:v>-45.08945773383029</c:v>
                </c:pt>
                <c:pt idx="245">
                  <c:v>-45.00067400021817</c:v>
                </c:pt>
                <c:pt idx="246">
                  <c:v>-45.00067400021817</c:v>
                </c:pt>
                <c:pt idx="247">
                  <c:v>-44.7162060944182</c:v>
                </c:pt>
                <c:pt idx="248">
                  <c:v>-44.4943797284669</c:v>
                </c:pt>
                <c:pt idx="249">
                  <c:v>-44.4793397276835</c:v>
                </c:pt>
                <c:pt idx="250">
                  <c:v>-44.4740739318214</c:v>
                </c:pt>
                <c:pt idx="251">
                  <c:v>-44.37014721701199</c:v>
                </c:pt>
                <c:pt idx="252">
                  <c:v>-44.0799851531081</c:v>
                </c:pt>
                <c:pt idx="253">
                  <c:v>-44.0682539159898</c:v>
                </c:pt>
                <c:pt idx="254">
                  <c:v>-44.0459738618947</c:v>
                </c:pt>
                <c:pt idx="255">
                  <c:v>-44.0230656882767</c:v>
                </c:pt>
                <c:pt idx="256">
                  <c:v>-43.75204441474447</c:v>
                </c:pt>
                <c:pt idx="257">
                  <c:v>-43.743653882117</c:v>
                </c:pt>
                <c:pt idx="258">
                  <c:v>-43.68491648936627</c:v>
                </c:pt>
                <c:pt idx="259">
                  <c:v>-43.60128656567087</c:v>
                </c:pt>
                <c:pt idx="260">
                  <c:v>-43.53679375139247</c:v>
                </c:pt>
                <c:pt idx="261">
                  <c:v>-43.31973465952247</c:v>
                </c:pt>
                <c:pt idx="262">
                  <c:v>-42.85726599524214</c:v>
                </c:pt>
                <c:pt idx="263">
                  <c:v>-42.7211892139515</c:v>
                </c:pt>
                <c:pt idx="264">
                  <c:v>-41.7425729666171</c:v>
                </c:pt>
                <c:pt idx="265">
                  <c:v>-41.65110981919359</c:v>
                </c:pt>
                <c:pt idx="266">
                  <c:v>-41.628497525953</c:v>
                </c:pt>
                <c:pt idx="267">
                  <c:v>-41.4302581890803</c:v>
                </c:pt>
                <c:pt idx="268">
                  <c:v>-41.409552062528</c:v>
                </c:pt>
                <c:pt idx="269">
                  <c:v>-41.2608892221942</c:v>
                </c:pt>
                <c:pt idx="270">
                  <c:v>-41.1836068624919</c:v>
                </c:pt>
                <c:pt idx="271">
                  <c:v>-41.13142512128757</c:v>
                </c:pt>
                <c:pt idx="272">
                  <c:v>-40.9786727882186</c:v>
                </c:pt>
                <c:pt idx="273">
                  <c:v>-40.9585142505763</c:v>
                </c:pt>
                <c:pt idx="274">
                  <c:v>-40.796807335024</c:v>
                </c:pt>
                <c:pt idx="275">
                  <c:v>-39.99694480586209</c:v>
                </c:pt>
                <c:pt idx="276">
                  <c:v>-39.9725922824121</c:v>
                </c:pt>
                <c:pt idx="277">
                  <c:v>-39.8850243915007</c:v>
                </c:pt>
                <c:pt idx="278">
                  <c:v>-39.84079150025317</c:v>
                </c:pt>
                <c:pt idx="279">
                  <c:v>-39.610651070431</c:v>
                </c:pt>
                <c:pt idx="280">
                  <c:v>-39.5309427030195</c:v>
                </c:pt>
                <c:pt idx="281">
                  <c:v>-39.48479759938734</c:v>
                </c:pt>
                <c:pt idx="282">
                  <c:v>-39.4417537368711</c:v>
                </c:pt>
                <c:pt idx="283">
                  <c:v>-39.3308213406716</c:v>
                </c:pt>
                <c:pt idx="284">
                  <c:v>-39.01364916816047</c:v>
                </c:pt>
                <c:pt idx="285">
                  <c:v>-38.9657605179546</c:v>
                </c:pt>
                <c:pt idx="286">
                  <c:v>-38.7423427297076</c:v>
                </c:pt>
                <c:pt idx="287">
                  <c:v>-38.6387761637769</c:v>
                </c:pt>
                <c:pt idx="288">
                  <c:v>-38.17918841328029</c:v>
                </c:pt>
                <c:pt idx="289">
                  <c:v>-37.98090509579779</c:v>
                </c:pt>
                <c:pt idx="290">
                  <c:v>-37.6839964200893</c:v>
                </c:pt>
                <c:pt idx="291">
                  <c:v>-37.38752764354117</c:v>
                </c:pt>
                <c:pt idx="292">
                  <c:v>-37.0003912364147</c:v>
                </c:pt>
                <c:pt idx="293">
                  <c:v>-36.7788622582399</c:v>
                </c:pt>
                <c:pt idx="294">
                  <c:v>-36.6750153775333</c:v>
                </c:pt>
                <c:pt idx="295">
                  <c:v>-36.6339273888728</c:v>
                </c:pt>
                <c:pt idx="296">
                  <c:v>-36.60986141767157</c:v>
                </c:pt>
                <c:pt idx="297">
                  <c:v>-36.5825137341253</c:v>
                </c:pt>
                <c:pt idx="298">
                  <c:v>-36.5725773970021</c:v>
                </c:pt>
                <c:pt idx="299">
                  <c:v>-36.48826964901707</c:v>
                </c:pt>
                <c:pt idx="300">
                  <c:v>-36.44927249538707</c:v>
                </c:pt>
                <c:pt idx="301">
                  <c:v>-35.81859547525627</c:v>
                </c:pt>
                <c:pt idx="302">
                  <c:v>-35.78498711916367</c:v>
                </c:pt>
                <c:pt idx="303">
                  <c:v>-35.5378176157197</c:v>
                </c:pt>
                <c:pt idx="304">
                  <c:v>-35.24304485438059</c:v>
                </c:pt>
                <c:pt idx="305">
                  <c:v>-35.1343571356285</c:v>
                </c:pt>
                <c:pt idx="306">
                  <c:v>-35.0377789940765</c:v>
                </c:pt>
                <c:pt idx="307">
                  <c:v>-34.8980575304498</c:v>
                </c:pt>
                <c:pt idx="308">
                  <c:v>-34.7323641253598</c:v>
                </c:pt>
                <c:pt idx="309">
                  <c:v>-34.54056311461949</c:v>
                </c:pt>
                <c:pt idx="310">
                  <c:v>-34.51874642481729</c:v>
                </c:pt>
                <c:pt idx="311">
                  <c:v>-34.4640199172557</c:v>
                </c:pt>
                <c:pt idx="312">
                  <c:v>-34.2178781268459</c:v>
                </c:pt>
                <c:pt idx="313">
                  <c:v>-34.1334231908821</c:v>
                </c:pt>
                <c:pt idx="314">
                  <c:v>-33.95667170820207</c:v>
                </c:pt>
                <c:pt idx="315">
                  <c:v>-33.9398016408256</c:v>
                </c:pt>
                <c:pt idx="316">
                  <c:v>-33.7494479551593</c:v>
                </c:pt>
                <c:pt idx="317">
                  <c:v>-33.1443735199331</c:v>
                </c:pt>
                <c:pt idx="318">
                  <c:v>-33.0160736115412</c:v>
                </c:pt>
                <c:pt idx="319">
                  <c:v>-32.89726607141927</c:v>
                </c:pt>
                <c:pt idx="320">
                  <c:v>-32.7463020734273</c:v>
                </c:pt>
                <c:pt idx="321">
                  <c:v>-32.41754369720507</c:v>
                </c:pt>
                <c:pt idx="322">
                  <c:v>-32.18400868833739</c:v>
                </c:pt>
                <c:pt idx="323">
                  <c:v>-31.6815119283185</c:v>
                </c:pt>
                <c:pt idx="324">
                  <c:v>-31.6586680535793</c:v>
                </c:pt>
                <c:pt idx="325">
                  <c:v>-31.5085597073912</c:v>
                </c:pt>
                <c:pt idx="326">
                  <c:v>-30.8519766485716</c:v>
                </c:pt>
                <c:pt idx="327">
                  <c:v>-30.6001682218204</c:v>
                </c:pt>
                <c:pt idx="328">
                  <c:v>-30.5439946316368</c:v>
                </c:pt>
                <c:pt idx="329">
                  <c:v>-30.38843507397478</c:v>
                </c:pt>
                <c:pt idx="330">
                  <c:v>-30.3248389674528</c:v>
                </c:pt>
                <c:pt idx="331">
                  <c:v>-29.8265177047361</c:v>
                </c:pt>
                <c:pt idx="332">
                  <c:v>-29.3040569136569</c:v>
                </c:pt>
                <c:pt idx="333">
                  <c:v>-29.090921115421</c:v>
                </c:pt>
                <c:pt idx="334">
                  <c:v>-28.8057463098882</c:v>
                </c:pt>
                <c:pt idx="335">
                  <c:v>-28.800672551631</c:v>
                </c:pt>
                <c:pt idx="336">
                  <c:v>-28.59863323506157</c:v>
                </c:pt>
                <c:pt idx="337">
                  <c:v>-28.05814490237378</c:v>
                </c:pt>
                <c:pt idx="338">
                  <c:v>-26.8991984825947</c:v>
                </c:pt>
                <c:pt idx="339">
                  <c:v>-25.34730230273098</c:v>
                </c:pt>
                <c:pt idx="340">
                  <c:v>-25.2902291138914</c:v>
                </c:pt>
                <c:pt idx="341">
                  <c:v>-25.2615858023051</c:v>
                </c:pt>
                <c:pt idx="342">
                  <c:v>-25.2125911534242</c:v>
                </c:pt>
                <c:pt idx="343">
                  <c:v>-25.1911710194919</c:v>
                </c:pt>
                <c:pt idx="344">
                  <c:v>-25.1698593278378</c:v>
                </c:pt>
                <c:pt idx="345">
                  <c:v>-25.1549262981039</c:v>
                </c:pt>
                <c:pt idx="346">
                  <c:v>-25.1291282439301</c:v>
                </c:pt>
                <c:pt idx="347">
                  <c:v>-25.1069636340505</c:v>
                </c:pt>
                <c:pt idx="348">
                  <c:v>-25.0636548561489</c:v>
                </c:pt>
                <c:pt idx="349">
                  <c:v>-25.0432407233671</c:v>
                </c:pt>
                <c:pt idx="350">
                  <c:v>-25.02963437778978</c:v>
                </c:pt>
                <c:pt idx="351">
                  <c:v>-25.02963437778978</c:v>
                </c:pt>
                <c:pt idx="352">
                  <c:v>-25.0089233721083</c:v>
                </c:pt>
                <c:pt idx="353">
                  <c:v>-25.0003944853751</c:v>
                </c:pt>
                <c:pt idx="354">
                  <c:v>-24.9773629105528</c:v>
                </c:pt>
                <c:pt idx="355">
                  <c:v>-24.9642807416763</c:v>
                </c:pt>
                <c:pt idx="356">
                  <c:v>-24.93882544782</c:v>
                </c:pt>
                <c:pt idx="357">
                  <c:v>-24.8961439893294</c:v>
                </c:pt>
                <c:pt idx="358">
                  <c:v>-24.7988643767558</c:v>
                </c:pt>
                <c:pt idx="359">
                  <c:v>-24.7890581241514</c:v>
                </c:pt>
                <c:pt idx="360">
                  <c:v>-24.7574046860867</c:v>
                </c:pt>
                <c:pt idx="361">
                  <c:v>-24.7388937728197</c:v>
                </c:pt>
                <c:pt idx="362">
                  <c:v>-24.6779590421841</c:v>
                </c:pt>
                <c:pt idx="363">
                  <c:v>-24.6565486062524</c:v>
                </c:pt>
                <c:pt idx="364">
                  <c:v>-24.6369633916524</c:v>
                </c:pt>
                <c:pt idx="365">
                  <c:v>-24.5982156379483</c:v>
                </c:pt>
                <c:pt idx="366">
                  <c:v>-24.5751372897184</c:v>
                </c:pt>
                <c:pt idx="367">
                  <c:v>-24.5223176650565</c:v>
                </c:pt>
                <c:pt idx="368">
                  <c:v>-24.5010776193227</c:v>
                </c:pt>
                <c:pt idx="369">
                  <c:v>-24.48468917220988</c:v>
                </c:pt>
                <c:pt idx="370">
                  <c:v>-24.4744093513581</c:v>
                </c:pt>
                <c:pt idx="371">
                  <c:v>-24.4722654326356</c:v>
                </c:pt>
                <c:pt idx="372">
                  <c:v>-24.4658611089897</c:v>
                </c:pt>
                <c:pt idx="373">
                  <c:v>-24.38579643072448</c:v>
                </c:pt>
                <c:pt idx="374">
                  <c:v>-24.384410707304</c:v>
                </c:pt>
                <c:pt idx="375">
                  <c:v>-24.3466110385568</c:v>
                </c:pt>
                <c:pt idx="376">
                  <c:v>-24.3404507650167</c:v>
                </c:pt>
                <c:pt idx="377">
                  <c:v>-24.3383777385044</c:v>
                </c:pt>
                <c:pt idx="378">
                  <c:v>-24.2780350001834</c:v>
                </c:pt>
                <c:pt idx="379">
                  <c:v>-24.2759520924784</c:v>
                </c:pt>
                <c:pt idx="380">
                  <c:v>-24.2587633546089</c:v>
                </c:pt>
                <c:pt idx="381">
                  <c:v>-24.2460281538451</c:v>
                </c:pt>
                <c:pt idx="382">
                  <c:v>-24.2409646319812</c:v>
                </c:pt>
                <c:pt idx="383">
                  <c:v>-24.20527965092117</c:v>
                </c:pt>
                <c:pt idx="384">
                  <c:v>-24.1946626137702</c:v>
                </c:pt>
                <c:pt idx="385">
                  <c:v>-24.1926690978405</c:v>
                </c:pt>
                <c:pt idx="386">
                  <c:v>-24.1776646853697</c:v>
                </c:pt>
                <c:pt idx="387">
                  <c:v>-24.152654069111</c:v>
                </c:pt>
                <c:pt idx="388">
                  <c:v>-24.1035677058043</c:v>
                </c:pt>
                <c:pt idx="389">
                  <c:v>-24.0932168438498</c:v>
                </c:pt>
                <c:pt idx="390">
                  <c:v>-24.0892451790604</c:v>
                </c:pt>
                <c:pt idx="391">
                  <c:v>-24.0444233610459</c:v>
                </c:pt>
                <c:pt idx="392">
                  <c:v>-24.0107503024536</c:v>
                </c:pt>
                <c:pt idx="393">
                  <c:v>-23.9995177260919</c:v>
                </c:pt>
                <c:pt idx="394">
                  <c:v>-23.979536152456</c:v>
                </c:pt>
                <c:pt idx="395">
                  <c:v>-23.96250720876717</c:v>
                </c:pt>
                <c:pt idx="396">
                  <c:v>-23.95754245507328</c:v>
                </c:pt>
                <c:pt idx="397">
                  <c:v>-23.94342366664118</c:v>
                </c:pt>
                <c:pt idx="398">
                  <c:v>-23.89821683693258</c:v>
                </c:pt>
                <c:pt idx="399">
                  <c:v>-23.84568050353597</c:v>
                </c:pt>
                <c:pt idx="400">
                  <c:v>-23.8427705850179</c:v>
                </c:pt>
                <c:pt idx="401">
                  <c:v>-23.8392538633797</c:v>
                </c:pt>
                <c:pt idx="402">
                  <c:v>-23.8230435869962</c:v>
                </c:pt>
                <c:pt idx="403">
                  <c:v>-23.8206509599163</c:v>
                </c:pt>
                <c:pt idx="404">
                  <c:v>-23.8044155880465</c:v>
                </c:pt>
                <c:pt idx="405">
                  <c:v>-23.8000189841145</c:v>
                </c:pt>
                <c:pt idx="406">
                  <c:v>-23.7571909921888</c:v>
                </c:pt>
                <c:pt idx="407">
                  <c:v>-23.7570470226664</c:v>
                </c:pt>
                <c:pt idx="408">
                  <c:v>-23.7509010464628</c:v>
                </c:pt>
                <c:pt idx="409">
                  <c:v>-23.7243536534721</c:v>
                </c:pt>
                <c:pt idx="410">
                  <c:v>-23.700511905433</c:v>
                </c:pt>
                <c:pt idx="411">
                  <c:v>-23.69724803196328</c:v>
                </c:pt>
                <c:pt idx="412">
                  <c:v>-23.6849767386947</c:v>
                </c:pt>
                <c:pt idx="413">
                  <c:v>-23.6722893858461</c:v>
                </c:pt>
                <c:pt idx="414">
                  <c:v>-23.6708068939787</c:v>
                </c:pt>
                <c:pt idx="415">
                  <c:v>-23.6562972928095</c:v>
                </c:pt>
                <c:pt idx="416">
                  <c:v>-23.5885819909394</c:v>
                </c:pt>
                <c:pt idx="417">
                  <c:v>-23.5801688460636</c:v>
                </c:pt>
                <c:pt idx="418">
                  <c:v>-23.5619347474786</c:v>
                </c:pt>
                <c:pt idx="419">
                  <c:v>-23.5590627560205</c:v>
                </c:pt>
                <c:pt idx="420">
                  <c:v>-23.5572774424327</c:v>
                </c:pt>
                <c:pt idx="421">
                  <c:v>-23.5489798961574</c:v>
                </c:pt>
                <c:pt idx="422">
                  <c:v>-23.543727999882</c:v>
                </c:pt>
                <c:pt idx="423">
                  <c:v>-23.5290504415825</c:v>
                </c:pt>
                <c:pt idx="424">
                  <c:v>-23.5136387507515</c:v>
                </c:pt>
                <c:pt idx="425">
                  <c:v>-23.49276857067898</c:v>
                </c:pt>
                <c:pt idx="426">
                  <c:v>-23.4706859774744</c:v>
                </c:pt>
                <c:pt idx="427">
                  <c:v>-23.4581976920145</c:v>
                </c:pt>
                <c:pt idx="428">
                  <c:v>-23.4433809319921</c:v>
                </c:pt>
                <c:pt idx="429">
                  <c:v>-23.3999093945204</c:v>
                </c:pt>
                <c:pt idx="430">
                  <c:v>-23.3494610068839</c:v>
                </c:pt>
                <c:pt idx="431">
                  <c:v>-23.3435497312883</c:v>
                </c:pt>
                <c:pt idx="432">
                  <c:v>-23.2831174888066</c:v>
                </c:pt>
                <c:pt idx="433">
                  <c:v>-23.2272094320078</c:v>
                </c:pt>
                <c:pt idx="434">
                  <c:v>-23.2104735404776</c:v>
                </c:pt>
                <c:pt idx="435">
                  <c:v>-23.195468022981</c:v>
                </c:pt>
                <c:pt idx="436">
                  <c:v>-23.1911669177787</c:v>
                </c:pt>
                <c:pt idx="437">
                  <c:v>-23.12518678492308</c:v>
                </c:pt>
                <c:pt idx="438">
                  <c:v>-23.1080061390807</c:v>
                </c:pt>
                <c:pt idx="439">
                  <c:v>-23.0707923162711</c:v>
                </c:pt>
                <c:pt idx="440">
                  <c:v>-23.0707923162711</c:v>
                </c:pt>
                <c:pt idx="441">
                  <c:v>-23.0594367292443</c:v>
                </c:pt>
                <c:pt idx="442">
                  <c:v>-23.057983800858</c:v>
                </c:pt>
                <c:pt idx="443">
                  <c:v>-23.053882906378</c:v>
                </c:pt>
                <c:pt idx="444">
                  <c:v>-23.0272297312865</c:v>
                </c:pt>
                <c:pt idx="445">
                  <c:v>-22.98587659591</c:v>
                </c:pt>
                <c:pt idx="446">
                  <c:v>-22.98377985672857</c:v>
                </c:pt>
                <c:pt idx="447">
                  <c:v>-22.97470338474188</c:v>
                </c:pt>
                <c:pt idx="448">
                  <c:v>-22.9096982624244</c:v>
                </c:pt>
                <c:pt idx="449">
                  <c:v>-22.9085858082314</c:v>
                </c:pt>
                <c:pt idx="450">
                  <c:v>-22.9009718522024</c:v>
                </c:pt>
                <c:pt idx="451">
                  <c:v>-22.8847675857581</c:v>
                </c:pt>
                <c:pt idx="452">
                  <c:v>-22.8847675857581</c:v>
                </c:pt>
                <c:pt idx="453">
                  <c:v>-22.88240362373518</c:v>
                </c:pt>
                <c:pt idx="454">
                  <c:v>-22.8614560018343</c:v>
                </c:pt>
                <c:pt idx="455">
                  <c:v>-22.83814063172327</c:v>
                </c:pt>
                <c:pt idx="456">
                  <c:v>-22.8189188335121</c:v>
                </c:pt>
                <c:pt idx="457">
                  <c:v>-22.79359489132107</c:v>
                </c:pt>
                <c:pt idx="458">
                  <c:v>-22.7735553286667</c:v>
                </c:pt>
                <c:pt idx="459">
                  <c:v>-22.7519836464218</c:v>
                </c:pt>
                <c:pt idx="460">
                  <c:v>-22.7240573826155</c:v>
                </c:pt>
                <c:pt idx="461">
                  <c:v>-22.6592987579277</c:v>
                </c:pt>
                <c:pt idx="462">
                  <c:v>-22.5373473637766</c:v>
                </c:pt>
                <c:pt idx="463">
                  <c:v>-22.5275401473151</c:v>
                </c:pt>
                <c:pt idx="464">
                  <c:v>-22.4773201615666</c:v>
                </c:pt>
                <c:pt idx="465">
                  <c:v>-22.4588180171922</c:v>
                </c:pt>
                <c:pt idx="466">
                  <c:v>-22.032107866383</c:v>
                </c:pt>
                <c:pt idx="467">
                  <c:v>-21.9499794689543</c:v>
                </c:pt>
                <c:pt idx="468">
                  <c:v>-21.94959794342618</c:v>
                </c:pt>
                <c:pt idx="469">
                  <c:v>-21.9493845610853</c:v>
                </c:pt>
                <c:pt idx="470">
                  <c:v>-21.9492887933088</c:v>
                </c:pt>
                <c:pt idx="471">
                  <c:v>-21.9492484748875</c:v>
                </c:pt>
                <c:pt idx="472">
                  <c:v>-21.9489780763945</c:v>
                </c:pt>
                <c:pt idx="473">
                  <c:v>-21.9488683376076</c:v>
                </c:pt>
                <c:pt idx="474">
                  <c:v>-21.94812983548137</c:v>
                </c:pt>
                <c:pt idx="475">
                  <c:v>-21.9479531178909</c:v>
                </c:pt>
                <c:pt idx="476">
                  <c:v>-21.9475703247375</c:v>
                </c:pt>
                <c:pt idx="477">
                  <c:v>-21.9475032180481</c:v>
                </c:pt>
                <c:pt idx="478">
                  <c:v>-21.9473194364347</c:v>
                </c:pt>
                <c:pt idx="479">
                  <c:v>-21.9471127580563</c:v>
                </c:pt>
                <c:pt idx="480">
                  <c:v>-21.9470247166104</c:v>
                </c:pt>
                <c:pt idx="481">
                  <c:v>-21.9469843140209</c:v>
                </c:pt>
                <c:pt idx="482">
                  <c:v>-21.9469104693367</c:v>
                </c:pt>
                <c:pt idx="483">
                  <c:v>-21.9468455557428</c:v>
                </c:pt>
                <c:pt idx="484">
                  <c:v>-21.94666754970088</c:v>
                </c:pt>
                <c:pt idx="485">
                  <c:v>-21.94666754970088</c:v>
                </c:pt>
                <c:pt idx="486">
                  <c:v>-21.94662952427727</c:v>
                </c:pt>
                <c:pt idx="487">
                  <c:v>-21.9466227291597</c:v>
                </c:pt>
                <c:pt idx="488">
                  <c:v>-21.92721968080178</c:v>
                </c:pt>
                <c:pt idx="489">
                  <c:v>-21.8911509436443</c:v>
                </c:pt>
                <c:pt idx="490">
                  <c:v>-21.8895555095556</c:v>
                </c:pt>
                <c:pt idx="491">
                  <c:v>-21.88268610487918</c:v>
                </c:pt>
                <c:pt idx="492">
                  <c:v>-21.8754200348614</c:v>
                </c:pt>
                <c:pt idx="493">
                  <c:v>-21.8748524600174</c:v>
                </c:pt>
                <c:pt idx="494">
                  <c:v>-21.8711615879473</c:v>
                </c:pt>
                <c:pt idx="495">
                  <c:v>-21.8674236127529</c:v>
                </c:pt>
                <c:pt idx="496">
                  <c:v>-21.8532679427005</c:v>
                </c:pt>
                <c:pt idx="497">
                  <c:v>-21.8515264496157</c:v>
                </c:pt>
                <c:pt idx="498">
                  <c:v>-21.8253000350456</c:v>
                </c:pt>
                <c:pt idx="499">
                  <c:v>-21.8131208236986</c:v>
                </c:pt>
                <c:pt idx="500">
                  <c:v>-21.8013996404512</c:v>
                </c:pt>
                <c:pt idx="501">
                  <c:v>-21.7996725560451</c:v>
                </c:pt>
                <c:pt idx="502">
                  <c:v>-21.7835053661644</c:v>
                </c:pt>
                <c:pt idx="503">
                  <c:v>-21.7782112345146</c:v>
                </c:pt>
                <c:pt idx="504">
                  <c:v>-21.7707076205878</c:v>
                </c:pt>
                <c:pt idx="505">
                  <c:v>-21.7617501864505</c:v>
                </c:pt>
                <c:pt idx="506">
                  <c:v>-21.7530166618325</c:v>
                </c:pt>
                <c:pt idx="507">
                  <c:v>-21.7528111196628</c:v>
                </c:pt>
                <c:pt idx="508">
                  <c:v>-21.7329667996519</c:v>
                </c:pt>
                <c:pt idx="509">
                  <c:v>-21.7254244668142</c:v>
                </c:pt>
                <c:pt idx="510">
                  <c:v>-21.72430953658737</c:v>
                </c:pt>
                <c:pt idx="511">
                  <c:v>-21.7187351781575</c:v>
                </c:pt>
                <c:pt idx="512">
                  <c:v>-21.7187351781575</c:v>
                </c:pt>
                <c:pt idx="513">
                  <c:v>-21.7029725127929</c:v>
                </c:pt>
                <c:pt idx="514">
                  <c:v>-21.6994804546623</c:v>
                </c:pt>
                <c:pt idx="515">
                  <c:v>-21.6984229518463</c:v>
                </c:pt>
                <c:pt idx="516">
                  <c:v>-21.6984229518463</c:v>
                </c:pt>
                <c:pt idx="517">
                  <c:v>-21.6719187591505</c:v>
                </c:pt>
                <c:pt idx="518">
                  <c:v>-21.6578838375983</c:v>
                </c:pt>
                <c:pt idx="519">
                  <c:v>-21.6490560220215</c:v>
                </c:pt>
                <c:pt idx="520">
                  <c:v>-21.6092162744055</c:v>
                </c:pt>
                <c:pt idx="521">
                  <c:v>-21.5956474068569</c:v>
                </c:pt>
                <c:pt idx="522">
                  <c:v>-21.5956474068569</c:v>
                </c:pt>
                <c:pt idx="523">
                  <c:v>-21.56763853631298</c:v>
                </c:pt>
                <c:pt idx="524">
                  <c:v>-21.5529642010107</c:v>
                </c:pt>
                <c:pt idx="525">
                  <c:v>-21.54260888653767</c:v>
                </c:pt>
                <c:pt idx="526">
                  <c:v>-21.53550934790178</c:v>
                </c:pt>
                <c:pt idx="527">
                  <c:v>-21.47843095211308</c:v>
                </c:pt>
                <c:pt idx="528">
                  <c:v>-21.4645046753895</c:v>
                </c:pt>
                <c:pt idx="529">
                  <c:v>-21.3597124231104</c:v>
                </c:pt>
                <c:pt idx="530">
                  <c:v>-21.35891403743</c:v>
                </c:pt>
                <c:pt idx="531">
                  <c:v>-21.35891403743</c:v>
                </c:pt>
                <c:pt idx="532">
                  <c:v>-20.9293906059224</c:v>
                </c:pt>
                <c:pt idx="533">
                  <c:v>-20.5153573176195</c:v>
                </c:pt>
                <c:pt idx="534">
                  <c:v>-20.1108679562449</c:v>
                </c:pt>
                <c:pt idx="535">
                  <c:v>-19.9400921701927</c:v>
                </c:pt>
                <c:pt idx="536">
                  <c:v>-19.9278576564211</c:v>
                </c:pt>
                <c:pt idx="537">
                  <c:v>-19.816468380953</c:v>
                </c:pt>
                <c:pt idx="538">
                  <c:v>-17.4794713956716</c:v>
                </c:pt>
                <c:pt idx="539">
                  <c:v>-17.20241227508147</c:v>
                </c:pt>
                <c:pt idx="540">
                  <c:v>-14.0040963915373</c:v>
                </c:pt>
                <c:pt idx="541">
                  <c:v>-12.3180525402354</c:v>
                </c:pt>
                <c:pt idx="542">
                  <c:v>-11.8800788175843</c:v>
                </c:pt>
                <c:pt idx="543">
                  <c:v>-11.3315349822195</c:v>
                </c:pt>
                <c:pt idx="544">
                  <c:v>-7.002336077496527</c:v>
                </c:pt>
                <c:pt idx="545">
                  <c:v>-4.49096511179309</c:v>
                </c:pt>
                <c:pt idx="546">
                  <c:v>-2.11358077750398</c:v>
                </c:pt>
                <c:pt idx="547">
                  <c:v>-2.0643911956718</c:v>
                </c:pt>
                <c:pt idx="548">
                  <c:v>-2.051896829445838</c:v>
                </c:pt>
                <c:pt idx="549">
                  <c:v>-2.01063824502795</c:v>
                </c:pt>
                <c:pt idx="550">
                  <c:v>-2.00456968827499</c:v>
                </c:pt>
                <c:pt idx="551">
                  <c:v>-1.99394162822763</c:v>
                </c:pt>
                <c:pt idx="552">
                  <c:v>-1.96318832118932</c:v>
                </c:pt>
                <c:pt idx="553">
                  <c:v>-1.94386492321904</c:v>
                </c:pt>
                <c:pt idx="554">
                  <c:v>-1.89421294246533</c:v>
                </c:pt>
                <c:pt idx="555">
                  <c:v>-1.89337757174674</c:v>
                </c:pt>
                <c:pt idx="556">
                  <c:v>-1.88977799931565</c:v>
                </c:pt>
              </c:numCache>
            </c:numRef>
          </c:yVal>
          <c:smooth val="1"/>
        </c:ser>
        <c:dLbls>
          <c:showLegendKey val="0"/>
          <c:showVal val="0"/>
          <c:showCatName val="0"/>
          <c:showSerName val="0"/>
          <c:showPercent val="0"/>
          <c:showBubbleSize val="0"/>
        </c:dLbls>
        <c:axId val="-554237296"/>
        <c:axId val="-554233904"/>
      </c:scatterChart>
      <c:valAx>
        <c:axId val="-554237296"/>
        <c:scaling>
          <c:orientation val="minMax"/>
        </c:scaling>
        <c:delete val="0"/>
        <c:axPos val="b"/>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233904"/>
        <c:crosses val="autoZero"/>
        <c:crossBetween val="midCat"/>
        <c:dispUnits>
          <c:builtInUnit val="millions"/>
          <c:dispUnitsLbl>
            <c:layout>
              <c:manualLayout>
                <c:xMode val="edge"/>
                <c:yMode val="edge"/>
                <c:x val="0.335128205128205"/>
                <c:y val="0.0288518549667273"/>
              </c:manualLayout>
            </c:layout>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ewage</a:t>
                  </a:r>
                  <a:r>
                    <a:rPr lang="en-US" baseline="0"/>
                    <a:t> Sludge, </a:t>
                  </a:r>
                  <a:r>
                    <a:rPr lang="en-US"/>
                    <a:t>Millions of Wet Tons</a:t>
                  </a:r>
                </a:p>
              </c:rich>
            </c:tx>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dispUnitsLbl>
        </c:dispUnits>
      </c:valAx>
      <c:valAx>
        <c:axId val="-55423390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et T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quot;$&quot;#,##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237296"/>
        <c:crosses val="autoZero"/>
        <c:crossBetween val="midCat"/>
      </c:valAx>
      <c:spPr>
        <a:noFill/>
        <a:ln>
          <a:noFill/>
        </a:ln>
        <a:effectLst/>
      </c:spPr>
    </c:plotArea>
    <c:legend>
      <c:legendPos val="r"/>
      <c:layout>
        <c:manualLayout>
          <c:xMode val="edge"/>
          <c:yMode val="edge"/>
          <c:x val="0.409797542173795"/>
          <c:y val="0.432376772575559"/>
          <c:w val="0.22288611599712"/>
          <c:h val="0.16851497534770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231EC0B-084F-604E-80EC-EC2CF0A1AE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6756</Words>
  <Characters>38513</Characters>
  <Application>Microsoft Macintosh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NREL</Company>
  <LinksUpToDate>false</LinksUpToDate>
  <CharactersWithSpaces>451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 Badgett</dc:creator>
  <cp:lastModifiedBy>Badgett, Alex</cp:lastModifiedBy>
  <cp:revision>3</cp:revision>
  <cp:lastPrinted>2017-11-03T16:27:00Z</cp:lastPrinted>
  <dcterms:created xsi:type="dcterms:W3CDTF">2017-11-03T16:27:00Z</dcterms:created>
  <dcterms:modified xsi:type="dcterms:W3CDTF">2017-11-03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bbfd680-cd06-3ff8-882e-de0368bf85c8</vt:lpwstr>
  </property>
  <property fmtid="{D5CDD505-2E9C-101B-9397-08002B2CF9AE}" pid="24" name="Mendeley Citation Style_1">
    <vt:lpwstr>http://www.zotero.org/styles/ieee</vt:lpwstr>
  </property>
</Properties>
</file>